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F0118A7">
      <w:pPr>
        <w:ind w:firstLine="360" w:firstLineChars="200"/>
        <w:jc w:val="center"/>
        <w:rPr>
          <w:rFonts w:hint="eastAsia" w:ascii="宋体" w:hAnsi="宋体" w:eastAsia="宋体" w:cs="Times New Roman"/>
          <w:bCs/>
          <w:color w:val="000000"/>
          <w:sz w:val="18"/>
          <w:szCs w:val="18"/>
        </w:rPr>
      </w:pPr>
      <w:bookmarkStart w:id="0" w:name="OLE_LINK20"/>
      <w:r>
        <w:rPr>
          <w:rFonts w:ascii="宋体" w:hAnsi="宋体" w:eastAsia="宋体" w:cs="Times New Roman"/>
          <w:bCs/>
          <w:color w:val="000000"/>
          <w:sz w:val="18"/>
          <w:szCs w:val="18"/>
        </w:rPr>
        <w:t>局部晚期直肠癌新辅助治疗中国专家共识（2025版）</w:t>
      </w:r>
      <w:bookmarkEnd w:id="0"/>
    </w:p>
    <w:p w14:paraId="7E6B852E">
      <w:pPr>
        <w:ind w:firstLine="360" w:firstLineChars="200"/>
        <w:jc w:val="center"/>
        <w:rPr>
          <w:rFonts w:hint="eastAsia" w:ascii="宋体" w:hAnsi="宋体" w:eastAsia="宋体" w:cs="Times New Roman"/>
          <w:bCs/>
          <w:color w:val="000000"/>
          <w:sz w:val="18"/>
          <w:szCs w:val="18"/>
        </w:rPr>
      </w:pPr>
      <w:r>
        <w:rPr>
          <w:rFonts w:ascii="宋体" w:hAnsi="宋体" w:eastAsia="宋体" w:cs="Times New Roman"/>
          <w:bCs/>
          <w:color w:val="000000"/>
          <w:sz w:val="18"/>
          <w:szCs w:val="18"/>
        </w:rPr>
        <w:t>Chinese Expert Consensus on Neoadjuvant Therapy for Locally Advanced Rectal Cancer (2025</w:t>
      </w:r>
      <w:r>
        <w:rPr>
          <w:rFonts w:hint="eastAsia" w:ascii="宋体" w:hAnsi="宋体" w:eastAsia="宋体" w:cs="Times New Roman"/>
          <w:bCs/>
          <w:color w:val="000000"/>
          <w:sz w:val="18"/>
          <w:szCs w:val="18"/>
        </w:rPr>
        <w:t>)</w:t>
      </w:r>
      <w:bookmarkStart w:id="49" w:name="_GoBack"/>
      <w:bookmarkEnd w:id="49"/>
    </w:p>
    <w:p w14:paraId="178C1CC0">
      <w:pPr>
        <w:ind w:firstLine="360" w:firstLineChars="200"/>
        <w:jc w:val="left"/>
        <w:rPr>
          <w:rFonts w:hint="eastAsia" w:ascii="宋体" w:hAnsi="宋体" w:eastAsia="宋体" w:cs="Times New Roman"/>
          <w:sz w:val="18"/>
          <w:szCs w:val="18"/>
        </w:rPr>
      </w:pPr>
      <w:r>
        <w:rPr>
          <w:rFonts w:ascii="宋体" w:hAnsi="宋体" w:eastAsia="宋体" w:cs="Times New Roman"/>
          <w:sz w:val="18"/>
          <w:szCs w:val="18"/>
        </w:rPr>
        <w:t>中华医学会放射肿瘤治疗学分会、中国医师协会放射肿瘤治疗医师分会、中国抗癌协会肿瘤放射治疗专业委员会</w:t>
      </w:r>
    </w:p>
    <w:p w14:paraId="172E238A">
      <w:pPr>
        <w:ind w:firstLine="360" w:firstLineChars="200"/>
        <w:rPr>
          <w:rFonts w:hint="eastAsia" w:ascii="宋体" w:hAnsi="宋体" w:eastAsia="宋体" w:cs="Times New Roman"/>
          <w:sz w:val="18"/>
          <w:szCs w:val="18"/>
        </w:rPr>
      </w:pPr>
      <w:bookmarkStart w:id="1" w:name="OLE_LINK44"/>
      <w:r>
        <w:rPr>
          <w:rFonts w:hint="eastAsia" w:ascii="宋体" w:hAnsi="宋体" w:eastAsia="宋体" w:cs="Times New Roman"/>
          <w:sz w:val="18"/>
          <w:szCs w:val="18"/>
        </w:rPr>
        <w:t>通信作者：葛红,</w:t>
      </w:r>
      <w:bookmarkStart w:id="2" w:name="OLE_LINK34"/>
      <w:r>
        <w:rPr>
          <w:rFonts w:hint="eastAsia" w:ascii="宋体" w:hAnsi="宋体" w:eastAsia="宋体" w:cs="Times New Roman"/>
          <w:sz w:val="18"/>
          <w:szCs w:val="18"/>
        </w:rPr>
        <w:t>郑州大学附属肿瘤医院/河南省肿瘤医院放疗科/中国医学科学院肿瘤医院河南医院</w:t>
      </w:r>
      <w:bookmarkEnd w:id="2"/>
      <w:r>
        <w:rPr>
          <w:rFonts w:hint="eastAsia" w:ascii="宋体" w:hAnsi="宋体" w:eastAsia="宋体" w:cs="Times New Roman"/>
          <w:sz w:val="18"/>
          <w:szCs w:val="18"/>
        </w:rPr>
        <w:t>,郑州450008,Email:gehong666@126.com；刘士新，吉林省肿瘤医院，长春</w:t>
      </w:r>
      <w:r>
        <w:rPr>
          <w:rFonts w:ascii="宋体" w:hAnsi="宋体" w:eastAsia="宋体" w:cs="Times New Roman"/>
          <w:sz w:val="18"/>
          <w:szCs w:val="18"/>
        </w:rPr>
        <w:t>4140809</w:t>
      </w:r>
      <w:r>
        <w:rPr>
          <w:rFonts w:hint="eastAsia" w:ascii="宋体" w:hAnsi="宋体" w:eastAsia="宋体" w:cs="Times New Roman"/>
          <w:sz w:val="18"/>
          <w:szCs w:val="18"/>
        </w:rPr>
        <w:t>，</w:t>
      </w:r>
      <w:r>
        <w:rPr>
          <w:sz w:val="36"/>
          <w:szCs w:val="40"/>
        </w:rPr>
        <w:fldChar w:fldCharType="begin"/>
      </w:r>
      <w:r>
        <w:rPr>
          <w:sz w:val="36"/>
          <w:szCs w:val="40"/>
        </w:rPr>
        <w:instrText xml:space="preserve"> HYPERLINK "mailto:Email：liushixin1964@sina.com" </w:instrText>
      </w:r>
      <w:r>
        <w:rPr>
          <w:sz w:val="36"/>
          <w:szCs w:val="40"/>
        </w:rPr>
        <w:fldChar w:fldCharType="separate"/>
      </w:r>
      <w:r>
        <w:rPr>
          <w:rStyle w:val="16"/>
          <w:rFonts w:ascii="宋体" w:hAnsi="宋体" w:eastAsia="宋体" w:cs="Times New Roman"/>
          <w:sz w:val="18"/>
          <w:szCs w:val="18"/>
        </w:rPr>
        <w:t>Email</w:t>
      </w:r>
      <w:r>
        <w:rPr>
          <w:rStyle w:val="16"/>
          <w:rFonts w:hint="eastAsia" w:ascii="宋体" w:hAnsi="宋体" w:eastAsia="宋体" w:cs="Times New Roman"/>
          <w:sz w:val="18"/>
          <w:szCs w:val="18"/>
        </w:rPr>
        <w:t>：liushixin1964@sina.com</w:t>
      </w:r>
      <w:r>
        <w:rPr>
          <w:rStyle w:val="16"/>
          <w:rFonts w:hint="eastAsia" w:ascii="宋体" w:hAnsi="宋体" w:eastAsia="宋体" w:cs="Times New Roman"/>
          <w:sz w:val="18"/>
          <w:szCs w:val="18"/>
        </w:rPr>
        <w:fldChar w:fldCharType="end"/>
      </w:r>
      <w:r>
        <w:rPr>
          <w:rFonts w:hint="eastAsia" w:ascii="宋体" w:hAnsi="宋体" w:eastAsia="宋体" w:cs="Times New Roman"/>
          <w:sz w:val="18"/>
          <w:szCs w:val="18"/>
        </w:rPr>
        <w:t>；金晶，</w:t>
      </w:r>
      <w:r>
        <w:rPr>
          <w:rFonts w:hint="eastAsia" w:ascii="宋体" w:hAnsi="宋体" w:eastAsia="宋体" w:cs="Times New Roman"/>
          <w:sz w:val="18"/>
          <w:szCs w:val="18"/>
          <w:u w:val="single"/>
        </w:rPr>
        <w:t>国家癌症中心/国家肿瘤临床医学研究中心/中国医学科学院北京协和医学院肿瘤医院深圳医院放疗科，深圳　518116，Email：</w:t>
      </w:r>
      <w:r>
        <w:rPr>
          <w:sz w:val="36"/>
          <w:szCs w:val="40"/>
        </w:rPr>
        <w:fldChar w:fldCharType="begin"/>
      </w:r>
      <w:r>
        <w:rPr>
          <w:sz w:val="36"/>
          <w:szCs w:val="40"/>
        </w:rPr>
        <w:instrText xml:space="preserve"> HYPERLINK "mailto:jinjing@csco.org.cn" </w:instrText>
      </w:r>
      <w:r>
        <w:rPr>
          <w:sz w:val="36"/>
          <w:szCs w:val="40"/>
        </w:rPr>
        <w:fldChar w:fldCharType="separate"/>
      </w:r>
      <w:r>
        <w:rPr>
          <w:rStyle w:val="16"/>
          <w:rFonts w:hint="eastAsia" w:ascii="宋体" w:hAnsi="宋体" w:eastAsia="宋体" w:cs="Times New Roman"/>
          <w:sz w:val="18"/>
          <w:szCs w:val="18"/>
        </w:rPr>
        <w:t>jinjing@csco.org.cn</w:t>
      </w:r>
      <w:r>
        <w:rPr>
          <w:rStyle w:val="16"/>
          <w:rFonts w:hint="eastAsia" w:ascii="宋体" w:hAnsi="宋体" w:eastAsia="宋体" w:cs="Times New Roman"/>
          <w:sz w:val="18"/>
          <w:szCs w:val="18"/>
        </w:rPr>
        <w:fldChar w:fldCharType="end"/>
      </w:r>
      <w:r>
        <w:rPr>
          <w:rFonts w:hint="eastAsia" w:ascii="宋体" w:hAnsi="宋体" w:eastAsia="宋体" w:cs="Times New Roman"/>
          <w:sz w:val="18"/>
          <w:szCs w:val="18"/>
          <w:u w:val="single"/>
        </w:rPr>
        <w:t>；</w:t>
      </w:r>
      <w:r>
        <w:rPr>
          <w:rFonts w:hint="eastAsia" w:ascii="宋体" w:hAnsi="宋体" w:eastAsia="宋体" w:cs="Times New Roman"/>
          <w:sz w:val="18"/>
          <w:szCs w:val="18"/>
        </w:rPr>
        <w:t xml:space="preserve"> </w:t>
      </w:r>
    </w:p>
    <w:bookmarkEnd w:id="1"/>
    <w:p w14:paraId="128B9CE3">
      <w:pPr>
        <w:ind w:firstLine="360" w:firstLineChars="200"/>
        <w:jc w:val="left"/>
        <w:rPr>
          <w:rFonts w:hint="eastAsia" w:ascii="宋体" w:hAnsi="宋体" w:eastAsia="宋体" w:cs="Times New Roman"/>
          <w:sz w:val="18"/>
          <w:szCs w:val="18"/>
        </w:rPr>
      </w:pPr>
    </w:p>
    <w:p w14:paraId="4B4CF58D">
      <w:pPr>
        <w:rPr>
          <w:rFonts w:hint="eastAsia" w:ascii="宋体" w:hAnsi="宋体" w:eastAsia="宋体" w:cs="Times New Roman"/>
          <w:kern w:val="0"/>
          <w:sz w:val="18"/>
          <w:szCs w:val="18"/>
          <w14:ligatures w14:val="none"/>
        </w:rPr>
      </w:pPr>
      <w:r>
        <w:rPr>
          <w:rFonts w:hint="eastAsia" w:ascii="宋体" w:hAnsi="宋体" w:eastAsia="宋体" w:cs="Times New Roman"/>
          <w:b/>
          <w:kern w:val="0"/>
          <w:sz w:val="18"/>
          <w:szCs w:val="18"/>
          <w14:ligatures w14:val="none"/>
        </w:rPr>
        <w:t>【摘要】</w:t>
      </w:r>
      <w:r>
        <w:rPr>
          <w:rFonts w:hint="eastAsia" w:ascii="宋体" w:hAnsi="宋体" w:eastAsia="宋体" w:cs="Times New Roman"/>
          <w:kern w:val="0"/>
          <w:sz w:val="18"/>
          <w:szCs w:val="18"/>
          <w14:ligatures w14:val="none"/>
        </w:rPr>
        <w:t>结直肠癌年新发病例约56万例，其中直肠癌占比超60%，约36%的患者初诊时为局部晚期直肠癌</w:t>
      </w:r>
      <w:r>
        <w:rPr>
          <w:rFonts w:ascii="宋体" w:hAnsi="宋体" w:eastAsia="宋体" w:cs="Times New Roman"/>
          <w:sz w:val="18"/>
          <w:szCs w:val="18"/>
        </w:rPr>
        <w:t>（Locally Advanced Rectal Cancer，LARC）</w:t>
      </w:r>
      <w:r>
        <w:rPr>
          <w:rFonts w:hint="eastAsia" w:ascii="宋体" w:hAnsi="宋体" w:eastAsia="宋体" w:cs="Times New Roman"/>
          <w:kern w:val="0"/>
          <w:sz w:val="18"/>
          <w:szCs w:val="18"/>
          <w14:ligatures w14:val="none"/>
        </w:rPr>
        <w:t xml:space="preserve">。传统新辅助放化疗联合手术虽显著降低术后复发率，但仍面临保肛率低、远处转移风险高、生存获益有限等挑战。随着患者对生活质量需求的提升，器官保留策略已成为核心治疗目标。近年来，以全程新辅助治疗、免疫治疗（针对dMMR/MSI-H人群）和放疗模式革新为代表的综合治疗策略快速发展，临床证据快速积累，但在治疗人群分层、放化疗方案优化、免疫治疗适用标准及器官功能评估等方面仍存在诸多争议，亟需规范化指导。为此，中华医学会放射肿瘤治疗学分会、中国医师协会放射肿瘤治疗医师分会、中国抗癌协会肿瘤放射治疗专业委员会联合多学科专家，针对新辅助治疗的人群选择、放疗/化疗/免疫治疗协同方案、等待观察（Watch </w:t>
      </w:r>
      <w:bookmarkStart w:id="3" w:name="OLE_LINK23"/>
      <w:r>
        <w:rPr>
          <w:rFonts w:hint="eastAsia" w:ascii="宋体" w:hAnsi="宋体" w:eastAsia="宋体" w:cs="Times New Roman"/>
          <w:kern w:val="0"/>
          <w:sz w:val="18"/>
          <w:szCs w:val="18"/>
          <w14:ligatures w14:val="none"/>
        </w:rPr>
        <w:t>&amp;</w:t>
      </w:r>
      <w:bookmarkEnd w:id="3"/>
      <w:r>
        <w:rPr>
          <w:rFonts w:hint="eastAsia" w:ascii="宋体" w:hAnsi="宋体" w:eastAsia="宋体" w:cs="Times New Roman"/>
          <w:kern w:val="0"/>
          <w:sz w:val="18"/>
          <w:szCs w:val="18"/>
          <w14:ligatures w14:val="none"/>
        </w:rPr>
        <w:t xml:space="preserve"> Wait，W&amp;W）策略等关键问题展开循证论证，制定本共识旨在为LARC多学科诊疗提供标准化指导，推动治疗规范化和个体化，最终提升患者生存获益及器官功能保留率。</w:t>
      </w:r>
    </w:p>
    <w:p w14:paraId="0889FE32">
      <w:pPr>
        <w:rPr>
          <w:rFonts w:hint="eastAsia" w:ascii="宋体" w:hAnsi="宋体" w:eastAsia="宋体" w:cs="Times New Roman"/>
          <w:kern w:val="0"/>
          <w:sz w:val="18"/>
          <w:szCs w:val="18"/>
          <w14:ligatures w14:val="none"/>
        </w:rPr>
      </w:pPr>
      <w:r>
        <w:rPr>
          <w:rFonts w:ascii="宋体" w:hAnsi="宋体" w:eastAsia="宋体" w:cs="Times New Roman"/>
          <w:b/>
          <w:bCs/>
          <w:kern w:val="0"/>
          <w:sz w:val="18"/>
          <w:szCs w:val="18"/>
          <w14:ligatures w14:val="none"/>
        </w:rPr>
        <w:t>[Abstract]</w:t>
      </w:r>
      <w:r>
        <w:rPr>
          <w:rFonts w:ascii="Times New Roman" w:hAnsi="Times New Roman" w:eastAsia="宋体" w:cs="Times New Roman"/>
          <w:b/>
          <w:bCs/>
          <w:kern w:val="0"/>
          <w:sz w:val="18"/>
          <w:szCs w:val="18"/>
          <w14:ligatures w14:val="none"/>
        </w:rPr>
        <w:t>​</w:t>
      </w:r>
      <w:r>
        <w:rPr>
          <w:rFonts w:ascii="Times New Roman" w:hAnsi="Times New Roman" w:eastAsia="宋体" w:cs="Times New Roman"/>
          <w:kern w:val="0"/>
          <w:sz w:val="18"/>
          <w:szCs w:val="18"/>
          <w14:ligatures w14:val="none"/>
        </w:rPr>
        <w:t>​</w:t>
      </w:r>
      <w:r>
        <w:rPr>
          <w:rFonts w:ascii="宋体" w:hAnsi="宋体" w:eastAsia="宋体" w:cs="Times New Roman"/>
          <w:kern w:val="0"/>
          <w:sz w:val="18"/>
          <w:szCs w:val="18"/>
          <w14:ligatures w14:val="none"/>
        </w:rPr>
        <w:t xml:space="preserve"> Colorectal cancer accounts for approximately 560,000 new cases annually in China, with rectal cancer constituting over 60% of these cases. About 36% of patients are diagnosed with locally advanced rectal cancer (LARC) at initial presentation. Although traditional neoadjuvant chemoradiotherapy (nCRT) followed by surgery significantly reduces postoperative recurrence rates, it still faces challenges such as low sphincter preservation rates, high risks of distant 荟萃stasis, and limited survival benefits. With growing emphasis on quality of life, organ preservation has become a primary therapeutic goal. Recent advances</w:t>
      </w:r>
      <w:r>
        <w:rPr>
          <w:rFonts w:hint="eastAsia" w:ascii="宋体" w:hAnsi="宋体" w:eastAsia="宋体" w:cs="Times New Roman"/>
          <w:kern w:val="0"/>
          <w:sz w:val="18"/>
          <w:szCs w:val="18"/>
          <w14:ligatures w14:val="none"/>
        </w:rPr>
        <w:t xml:space="preserve"> </w:t>
      </w:r>
      <w:r>
        <w:rPr>
          <w:rFonts w:ascii="宋体" w:hAnsi="宋体" w:eastAsia="宋体" w:cs="Times New Roman"/>
          <w:kern w:val="0"/>
          <w:sz w:val="18"/>
          <w:szCs w:val="18"/>
          <w14:ligatures w14:val="none"/>
        </w:rPr>
        <w:t xml:space="preserve">including total neoadjuvant therapy (TNT), immunotherapy for dMMR/MSI-H populations </w:t>
      </w:r>
      <w:r>
        <w:rPr>
          <w:rFonts w:hint="eastAsia" w:ascii="宋体" w:hAnsi="宋体" w:eastAsia="宋体" w:cs="Times New Roman"/>
          <w:kern w:val="0"/>
          <w:sz w:val="18"/>
          <w:szCs w:val="18"/>
          <w14:ligatures w14:val="none"/>
        </w:rPr>
        <w:t>，</w:t>
      </w:r>
      <w:r>
        <w:rPr>
          <w:rFonts w:ascii="宋体" w:hAnsi="宋体" w:eastAsia="宋体" w:cs="Times New Roman"/>
          <w:kern w:val="0"/>
          <w:sz w:val="18"/>
          <w:szCs w:val="18"/>
          <w14:ligatures w14:val="none"/>
        </w:rPr>
        <w:t xml:space="preserve">and radiotherapy innovations have accelerated, yet controversies persist regarding patient stratification, nCRT optimization, immunotherapy criteria, and organ function assessment. To address these issues, the Radiotherapy Committee of </w:t>
      </w:r>
      <w:r>
        <w:rPr>
          <w:rFonts w:ascii="宋体" w:hAnsi="宋体" w:eastAsia="宋体" w:cs="Times New Roman"/>
          <w:b/>
          <w:bCs/>
          <w:kern w:val="0"/>
          <w:sz w:val="18"/>
          <w:szCs w:val="18"/>
          <w14:ligatures w14:val="none"/>
        </w:rPr>
        <w:t>Chinese Medical Association</w:t>
      </w:r>
      <w:r>
        <w:rPr>
          <w:rFonts w:hint="eastAsia" w:ascii="宋体" w:hAnsi="宋体" w:eastAsia="宋体" w:cs="Times New Roman"/>
          <w:b/>
          <w:bCs/>
          <w:kern w:val="0"/>
          <w:sz w:val="18"/>
          <w:szCs w:val="18"/>
          <w14:ligatures w14:val="none"/>
        </w:rPr>
        <w:t>（CMA</w:t>
      </w:r>
      <w:r>
        <w:rPr>
          <w:rFonts w:ascii="宋体" w:hAnsi="宋体" w:eastAsia="宋体" w:cs="Times New Roman"/>
          <w:b/>
          <w:bCs/>
          <w:kern w:val="0"/>
          <w:sz w:val="18"/>
          <w:szCs w:val="18"/>
          <w14:ligatures w14:val="none"/>
        </w:rPr>
        <w:t>）</w:t>
      </w:r>
      <w:r>
        <w:rPr>
          <w:rFonts w:ascii="宋体" w:hAnsi="宋体" w:eastAsia="宋体" w:cs="Times New Roman"/>
          <w:kern w:val="0"/>
          <w:sz w:val="18"/>
          <w:szCs w:val="18"/>
          <w14:ligatures w14:val="none"/>
        </w:rPr>
        <w:t xml:space="preserve"> </w:t>
      </w:r>
      <w:r>
        <w:rPr>
          <w:rFonts w:hint="eastAsia" w:ascii="宋体" w:hAnsi="宋体" w:eastAsia="宋体" w:cs="Times New Roman"/>
          <w:kern w:val="0"/>
          <w:sz w:val="18"/>
          <w:szCs w:val="18"/>
          <w14:ligatures w14:val="none"/>
        </w:rPr>
        <w:t>，</w:t>
      </w:r>
      <w:r>
        <w:rPr>
          <w:rFonts w:ascii="宋体" w:hAnsi="宋体" w:eastAsia="宋体" w:cs="Times New Roman"/>
          <w:b/>
          <w:bCs/>
          <w:kern w:val="0"/>
          <w:sz w:val="18"/>
          <w:szCs w:val="18"/>
          <w14:ligatures w14:val="none"/>
        </w:rPr>
        <w:t>Chinese Medical Doctor Association</w:t>
      </w:r>
      <w:r>
        <w:rPr>
          <w:rFonts w:hint="eastAsia" w:ascii="宋体" w:hAnsi="宋体" w:eastAsia="宋体" w:cs="Times New Roman"/>
          <w:b/>
          <w:bCs/>
          <w:kern w:val="0"/>
          <w:sz w:val="18"/>
          <w:szCs w:val="18"/>
          <w14:ligatures w14:val="none"/>
        </w:rPr>
        <w:t>（CMDA</w:t>
      </w:r>
      <w:r>
        <w:rPr>
          <w:rFonts w:ascii="宋体" w:hAnsi="宋体" w:eastAsia="宋体" w:cs="Times New Roman"/>
          <w:b/>
          <w:bCs/>
          <w:kern w:val="0"/>
          <w:sz w:val="18"/>
          <w:szCs w:val="18"/>
          <w14:ligatures w14:val="none"/>
        </w:rPr>
        <w:t>）</w:t>
      </w:r>
      <w:r>
        <w:rPr>
          <w:rFonts w:ascii="宋体" w:hAnsi="宋体" w:eastAsia="宋体" w:cs="Times New Roman"/>
          <w:kern w:val="0"/>
          <w:sz w:val="18"/>
          <w:szCs w:val="18"/>
          <w14:ligatures w14:val="none"/>
        </w:rPr>
        <w:t xml:space="preserve"> </w:t>
      </w:r>
      <w:r>
        <w:rPr>
          <w:rFonts w:hint="eastAsia" w:ascii="宋体" w:hAnsi="宋体" w:eastAsia="宋体" w:cs="Times New Roman"/>
          <w:kern w:val="0"/>
          <w:sz w:val="18"/>
          <w:szCs w:val="18"/>
          <w14:ligatures w14:val="none"/>
        </w:rPr>
        <w:t>，</w:t>
      </w:r>
      <w:r>
        <w:rPr>
          <w:rFonts w:hint="eastAsia" w:ascii="宋体" w:hAnsi="宋体" w:eastAsia="宋体" w:cs="Times New Roman"/>
          <w:b/>
          <w:bCs/>
          <w:kern w:val="0"/>
          <w:sz w:val="18"/>
          <w:szCs w:val="18"/>
          <w14:ligatures w14:val="none"/>
        </w:rPr>
        <w:t>Chinese Anti-Cancer Association</w:t>
      </w:r>
      <w:r>
        <w:rPr>
          <w:rFonts w:ascii="宋体" w:hAnsi="宋体" w:eastAsia="宋体" w:cs="Times New Roman"/>
          <w:b/>
          <w:bCs/>
          <w:kern w:val="0"/>
          <w:sz w:val="18"/>
          <w:szCs w:val="18"/>
          <w14:ligatures w14:val="none"/>
        </w:rPr>
        <w:t xml:space="preserve"> </w:t>
      </w:r>
      <w:r>
        <w:rPr>
          <w:rFonts w:hint="eastAsia" w:ascii="宋体" w:hAnsi="宋体" w:eastAsia="宋体" w:cs="Times New Roman"/>
          <w:b/>
          <w:bCs/>
          <w:kern w:val="0"/>
          <w:sz w:val="18"/>
          <w:szCs w:val="18"/>
          <w14:ligatures w14:val="none"/>
        </w:rPr>
        <w:t>(CACA)</w:t>
      </w:r>
      <w:r>
        <w:rPr>
          <w:rFonts w:ascii="宋体" w:hAnsi="宋体" w:eastAsia="宋体" w:cs="Times New Roman"/>
          <w:kern w:val="0"/>
          <w:sz w:val="18"/>
          <w:szCs w:val="18"/>
          <w14:ligatures w14:val="none"/>
        </w:rPr>
        <w:t xml:space="preserve"> </w:t>
      </w:r>
      <w:r>
        <w:rPr>
          <w:rFonts w:hint="eastAsia" w:ascii="宋体" w:hAnsi="宋体" w:eastAsia="宋体" w:cs="Times New Roman"/>
          <w:kern w:val="0"/>
          <w:sz w:val="18"/>
          <w:szCs w:val="18"/>
          <w14:ligatures w14:val="none"/>
        </w:rPr>
        <w:t xml:space="preserve">organized a group of </w:t>
      </w:r>
      <w:r>
        <w:rPr>
          <w:rFonts w:ascii="宋体" w:hAnsi="宋体" w:eastAsia="宋体" w:cs="Times New Roman"/>
          <w:kern w:val="0"/>
          <w:sz w:val="18"/>
          <w:szCs w:val="18"/>
          <w14:ligatures w14:val="none"/>
        </w:rPr>
        <w:t>multidisciplinary experts to establish evidence-based consensus on neoadjuvant patient selection, synergistic integration of radiotherapy/chemotherapy/immunotherapy, and Watch &amp; Wait (W&amp;W) strategy implementation. This consensus aims to provide standardized guidance for multidisciplinary LARC management, promote treatment standardization and personalization, and ultimately improve survival outcomes and organ preservation rates.</w:t>
      </w:r>
    </w:p>
    <w:p w14:paraId="747880FE">
      <w:pPr>
        <w:rPr>
          <w:rFonts w:hint="eastAsia" w:ascii="宋体" w:hAnsi="宋体" w:eastAsia="宋体" w:cs="Times New Roman"/>
          <w:kern w:val="0"/>
          <w:sz w:val="18"/>
          <w:szCs w:val="18"/>
          <w14:ligatures w14:val="none"/>
        </w:rPr>
      </w:pPr>
    </w:p>
    <w:p w14:paraId="7F76465D">
      <w:pPr>
        <w:rPr>
          <w:rFonts w:hint="eastAsia" w:ascii="宋体" w:hAnsi="宋体" w:eastAsia="宋体" w:cs="Times New Roman"/>
          <w:kern w:val="0"/>
          <w:sz w:val="18"/>
          <w:szCs w:val="18"/>
          <w14:ligatures w14:val="none"/>
        </w:rPr>
      </w:pPr>
    </w:p>
    <w:p w14:paraId="71C22516">
      <w:pPr>
        <w:rPr>
          <w:rFonts w:hint="eastAsia" w:ascii="宋体" w:hAnsi="宋体" w:eastAsia="宋体" w:cs="Times New Roman"/>
          <w:kern w:val="0"/>
          <w:sz w:val="18"/>
          <w:szCs w:val="18"/>
          <w14:ligatures w14:val="none"/>
        </w:rPr>
      </w:pPr>
      <w:r>
        <w:rPr>
          <w:rFonts w:hint="eastAsia" w:ascii="宋体" w:hAnsi="宋体" w:eastAsia="宋体" w:cs="Times New Roman"/>
          <w:b/>
          <w:kern w:val="0"/>
          <w:sz w:val="18"/>
          <w:szCs w:val="18"/>
          <w14:ligatures w14:val="none"/>
        </w:rPr>
        <w:t>【关键词】</w:t>
      </w:r>
      <w:r>
        <w:rPr>
          <w:rFonts w:hint="eastAsia" w:ascii="宋体" w:hAnsi="宋体" w:eastAsia="宋体" w:cs="Times New Roman"/>
          <w:kern w:val="0"/>
          <w:sz w:val="18"/>
          <w:szCs w:val="18"/>
          <w14:ligatures w14:val="none"/>
        </w:rPr>
        <w:t>局部晚期直肠癌；新辅助治疗；免疫检查点抑制剂；放疗；专家共识</w:t>
      </w:r>
    </w:p>
    <w:p w14:paraId="746F060A">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Key Words】</w:t>
      </w:r>
      <w:r>
        <w:rPr>
          <w:rFonts w:ascii="宋体" w:hAnsi="宋体" w:eastAsia="宋体" w:cs="Times New Roman"/>
          <w:kern w:val="0"/>
          <w:sz w:val="18"/>
          <w:szCs w:val="18"/>
          <w14:ligatures w14:val="none"/>
        </w:rPr>
        <w:t>Locally Advanced Rectal Cancer; Neoadjuvant Therapy; Immune Checkpoint Inhibitors; Radiotherapy</w:t>
      </w:r>
      <w:r>
        <w:rPr>
          <w:rFonts w:hint="eastAsia" w:ascii="宋体" w:hAnsi="宋体" w:eastAsia="宋体" w:cs="Times New Roman"/>
          <w:kern w:val="0"/>
          <w:sz w:val="18"/>
          <w:szCs w:val="18"/>
          <w14:ligatures w14:val="none"/>
        </w:rPr>
        <w:t xml:space="preserve"> </w:t>
      </w:r>
      <w:r>
        <w:rPr>
          <w:rFonts w:ascii="宋体" w:hAnsi="宋体" w:eastAsia="宋体" w:cs="Times New Roman"/>
          <w:kern w:val="0"/>
          <w:sz w:val="18"/>
          <w:szCs w:val="18"/>
          <w14:ligatures w14:val="none"/>
        </w:rPr>
        <w:t>; Expert Consensus</w:t>
      </w:r>
    </w:p>
    <w:p w14:paraId="49B4811A">
      <w:pPr>
        <w:rPr>
          <w:rFonts w:hint="eastAsia" w:ascii="宋体" w:hAnsi="宋体" w:eastAsia="宋体" w:cs="Times New Roman"/>
          <w:kern w:val="0"/>
          <w:sz w:val="18"/>
          <w:szCs w:val="18"/>
          <w14:ligatures w14:val="none"/>
        </w:rPr>
      </w:pPr>
    </w:p>
    <w:p w14:paraId="0816604A">
      <w:pPr>
        <w:ind w:firstLine="360" w:firstLineChars="200"/>
        <w:rPr>
          <w:rFonts w:hint="eastAsia" w:ascii="宋体" w:hAnsi="宋体" w:eastAsia="宋体" w:cs="Times New Roman"/>
          <w:sz w:val="18"/>
          <w:szCs w:val="18"/>
        </w:rPr>
      </w:pPr>
      <w:r>
        <w:rPr>
          <w:rFonts w:ascii="宋体" w:hAnsi="宋体" w:eastAsia="宋体" w:cs="Times New Roman"/>
          <w:kern w:val="0"/>
          <w:sz w:val="18"/>
          <w:szCs w:val="18"/>
          <w14:ligatures w14:val="none"/>
        </w:rPr>
        <w:t>结直肠癌是第二大消化道高发恶性肿瘤</w:t>
      </w:r>
      <w:r>
        <w:rPr>
          <w:rFonts w:ascii="宋体" w:hAnsi="宋体" w:eastAsia="宋体" w:cs="Times New Roman"/>
          <w:kern w:val="0"/>
          <w:sz w:val="18"/>
          <w:szCs w:val="18"/>
          <w14:ligatures w14:val="none"/>
        </w:rPr>
        <w:fldChar w:fldCharType="begin"/>
      </w:r>
      <w:r>
        <w:rPr>
          <w:rFonts w:ascii="宋体" w:hAnsi="宋体" w:eastAsia="宋体" w:cs="Times New Roman"/>
          <w:kern w:val="0"/>
          <w:sz w:val="18"/>
          <w:szCs w:val="18"/>
          <w14:ligatures w14:val="none"/>
        </w:rPr>
        <w:instrText xml:space="preserve"> ADDIN EN.CITE &lt;EndNote&gt;&lt;Cite&gt;&lt;Author&gt;郑荣寿&lt;/Author&gt;&lt;Year&gt;2024&lt;/Year&gt;&lt;RecNum&gt;7&lt;/RecNum&gt;&lt;DisplayText&gt;&lt;style face="superscript"&gt;[1]&lt;/style&gt;&lt;/DisplayText&gt;&lt;record&gt;&lt;rec-number&gt;7&lt;/rec-number&gt;&lt;foreign-keys&gt;&lt;key app="EN" db-id="95a592ffkapwxfewsevxfaw8vwxea0zprtvx" timestamp="1751892785"&gt;7&lt;/key&gt;&lt;/foreign-keys&gt;&lt;ref-type name="Journal Article"&gt;17&lt;/ref-type&gt;&lt;contributors&gt;&lt;authors&gt;&lt;author&gt;郑荣寿&lt;/author&gt;&lt;author&gt;陈茹&lt;/author&gt;&lt;author&gt;韩冰峰&lt;/author&gt;&lt;author&gt;王少明&lt;/author&gt;&lt;author&gt;李荔&lt;/author&gt;&lt;author&gt;孙可欣&lt;/author&gt;&lt;author&gt;曾红梅&lt;/author&gt;&lt;author&gt;魏文强&lt;/author&gt;&lt;author&gt;赫捷&lt;/author&gt;&lt;/authors&gt;&lt;/contributors&gt;&lt;auth-address&gt;国家癌症中心　国家肿瘤临床医学研究中心　中国医学科学院北京协和医学院肿瘤医院肿瘤登记办公室，北京　100021&amp;#xD;国家癌症中心　国家肿瘤临床医学研究中心　中国医学科学院北京协和医学院肿瘤医院胸外科，北京　100021&lt;/auth-address&gt;&lt;titles&gt;&lt;title&gt;2022年中国恶性肿瘤流行情况分析 %J 中华肿瘤杂志 %J Chinese Journal of Oncology&lt;/title&gt;&lt;/titles&gt;&lt;pages&gt;221-231&lt;/pages&gt;&lt;volume&gt;46&lt;/volume&gt;&lt;number&gt;3&lt;/number&gt;&lt;keywords&gt;&lt;keyword&gt;恶性肿瘤&lt;/keyword&gt;&lt;keyword&gt;肿瘤登记&lt;/keyword&gt;&lt;keyword&gt;发病率&lt;/keyword&gt;&lt;keyword&gt;死亡率&lt;/keyword&gt;&lt;keyword&gt;中国&lt;/keyword&gt;&lt;/keywords&gt;&lt;dates&gt;&lt;year&gt;2024&lt;/year&gt;&lt;/dates&gt;&lt;isbn&gt;0253-3766&lt;/isbn&gt;&lt;urls&gt;&lt;related-urls&gt;&lt;url&gt;https://d.wanfangdata.com.cn/periodical/ChVQZXJpb2RpY2FsQ0hJMjAyNTA2MjISDXpoemwyMDI0MDMwMDIaCHptOWxlM210&lt;/url&gt;&lt;/related-urls&gt;&lt;/urls&gt;&lt;electronic-resource-num&gt;10.3760/cma.j.cn112152-20240119-00035&lt;/electronic-resource-num&gt;&lt;remote-database-provider&gt;北京万方数据股份有限公司 基金项目:&lt;/remote-database-provider&gt;&lt;language&gt;chi&lt;/language&gt;&lt;/record&gt;&lt;/Cite&gt;&lt;/EndNote&gt;</w:instrText>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1]</w:t>
      </w:r>
      <w:r>
        <w:rPr>
          <w:rFonts w:ascii="宋体" w:hAnsi="宋体" w:eastAsia="宋体" w:cs="Times New Roman"/>
          <w:kern w:val="0"/>
          <w:sz w:val="18"/>
          <w:szCs w:val="18"/>
          <w14:ligatures w14:val="none"/>
        </w:rPr>
        <w:fldChar w:fldCharType="end"/>
      </w:r>
      <w:r>
        <w:rPr>
          <w:rFonts w:ascii="宋体" w:hAnsi="宋体" w:eastAsia="宋体" w:cs="Times New Roman"/>
          <w:sz w:val="18"/>
          <w:szCs w:val="18"/>
        </w:rPr>
        <w:t>，年新发病例数56万，其中直肠癌占60%以上</w:t>
      </w:r>
      <w:r>
        <w:rPr>
          <w:rFonts w:ascii="宋体" w:hAnsi="宋体" w:eastAsia="宋体" w:cs="Times New Roman"/>
          <w:sz w:val="18"/>
          <w:szCs w:val="18"/>
        </w:rPr>
        <w:fldChar w:fldCharType="begin">
          <w:fldData xml:space="preserve">PEVuZE5vdGU+PENpdGU+PEF1dGhvcj7lp5rlro/kvJ88L0F1dGhvcj48WWVhcj4yMDIzPC9ZZWFy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yMDktMjQ5PC9wYWdlcz48dm9sdW1lPjcxPC92b2x1bWU+PG51bWJlcj4z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7lp5rlro/kvJ88L0F1dGhvcj48WWVhcj4yMDIzPC9ZZWFy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yMDktMjQ5PC9wYWdlcz48dm9sdW1lPjcxPC92b2x1bWU+PG51bWJlcj4z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4]</w:t>
      </w:r>
      <w:r>
        <w:rPr>
          <w:rFonts w:ascii="宋体" w:hAnsi="宋体" w:eastAsia="宋体" w:cs="Times New Roman"/>
          <w:sz w:val="18"/>
          <w:szCs w:val="18"/>
        </w:rPr>
        <w:fldChar w:fldCharType="end"/>
      </w:r>
      <w:r>
        <w:rPr>
          <w:rFonts w:ascii="宋体" w:hAnsi="宋体" w:eastAsia="宋体" w:cs="Times New Roman"/>
          <w:sz w:val="18"/>
          <w:szCs w:val="18"/>
        </w:rPr>
        <w:t>。36%的患者初诊为局部晚期（Locally Advanced Rectal Cancer，LARC）。</w:t>
      </w:r>
      <w:r>
        <w:rPr>
          <w:rFonts w:ascii="宋体" w:hAnsi="宋体" w:eastAsia="宋体" w:cs="Times New Roman"/>
          <w:kern w:val="0"/>
          <w:sz w:val="18"/>
          <w:szCs w:val="18"/>
          <w14:ligatures w14:val="none"/>
        </w:rPr>
        <w:t>术前新辅助放化疗（</w:t>
      </w:r>
      <w:r>
        <w:rPr>
          <w:rFonts w:ascii="宋体" w:hAnsi="宋体" w:eastAsia="宋体" w:cs="Times New Roman"/>
          <w:sz w:val="18"/>
          <w:szCs w:val="18"/>
        </w:rPr>
        <w:t>neoadjuvant chemoradiotherapy，</w:t>
      </w:r>
      <w:r>
        <w:rPr>
          <w:rFonts w:ascii="宋体" w:hAnsi="宋体" w:eastAsia="宋体" w:cs="Times New Roman"/>
          <w:kern w:val="0"/>
          <w:sz w:val="18"/>
          <w:szCs w:val="18"/>
          <w14:ligatures w14:val="none"/>
        </w:rPr>
        <w:t>NCRT）联合全直肠系膜切除术（total mesorectalexcision，TME）可将LARC患者术后复发率从27%降至10%以下，显著提升5年无瘤生存率，因此成为局晚期直肠癌的主流治疗方案</w:t>
      </w:r>
      <w:r>
        <w:rPr>
          <w:rFonts w:ascii="宋体" w:hAnsi="宋体" w:eastAsia="宋体" w:cs="Times New Roman"/>
          <w:kern w:val="0"/>
          <w:sz w:val="18"/>
          <w:szCs w:val="18"/>
          <w14:ligatures w14:val="none"/>
        </w:rPr>
        <w:fldChar w:fldCharType="begin">
          <w:fldData xml:space="preserve">PEVuZE5vdGU+PENpdGU+PEF1dGhvcj5TYXVlcjwvQXV0aG9yPjxZZWFyPjIwMDQ8L1llYXI+PFJl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czMS00MDwvcGFnZXM+PHZvbHVtZT4zNTE8L3ZvbHVtZT48bnVtYmVy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I2LTMzPC9w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EyNC0zMDwvcGFnZXM+PHZvbHVtZT4yNzwvdm9sdW1lPjxudW1i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TYXVlcjwvQXV0aG9yPjxZZWFyPjIwMDQ8L1llYXI+PFJl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czMS00MDwvcGFnZXM+PHZvbHVtZT4zNTE8L3ZvbHVtZT48bnVtYmVy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I2LTMzPC9w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EyNC0zMDwvcGFnZXM+PHZvbHVtZT4yNzwvdm9sdW1lPjxudW1i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5-7]</w:t>
      </w:r>
      <w:r>
        <w:rPr>
          <w:rFonts w:ascii="宋体" w:hAnsi="宋体" w:eastAsia="宋体" w:cs="Times New Roman"/>
          <w:kern w:val="0"/>
          <w:sz w:val="18"/>
          <w:szCs w:val="18"/>
          <w14:ligatures w14:val="none"/>
        </w:rPr>
        <w:fldChar w:fldCharType="end"/>
      </w:r>
      <w:r>
        <w:rPr>
          <w:rFonts w:ascii="宋体" w:hAnsi="宋体" w:eastAsia="宋体" w:cs="Times New Roman"/>
          <w:sz w:val="18"/>
          <w:szCs w:val="18"/>
        </w:rPr>
        <w:t>。然而传统“长程NCRT+手术+术后辅助化疗”模式虽能控制局部复发，却存在保肛率低、远处转移风险高、远期生存获益有限等问题。随着患者对生活质量要求不断提高，器官保留率（organ preservation rate，OPR）已成为重要的治疗评价指标。尽管学界积极探索强化同步放化疗、革新放疗模式等多种新辅助治疗策略，但至今尚未达成统一标准。为此，全国专家联合制定《局部晚期直肠癌新辅助治疗中国专家共识（2025版）》（简称 “共识”），旨在</w:t>
      </w:r>
      <w:bookmarkStart w:id="4" w:name="OLE_LINK51"/>
      <w:r>
        <w:rPr>
          <w:rFonts w:ascii="宋体" w:hAnsi="宋体" w:eastAsia="宋体" w:cs="Times New Roman"/>
          <w:sz w:val="18"/>
          <w:szCs w:val="18"/>
        </w:rPr>
        <w:t>规范临床实践，助力患者获得更好的治疗效果</w:t>
      </w:r>
      <w:bookmarkEnd w:id="4"/>
      <w:r>
        <w:rPr>
          <w:rFonts w:ascii="宋体" w:hAnsi="宋体" w:eastAsia="宋体" w:cs="Times New Roman"/>
          <w:sz w:val="18"/>
          <w:szCs w:val="18"/>
        </w:rPr>
        <w:t>。</w:t>
      </w:r>
    </w:p>
    <w:p w14:paraId="3CFDC88D">
      <w:pPr>
        <w:ind w:firstLine="360" w:firstLineChars="200"/>
        <w:jc w:val="left"/>
        <w:rPr>
          <w:rFonts w:hint="eastAsia" w:ascii="宋体" w:hAnsi="宋体" w:eastAsia="宋体" w:cs="Times New Roman"/>
          <w:sz w:val="18"/>
          <w:szCs w:val="18"/>
        </w:rPr>
      </w:pPr>
      <w:r>
        <w:rPr>
          <w:rFonts w:ascii="宋体" w:hAnsi="宋体" w:eastAsia="宋体" w:cs="Times New Roman"/>
          <w:sz w:val="18"/>
          <w:szCs w:val="18"/>
        </w:rPr>
        <w:t>一、方法学</w:t>
      </w:r>
    </w:p>
    <w:p w14:paraId="2EDD28D5">
      <w:pPr>
        <w:ind w:firstLine="360" w:firstLineChars="200"/>
        <w:rPr>
          <w:rFonts w:hint="eastAsia" w:ascii="宋体" w:hAnsi="宋体" w:eastAsia="宋体" w:cs="Times New Roman"/>
          <w:sz w:val="18"/>
          <w:szCs w:val="18"/>
        </w:rPr>
      </w:pPr>
      <w:r>
        <w:rPr>
          <w:rFonts w:ascii="宋体" w:hAnsi="宋体" w:eastAsia="宋体" w:cs="Times New Roman"/>
          <w:sz w:val="18"/>
          <w:szCs w:val="18"/>
        </w:rPr>
        <w:t>（一）共识发起的机构和专家组成员</w:t>
      </w:r>
    </w:p>
    <w:p w14:paraId="64CD49A8">
      <w:pPr>
        <w:ind w:firstLine="360" w:firstLineChars="200"/>
        <w:rPr>
          <w:rFonts w:hint="eastAsia" w:ascii="宋体" w:hAnsi="宋体" w:eastAsia="宋体" w:cs="Times New Roman"/>
          <w:sz w:val="18"/>
          <w:szCs w:val="18"/>
        </w:rPr>
      </w:pPr>
      <w:r>
        <w:rPr>
          <w:rFonts w:ascii="宋体" w:hAnsi="宋体" w:eastAsia="宋体" w:cs="Times New Roman"/>
          <w:sz w:val="18"/>
          <w:szCs w:val="18"/>
        </w:rPr>
        <w:t>本共识由中华医学会放射肿瘤治疗学分会、中国医师协会放射肿瘤治疗医师分会、中国抗癌协会肿瘤放射治疗专业委员会组织国内</w:t>
      </w:r>
      <w:r>
        <w:rPr>
          <w:rFonts w:hint="eastAsia" w:ascii="宋体" w:hAnsi="宋体" w:eastAsia="宋体" w:cs="Times New Roman"/>
          <w:sz w:val="18"/>
          <w:szCs w:val="18"/>
        </w:rPr>
        <w:t>14</w:t>
      </w:r>
      <w:r>
        <w:rPr>
          <w:rFonts w:ascii="宋体" w:hAnsi="宋体" w:eastAsia="宋体" w:cs="Times New Roman"/>
          <w:sz w:val="18"/>
          <w:szCs w:val="18"/>
        </w:rPr>
        <w:t>名肿瘤放疗、内科、外科专家成立中国直肠癌新辅助治疗专家组牵头制定。2025年2月13日项目启动，经三轮会议完成共识编制。首轮会议明确共识框架、证据及推荐级别；次轮确定临床问题，形成初稿并开展线上投票表决；最终于2025年</w:t>
      </w:r>
      <w:r>
        <w:rPr>
          <w:rFonts w:hint="eastAsia" w:ascii="宋体" w:hAnsi="宋体" w:eastAsia="宋体" w:cs="Times New Roman"/>
          <w:sz w:val="18"/>
          <w:szCs w:val="18"/>
        </w:rPr>
        <w:t>7</w:t>
      </w:r>
      <w:r>
        <w:rPr>
          <w:rFonts w:ascii="宋体" w:hAnsi="宋体" w:eastAsia="宋体" w:cs="Times New Roman"/>
          <w:sz w:val="18"/>
          <w:szCs w:val="18"/>
        </w:rPr>
        <w:t xml:space="preserve"> 月 </w:t>
      </w:r>
      <w:r>
        <w:rPr>
          <w:rFonts w:hint="eastAsia" w:ascii="宋体" w:hAnsi="宋体" w:eastAsia="宋体" w:cs="Times New Roman"/>
          <w:sz w:val="18"/>
          <w:szCs w:val="18"/>
        </w:rPr>
        <w:t>25</w:t>
      </w:r>
      <w:r>
        <w:rPr>
          <w:rFonts w:ascii="宋体" w:hAnsi="宋体" w:eastAsia="宋体" w:cs="Times New Roman"/>
          <w:sz w:val="18"/>
          <w:szCs w:val="18"/>
        </w:rPr>
        <w:t>日第</w:t>
      </w:r>
      <w:r>
        <w:rPr>
          <w:rFonts w:hint="eastAsia" w:ascii="宋体" w:hAnsi="宋体" w:eastAsia="宋体" w:cs="Times New Roman"/>
          <w:sz w:val="18"/>
          <w:szCs w:val="18"/>
        </w:rPr>
        <w:t>四</w:t>
      </w:r>
      <w:r>
        <w:rPr>
          <w:rFonts w:ascii="宋体" w:hAnsi="宋体" w:eastAsia="宋体" w:cs="Times New Roman"/>
          <w:sz w:val="18"/>
          <w:szCs w:val="18"/>
        </w:rPr>
        <w:t>轮会议定稿。全体专家组成员均签署书面利益冲突声明，确保共识制定的公正性。</w:t>
      </w:r>
    </w:p>
    <w:p w14:paraId="592F4DA4">
      <w:pPr>
        <w:ind w:firstLine="360" w:firstLineChars="200"/>
        <w:rPr>
          <w:rFonts w:hint="eastAsia" w:ascii="宋体" w:hAnsi="宋体" w:eastAsia="宋体" w:cs="Times New Roman"/>
          <w:sz w:val="18"/>
          <w:szCs w:val="18"/>
        </w:rPr>
      </w:pPr>
      <w:r>
        <w:rPr>
          <w:rFonts w:ascii="宋体" w:hAnsi="宋体" w:eastAsia="宋体" w:cs="Times New Roman"/>
          <w:sz w:val="18"/>
          <w:szCs w:val="18"/>
        </w:rPr>
        <w:t>（二）证据检索</w:t>
      </w:r>
    </w:p>
    <w:p w14:paraId="6FE64E2F">
      <w:pPr>
        <w:ind w:firstLine="360" w:firstLineChars="200"/>
        <w:rPr>
          <w:rFonts w:hint="eastAsia" w:ascii="宋体" w:hAnsi="宋体" w:eastAsia="宋体" w:cs="Times New Roman"/>
          <w:sz w:val="18"/>
          <w:szCs w:val="18"/>
        </w:rPr>
      </w:pPr>
      <w:r>
        <w:rPr>
          <w:rFonts w:ascii="宋体" w:hAnsi="宋体" w:eastAsia="宋体" w:cs="Times New Roman"/>
          <w:sz w:val="18"/>
          <w:szCs w:val="18"/>
        </w:rPr>
        <w:t>本共识依据具体临床问题进行研究对象-干预措施-对照措施-预期结果设置关键检索词，进行系统的文献检索，检索数据库为PubMed及Embase，检索时限自2015年1月1日至2025年</w:t>
      </w:r>
      <w:r>
        <w:rPr>
          <w:rFonts w:hint="eastAsia" w:ascii="宋体" w:hAnsi="宋体" w:eastAsia="宋体" w:cs="Times New Roman"/>
          <w:sz w:val="18"/>
          <w:szCs w:val="18"/>
        </w:rPr>
        <w:t>5</w:t>
      </w:r>
      <w:r>
        <w:rPr>
          <w:rFonts w:ascii="宋体" w:hAnsi="宋体" w:eastAsia="宋体" w:cs="Times New Roman"/>
          <w:sz w:val="18"/>
          <w:szCs w:val="18"/>
        </w:rPr>
        <w:t>月31日。并通过不同平台检索引擎的筛选功能，检索不同的研究类型文献。每个临床问题具有针对性的检索式，文献纳入类型包括随机对照试验、系统评价、荟萃分析、回顾性系统研究、临床病例系列研究、病例报告、指南和专家意见。通过阅读文献摘要筛选与具体临床问题有关的文献，将支持共识形成的重要文献证据整理到共识证据部分。</w:t>
      </w:r>
    </w:p>
    <w:p w14:paraId="715247CC">
      <w:pPr>
        <w:ind w:firstLine="360" w:firstLineChars="200"/>
        <w:rPr>
          <w:rFonts w:hint="eastAsia" w:ascii="宋体" w:hAnsi="宋体" w:eastAsia="宋体" w:cs="Times New Roman"/>
          <w:sz w:val="18"/>
          <w:szCs w:val="18"/>
        </w:rPr>
      </w:pPr>
      <w:r>
        <w:rPr>
          <w:rFonts w:ascii="宋体" w:hAnsi="宋体" w:eastAsia="宋体" w:cs="Times New Roman"/>
          <w:sz w:val="18"/>
          <w:szCs w:val="18"/>
        </w:rPr>
        <w:t>（三）证据等级评定标准和推荐强度</w:t>
      </w:r>
    </w:p>
    <w:p w14:paraId="24952DE3">
      <w:pPr>
        <w:ind w:firstLine="360" w:firstLineChars="200"/>
        <w:rPr>
          <w:rFonts w:hint="eastAsia" w:ascii="宋体" w:hAnsi="宋体" w:eastAsia="宋体" w:cs="Times New Roman"/>
          <w:sz w:val="18"/>
          <w:szCs w:val="18"/>
        </w:rPr>
      </w:pPr>
      <w:r>
        <w:rPr>
          <w:rFonts w:ascii="宋体" w:hAnsi="宋体" w:eastAsia="宋体" w:cs="Times New Roman"/>
          <w:sz w:val="18"/>
          <w:szCs w:val="18"/>
        </w:rPr>
        <w:t>共识推荐意见根据ASCO的证据标准、依据现有证据水平和专家共识，本共识分为强推荐(I级推荐)、中等推荐(II级推荐)和弱推荐(III级推荐)级别(表1)。</w:t>
      </w:r>
    </w:p>
    <w:p w14:paraId="01F8F564">
      <w:pPr>
        <w:ind w:firstLine="360" w:firstLineChars="200"/>
        <w:jc w:val="center"/>
        <w:rPr>
          <w:rFonts w:hint="eastAsia" w:ascii="宋体" w:hAnsi="宋体" w:eastAsia="宋体"/>
          <w:sz w:val="18"/>
          <w:szCs w:val="18"/>
        </w:rPr>
      </w:pPr>
      <w:r>
        <w:rPr>
          <w:rFonts w:hint="eastAsia" w:ascii="宋体" w:hAnsi="宋体" w:eastAsia="宋体"/>
          <w:sz w:val="18"/>
          <w:szCs w:val="18"/>
        </w:rPr>
        <w:t>表1 共识推荐意见的证据质量和推荐等级</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96"/>
        <w:gridCol w:w="3834"/>
        <w:gridCol w:w="2766"/>
      </w:tblGrid>
      <w:tr w14:paraId="131AE0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Pr>
          <w:p w14:paraId="47CA7B23">
            <w:pPr>
              <w:ind w:firstLine="360" w:firstLineChars="200"/>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评级</w:t>
            </w:r>
          </w:p>
        </w:tc>
        <w:tc>
          <w:tcPr>
            <w:tcW w:w="3834" w:type="dxa"/>
          </w:tcPr>
          <w:p w14:paraId="3DE2BFE9">
            <w:pPr>
              <w:ind w:firstLine="360" w:firstLineChars="200"/>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质量标准</w:t>
            </w:r>
          </w:p>
        </w:tc>
        <w:tc>
          <w:tcPr>
            <w:tcW w:w="2766" w:type="dxa"/>
          </w:tcPr>
          <w:p w14:paraId="3EE93173">
            <w:pPr>
              <w:ind w:firstLine="360" w:firstLineChars="200"/>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定义</w:t>
            </w:r>
          </w:p>
        </w:tc>
      </w:tr>
      <w:tr w14:paraId="439D55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Pr>
          <w:p w14:paraId="64CED414">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强推荐</w:t>
            </w:r>
          </w:p>
          <w:p w14:paraId="09241CB2">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I级推荐）</w:t>
            </w:r>
          </w:p>
        </w:tc>
        <w:tc>
          <w:tcPr>
            <w:tcW w:w="3834" w:type="dxa"/>
          </w:tcPr>
          <w:p w14:paraId="496D8BFD">
            <w:pPr>
              <w:ind w:firstLine="360" w:firstLineChars="200"/>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2项高质量的随机对照试验，具有可推广的结果，或对这些试验的荟萃分析</w:t>
            </w:r>
          </w:p>
        </w:tc>
        <w:tc>
          <w:tcPr>
            <w:tcW w:w="2766" w:type="dxa"/>
          </w:tcPr>
          <w:p w14:paraId="0AA05303">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根据现有证据，很可能真实效果接近于估计效果</w:t>
            </w:r>
          </w:p>
        </w:tc>
      </w:tr>
      <w:tr w14:paraId="61ED77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Pr>
          <w:p w14:paraId="5038D7BD">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中等推荐</w:t>
            </w:r>
          </w:p>
          <w:p w14:paraId="05E077E7">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II级推荐)</w:t>
            </w:r>
          </w:p>
        </w:tc>
        <w:tc>
          <w:tcPr>
            <w:tcW w:w="3834" w:type="dxa"/>
          </w:tcPr>
          <w:p w14:paraId="0F64855B">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1 项高质量、具有可推广性的随机对照试验或其荟萃分析；≥2项存在一定局限性或缺乏可推广性的随机对照试验; 或≥2 项高质量的观察性研究且结果一致</w:t>
            </w:r>
          </w:p>
        </w:tc>
        <w:tc>
          <w:tcPr>
            <w:tcW w:w="2766" w:type="dxa"/>
          </w:tcPr>
          <w:p w14:paraId="1E5C9C86">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根据现有证据，真实效果可能接近于估计效果，但也有可能存在或显著差异</w:t>
            </w:r>
          </w:p>
        </w:tc>
      </w:tr>
      <w:tr w14:paraId="19941F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96" w:type="dxa"/>
          </w:tcPr>
          <w:p w14:paraId="707D5C3D">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弱推荐</w:t>
            </w:r>
          </w:p>
          <w:p w14:paraId="6E0C6E83">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III级推荐)</w:t>
            </w:r>
          </w:p>
        </w:tc>
        <w:tc>
          <w:tcPr>
            <w:tcW w:w="3834" w:type="dxa"/>
          </w:tcPr>
          <w:p w14:paraId="6DF87B77">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1项存在局限性或缺乏可推广性的随机对照试验; 或2项存在严重缺陷、缺乏可推广性或样本量极小的随机对照试验: 或≥2 项观察性研究中存在结果不一致、样本量小或其他可能影响数据解释的问题</w:t>
            </w:r>
          </w:p>
        </w:tc>
        <w:tc>
          <w:tcPr>
            <w:tcW w:w="2766" w:type="dxa"/>
          </w:tcPr>
          <w:p w14:paraId="70A58960">
            <w:pPr>
              <w:jc w:val="left"/>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真实效果可能与估计效果有显著差异。未来研究可能显著改变效果的估计值或结果的解读</w:t>
            </w:r>
          </w:p>
        </w:tc>
      </w:tr>
    </w:tbl>
    <w:p w14:paraId="6484D5F6">
      <w:pPr>
        <w:ind w:firstLine="360" w:firstLineChars="200"/>
        <w:rPr>
          <w:rFonts w:hint="eastAsia" w:ascii="宋体" w:hAnsi="宋体" w:eastAsia="宋体" w:cs="Times New Roman"/>
          <w:sz w:val="18"/>
          <w:szCs w:val="18"/>
        </w:rPr>
      </w:pPr>
    </w:p>
    <w:p w14:paraId="3E64D451">
      <w:pPr>
        <w:ind w:firstLine="360" w:firstLineChars="200"/>
        <w:rPr>
          <w:rFonts w:hint="eastAsia" w:ascii="宋体" w:hAnsi="宋体" w:eastAsia="宋体" w:cs="Times New Roman"/>
          <w:sz w:val="18"/>
          <w:szCs w:val="18"/>
        </w:rPr>
      </w:pPr>
      <w:r>
        <w:rPr>
          <w:rFonts w:ascii="宋体" w:hAnsi="宋体" w:eastAsia="宋体" w:cs="Times New Roman"/>
          <w:sz w:val="18"/>
          <w:szCs w:val="18"/>
        </w:rPr>
        <w:t>（四）推荐意见形成过程</w:t>
      </w:r>
    </w:p>
    <w:p w14:paraId="2471B556">
      <w:pPr>
        <w:ind w:firstLine="360" w:firstLineChars="200"/>
        <w:rPr>
          <w:rFonts w:hint="eastAsia" w:ascii="宋体" w:hAnsi="宋体" w:eastAsia="宋体" w:cs="Times New Roman"/>
          <w:sz w:val="18"/>
          <w:szCs w:val="18"/>
        </w:rPr>
      </w:pPr>
      <w:r>
        <w:rPr>
          <w:rFonts w:ascii="宋体" w:hAnsi="宋体" w:eastAsia="宋体" w:cs="Times New Roman"/>
          <w:sz w:val="18"/>
          <w:szCs w:val="18"/>
        </w:rPr>
        <w:t>1. 临床问题的确定：由执笔专家以实际临床实践治疗需求为基本遴选原则，初拟关键临床问题，专家组成员通过在线调研问卷及专家讨论会的形式提出修改建议，并最终经全体专家审阅确定</w:t>
      </w:r>
      <w:r>
        <w:rPr>
          <w:rFonts w:hint="eastAsia" w:ascii="宋体" w:hAnsi="宋体" w:eastAsia="宋体" w:cs="Times New Roman"/>
          <w:color w:val="000000" w:themeColor="text1"/>
          <w:sz w:val="18"/>
          <w:szCs w:val="18"/>
          <w14:textFill>
            <w14:solidFill>
              <w14:schemeClr w14:val="tx1"/>
            </w14:solidFill>
          </w14:textFill>
        </w:rPr>
        <w:t>19</w:t>
      </w:r>
      <w:r>
        <w:rPr>
          <w:rFonts w:ascii="宋体" w:hAnsi="宋体" w:eastAsia="宋体" w:cs="Times New Roman"/>
          <w:sz w:val="18"/>
          <w:szCs w:val="18"/>
        </w:rPr>
        <w:t>个临床问题。</w:t>
      </w:r>
    </w:p>
    <w:p w14:paraId="2C5F80D7">
      <w:pPr>
        <w:ind w:firstLine="360" w:firstLineChars="200"/>
        <w:rPr>
          <w:rFonts w:hint="eastAsia" w:ascii="宋体" w:hAnsi="宋体" w:eastAsia="宋体" w:cs="Times New Roman"/>
          <w:sz w:val="18"/>
          <w:szCs w:val="18"/>
        </w:rPr>
      </w:pPr>
      <w:r>
        <w:rPr>
          <w:rFonts w:ascii="宋体" w:hAnsi="宋体" w:eastAsia="宋体" w:cs="Times New Roman"/>
          <w:sz w:val="18"/>
          <w:szCs w:val="18"/>
        </w:rPr>
        <w:t>2. 推荐意见形成：基于确定的临床问题，进行文献检索及梳理，确定纳入具体临床问题的临床证据，在对证据进行充分评价的基础上进行初稿撰写，通过专家组在线调研问卷及专家讨论会，形成推荐意见和推荐等级。</w:t>
      </w:r>
    </w:p>
    <w:p w14:paraId="0363C4A9">
      <w:pPr>
        <w:ind w:firstLine="360" w:firstLineChars="200"/>
        <w:rPr>
          <w:rFonts w:hint="eastAsia" w:ascii="宋体" w:hAnsi="宋体" w:eastAsia="宋体" w:cs="Times New Roman"/>
          <w:sz w:val="18"/>
          <w:szCs w:val="18"/>
        </w:rPr>
      </w:pPr>
    </w:p>
    <w:p w14:paraId="02962702">
      <w:pPr>
        <w:rPr>
          <w:rFonts w:hint="eastAsia" w:ascii="宋体" w:hAnsi="宋体" w:eastAsia="宋体" w:cs="Times New Roman"/>
          <w:b/>
          <w:bCs/>
          <w:sz w:val="18"/>
          <w:szCs w:val="18"/>
        </w:rPr>
      </w:pPr>
      <w:r>
        <w:rPr>
          <w:rFonts w:ascii="宋体" w:hAnsi="宋体" w:eastAsia="宋体" w:cs="Times New Roman"/>
          <w:b/>
          <w:bCs/>
          <w:sz w:val="18"/>
          <w:szCs w:val="18"/>
        </w:rPr>
        <w:t>一、</w:t>
      </w:r>
      <w:bookmarkStart w:id="5" w:name="OLE_LINK47"/>
      <w:r>
        <w:rPr>
          <w:rFonts w:ascii="宋体" w:hAnsi="宋体" w:eastAsia="宋体" w:cs="Times New Roman"/>
          <w:b/>
          <w:bCs/>
          <w:sz w:val="18"/>
          <w:szCs w:val="18"/>
        </w:rPr>
        <w:t>新辅助治疗的人群选择</w:t>
      </w:r>
      <w:bookmarkEnd w:id="5"/>
      <w:r>
        <w:rPr>
          <w:rFonts w:ascii="宋体" w:hAnsi="宋体" w:eastAsia="宋体" w:cs="Times New Roman"/>
          <w:b/>
          <w:bCs/>
          <w:sz w:val="18"/>
          <w:szCs w:val="18"/>
        </w:rPr>
        <w:t>（高远红教授、岳金波教授）</w:t>
      </w:r>
    </w:p>
    <w:p w14:paraId="726FFDC2">
      <w:pPr>
        <w:ind w:firstLine="360" w:firstLineChars="200"/>
        <w:rPr>
          <w:rFonts w:hint="eastAsia" w:ascii="宋体" w:hAnsi="宋体" w:eastAsia="宋体" w:cs="Times New Roman"/>
          <w:sz w:val="18"/>
          <w:szCs w:val="18"/>
        </w:rPr>
      </w:pPr>
      <w:bookmarkStart w:id="6" w:name="OLE_LINK3"/>
      <w:bookmarkStart w:id="7" w:name="OLE_LINK22"/>
      <w:bookmarkStart w:id="8" w:name="OLE_LINK21"/>
      <w:r>
        <w:rPr>
          <w:rFonts w:ascii="宋体" w:hAnsi="宋体" w:eastAsia="宋体" w:cs="Times New Roman"/>
          <w:sz w:val="18"/>
          <w:szCs w:val="18"/>
        </w:rPr>
        <w:t>临床问题：高分辨率磁共振（MRI）检查在LARC患者中有哪些作用？</w:t>
      </w:r>
      <w:bookmarkEnd w:id="6"/>
    </w:p>
    <w:p w14:paraId="4D66FB01">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磁共振检查应贯穿于LARC的全程管理（基线分期、疗效评估、治疗后随访），推荐使用多模态功能（高分辨率T2WI、DWI）并结合临床及病理结果综合解读。</w:t>
      </w:r>
      <w:bookmarkStart w:id="9" w:name="OLE_LINK4"/>
      <w:r>
        <w:rPr>
          <w:rFonts w:ascii="宋体" w:hAnsi="宋体" w:eastAsia="宋体" w:cs="Times New Roman"/>
          <w:b/>
          <w:bCs/>
          <w:sz w:val="18"/>
          <w:szCs w:val="18"/>
        </w:rPr>
        <w:t>（中等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w:t>
      </w:r>
      <w:bookmarkEnd w:id="9"/>
    </w:p>
    <w:bookmarkEnd w:id="7"/>
    <w:p w14:paraId="02B83533">
      <w:pPr>
        <w:ind w:firstLine="361" w:firstLineChars="200"/>
        <w:rPr>
          <w:rFonts w:hint="eastAsia" w:ascii="宋体" w:hAnsi="宋体" w:eastAsia="宋体" w:cs="Times New Roman"/>
          <w:kern w:val="0"/>
          <w:sz w:val="18"/>
          <w:szCs w:val="18"/>
          <w14:ligatures w14:val="none"/>
        </w:rPr>
      </w:pPr>
      <w:r>
        <w:rPr>
          <w:rFonts w:ascii="宋体" w:hAnsi="宋体" w:eastAsia="宋体" w:cs="Times New Roman"/>
          <w:b/>
          <w:bCs/>
          <w:sz w:val="18"/>
          <w:szCs w:val="18"/>
        </w:rPr>
        <w:t>循证医学证据：</w:t>
      </w:r>
      <w:r>
        <w:rPr>
          <w:rFonts w:ascii="宋体" w:hAnsi="宋体" w:eastAsia="宋体" w:cs="Times New Roman"/>
          <w:kern w:val="0"/>
          <w:sz w:val="18"/>
          <w:szCs w:val="18"/>
          <w14:ligatures w14:val="none"/>
        </w:rPr>
        <w:t>前瞻性研究表明</w:t>
      </w:r>
      <w:r>
        <w:rPr>
          <w:rFonts w:ascii="宋体" w:hAnsi="宋体" w:eastAsia="宋体" w:cs="Times New Roman"/>
          <w:kern w:val="0"/>
          <w:sz w:val="18"/>
          <w:szCs w:val="18"/>
          <w14:ligatures w14:val="none"/>
        </w:rPr>
        <w:fldChar w:fldCharType="begin">
          <w:fldData xml:space="preserve">PEVuZE5vdGU+PENpdGU+PEF1dGhvcj5Ccm93bjwvQXV0aG9yPjxZZWFyPjIwMDM8L1llYXI+PFJl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U1LTY0PC9wYWdl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jc3OTwvcGFnZXM+PHZv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Ccm93bjwvQXV0aG9yPjxZZWFyPjIwMDM8L1llYXI+PFJl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U1LTY0PC9wYWdl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jc3OTwvcGFnZXM+PHZv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8, 9]</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高分辨率MRI通过高分辨率T2WI、DWI及增强扫描，可精准评估肿瘤与肛门的距离、肿瘤外侵、环周切缘阳性、</w:t>
      </w:r>
      <w:r>
        <w:rPr>
          <w:rFonts w:ascii="宋体" w:hAnsi="宋体" w:eastAsia="宋体" w:cs="Times New Roman"/>
          <w:sz w:val="18"/>
          <w:szCs w:val="18"/>
        </w:rPr>
        <w:t>壁外血管侵犯（EMVI）</w:t>
      </w:r>
      <w:r>
        <w:rPr>
          <w:rFonts w:ascii="宋体" w:hAnsi="宋体" w:eastAsia="宋体" w:cs="Times New Roman"/>
          <w:kern w:val="0"/>
          <w:sz w:val="18"/>
          <w:szCs w:val="18"/>
          <w14:ligatures w14:val="none"/>
        </w:rPr>
        <w:t>、癌结节与淋巴结转移，为</w:t>
      </w:r>
      <w:r>
        <w:rPr>
          <w:rFonts w:ascii="宋体" w:hAnsi="宋体" w:eastAsia="宋体" w:cs="Times New Roman"/>
          <w:sz w:val="18"/>
          <w:szCs w:val="18"/>
        </w:rPr>
        <w:t>多学科诊疗（MDT）</w:t>
      </w:r>
      <w:r>
        <w:rPr>
          <w:rFonts w:ascii="宋体" w:hAnsi="宋体" w:eastAsia="宋体" w:cs="Times New Roman"/>
          <w:kern w:val="0"/>
          <w:sz w:val="18"/>
          <w:szCs w:val="18"/>
          <w14:ligatures w14:val="none"/>
        </w:rPr>
        <w:t>提供关键依据。MRI能通过肿瘤体积、纤维化程度及DWI动态监测肿瘤退缩，但需区分治疗后炎症/纤维化与残留病灶。荟萃分析显示</w:t>
      </w:r>
      <w:r>
        <w:rPr>
          <w:rFonts w:ascii="宋体" w:hAnsi="宋体" w:eastAsia="宋体" w:cs="Times New Roman"/>
          <w:kern w:val="0"/>
          <w:sz w:val="18"/>
          <w:szCs w:val="18"/>
          <w14:ligatures w14:val="none"/>
        </w:rPr>
        <w:fldChar w:fldCharType="begin">
          <w:fldData xml:space="preserve">PEVuZE5vdGU+PENpdGU+PEF1dGhvcj5KYW5nPC9BdXRob3I+PFllYXI+MjAyMDwvWWVhcj48UmVj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jMxMi0yMzIzPC9wYWdlcz48dm9sdW1lPjMwPC92b2x1bWU+PG51bWJlcj40PC9udW1i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KYW5nPC9BdXRob3I+PFllYXI+MjAyMDwvWWVhcj48UmVj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jMxMi0yMzIzPC9wYWdlcz48dm9sdW1lPjMwPC92b2x1bWU+PG51bWJlcj40PC9udW1i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10]</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新辅助治疗后</w:t>
      </w:r>
      <w:r>
        <w:rPr>
          <w:rFonts w:ascii="宋体" w:hAnsi="宋体" w:eastAsia="宋体" w:cs="Times New Roman"/>
          <w:sz w:val="18"/>
          <w:szCs w:val="18"/>
        </w:rPr>
        <w:t>磁共振肿瘤消退分级（mrTRG）</w:t>
      </w:r>
      <w:r>
        <w:rPr>
          <w:rFonts w:ascii="宋体" w:hAnsi="宋体" w:eastAsia="宋体" w:cs="Times New Roman"/>
          <w:kern w:val="0"/>
          <w:sz w:val="18"/>
          <w:szCs w:val="18"/>
          <w14:ligatures w14:val="none"/>
        </w:rPr>
        <w:t>评估pCR和≤ypT1特异性达93.5%，敏感性仅32.3%。此外，高分辨率MRI检出的EMVI+或淋巴结外</w:t>
      </w:r>
      <w:r>
        <w:rPr>
          <w:rFonts w:hint="eastAsia" w:ascii="宋体" w:hAnsi="宋体" w:eastAsia="宋体" w:cs="Times New Roman"/>
          <w:kern w:val="0"/>
          <w:sz w:val="18"/>
          <w:szCs w:val="18"/>
          <w14:ligatures w14:val="none"/>
        </w:rPr>
        <w:t>癌结节</w:t>
      </w:r>
      <w:r>
        <w:rPr>
          <w:rFonts w:ascii="宋体" w:hAnsi="宋体" w:eastAsia="宋体" w:cs="Times New Roman"/>
          <w:kern w:val="0"/>
          <w:sz w:val="18"/>
          <w:szCs w:val="18"/>
          <w14:ligatures w14:val="none"/>
        </w:rPr>
        <w:t>与远处转移显著相关，二者联合是唯一强相关因素</w:t>
      </w:r>
      <w:r>
        <w:rPr>
          <w:rFonts w:ascii="宋体" w:hAnsi="宋体" w:eastAsia="宋体" w:cs="Times New Roman"/>
          <w:kern w:val="0"/>
          <w:sz w:val="18"/>
          <w:szCs w:val="18"/>
          <w14:ligatures w14:val="none"/>
        </w:rPr>
        <w:fldChar w:fldCharType="begin">
          <w:fldData xml:space="preserve">PEVuZE5vdGU+PENpdGU+PFllYXI+MjAwNjwvWWVhcj48UmVjTnVtPjE3PC9SZWNOdW0+PERpc3Bs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Nzc5PC9wYWdlcz48dm9sdW1lPjMzMzwvdm9sdW1lPjxu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jIwLTg8L3BhZ2VzPjx2b2x1bWU+NTU8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FllYXI+MjAwNjwvWWVhcj48UmVjTnVtPjE3PC9SZWNOdW0+PERpc3Bs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Nzc5PC9wYWdlcz48dm9sdW1lPjMzMzwvdm9sdW1lPjxu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jIwLTg8L3BhZ2VzPjx2b2x1bWU+NTU8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9, 11]</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一项325例的队列研究显示，MRI检测局部复发的阴性预测值高达98%</w:t>
      </w:r>
      <w:r>
        <w:rPr>
          <w:rFonts w:ascii="宋体" w:hAnsi="宋体" w:eastAsia="宋体" w:cs="Times New Roman"/>
          <w:kern w:val="0"/>
          <w:sz w:val="18"/>
          <w:szCs w:val="18"/>
          <w14:ligatures w14:val="none"/>
        </w:rPr>
        <w:fldChar w:fldCharType="begin">
          <w:fldData xml:space="preserve">PEVuZE5vdGU+PENpdGU+PEF1dGhvcj5CZWV0cy1UYW48L0F1dGhvcj48WWVhcj4yMDE4PC9ZZWFy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Q2NS0xNDc1PC9wYWdlcz48dm9sdW1lPjI4PC92b2x1bWU+PG51bWJlcj40PC9u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CZWV0cy1UYW48L0F1dGhvcj48WWVhcj4yMDE4PC9ZZWFy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Q2NS0xNDc1PC9wYWdlcz48dm9sdW1lPjI4PC92b2x1bWU+PG51bWJlcj40PC9u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12]</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因此，对于无禁忌症的患者，建议所有直肠癌患者</w:t>
      </w:r>
      <w:r>
        <w:rPr>
          <w:rFonts w:hint="eastAsia" w:ascii="宋体" w:hAnsi="宋体" w:eastAsia="宋体" w:cs="Times New Roman"/>
          <w:kern w:val="0"/>
          <w:sz w:val="18"/>
          <w:szCs w:val="18"/>
          <w14:ligatures w14:val="none"/>
        </w:rPr>
        <w:t>接受治疗前1月内进行</w:t>
      </w:r>
      <w:r>
        <w:rPr>
          <w:rFonts w:ascii="宋体" w:hAnsi="宋体" w:eastAsia="宋体" w:cs="Times New Roman"/>
          <w:kern w:val="0"/>
          <w:sz w:val="18"/>
          <w:szCs w:val="18"/>
          <w14:ligatures w14:val="none"/>
        </w:rPr>
        <w:t>盆腔MRI分期，</w:t>
      </w:r>
      <w:r>
        <w:rPr>
          <w:rFonts w:hint="eastAsia" w:ascii="宋体" w:hAnsi="宋体" w:eastAsia="宋体" w:cs="Times New Roman"/>
          <w:kern w:val="0"/>
          <w:sz w:val="18"/>
          <w:szCs w:val="18"/>
          <w14:ligatures w14:val="none"/>
        </w:rPr>
        <w:t>并</w:t>
      </w:r>
      <w:r>
        <w:rPr>
          <w:rFonts w:ascii="宋体" w:hAnsi="宋体" w:eastAsia="宋体" w:cs="Times New Roman"/>
          <w:kern w:val="0"/>
          <w:sz w:val="18"/>
          <w:szCs w:val="18"/>
          <w14:ligatures w14:val="none"/>
        </w:rPr>
        <w:t>将新辅助</w:t>
      </w:r>
      <w:r>
        <w:rPr>
          <w:rFonts w:hint="eastAsia" w:ascii="宋体" w:hAnsi="宋体" w:eastAsia="宋体" w:cs="Times New Roman"/>
          <w:kern w:val="0"/>
          <w:sz w:val="18"/>
          <w:szCs w:val="18"/>
          <w14:ligatures w14:val="none"/>
        </w:rPr>
        <w:t>治疗</w:t>
      </w:r>
      <w:r>
        <w:rPr>
          <w:rFonts w:ascii="宋体" w:hAnsi="宋体" w:eastAsia="宋体" w:cs="Times New Roman"/>
          <w:kern w:val="0"/>
          <w:sz w:val="18"/>
          <w:szCs w:val="18"/>
          <w14:ligatures w14:val="none"/>
        </w:rPr>
        <w:t>后的MRI纳入疾病反应评估，以辅助后续治疗决策。</w:t>
      </w:r>
    </w:p>
    <w:p w14:paraId="0AB23A37">
      <w:pPr>
        <w:ind w:firstLine="360" w:firstLineChars="200"/>
        <w:jc w:val="left"/>
        <w:rPr>
          <w:rFonts w:hint="eastAsia" w:ascii="宋体" w:hAnsi="宋体" w:eastAsia="宋体" w:cs="Times New Roman"/>
          <w:color w:val="FF0000"/>
          <w:sz w:val="18"/>
          <w:szCs w:val="18"/>
        </w:rPr>
      </w:pPr>
    </w:p>
    <w:p w14:paraId="4B14874B">
      <w:pPr>
        <w:ind w:firstLine="360" w:firstLineChars="200"/>
        <w:rPr>
          <w:rFonts w:hint="eastAsia" w:ascii="宋体" w:hAnsi="宋体" w:eastAsia="宋体" w:cs="Times New Roman"/>
          <w:sz w:val="18"/>
          <w:szCs w:val="18"/>
        </w:rPr>
      </w:pPr>
      <w:r>
        <w:rPr>
          <w:rFonts w:ascii="宋体" w:hAnsi="宋体" w:eastAsia="宋体" w:cs="Times New Roman"/>
          <w:sz w:val="18"/>
          <w:szCs w:val="18"/>
        </w:rPr>
        <w:t>临床问题：LARC患者进行新辅助治疗的指征有哪些？</w:t>
      </w:r>
    </w:p>
    <w:p w14:paraId="0931A6E4">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新辅助治疗的人群主要针对Ⅱ～Ⅲ期直肠癌，推荐以放疗为基础的新辅助治疗（</w:t>
      </w:r>
      <w:r>
        <w:rPr>
          <w:rFonts w:hint="eastAsia" w:ascii="宋体" w:hAnsi="宋体" w:eastAsia="宋体" w:cs="Times New Roman"/>
          <w:b/>
          <w:bCs/>
          <w:sz w:val="18"/>
          <w:szCs w:val="18"/>
        </w:rPr>
        <w:t>强</w:t>
      </w:r>
      <w:r>
        <w:rPr>
          <w:rFonts w:ascii="宋体" w:hAnsi="宋体" w:eastAsia="宋体" w:cs="Times New Roman"/>
          <w:b/>
          <w:bCs/>
          <w:sz w:val="18"/>
          <w:szCs w:val="18"/>
        </w:rPr>
        <w:t>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w:t>
      </w:r>
      <w:r>
        <w:rPr>
          <w:rFonts w:hint="eastAsia" w:ascii="宋体" w:hAnsi="宋体" w:eastAsia="宋体" w:cs="Times New Roman"/>
          <w:b/>
          <w:bCs/>
          <w:sz w:val="18"/>
          <w:szCs w:val="18"/>
        </w:rPr>
        <w:t>。</w:t>
      </w:r>
      <w:r>
        <w:rPr>
          <w:rFonts w:ascii="宋体" w:hAnsi="宋体" w:eastAsia="宋体" w:cs="Times New Roman"/>
          <w:b/>
          <w:bCs/>
          <w:sz w:val="18"/>
          <w:szCs w:val="18"/>
        </w:rPr>
        <w:t>对于具有局部复发低危因素者有条件的推荐豁免放疗。</w:t>
      </w:r>
      <w:bookmarkStart w:id="10" w:name="OLE_LINK10"/>
      <w:r>
        <w:rPr>
          <w:rFonts w:ascii="宋体" w:hAnsi="宋体" w:eastAsia="宋体" w:cs="Times New Roman"/>
          <w:b/>
          <w:bCs/>
          <w:sz w:val="18"/>
          <w:szCs w:val="18"/>
        </w:rPr>
        <w:t>（</w:t>
      </w:r>
      <w:r>
        <w:rPr>
          <w:rFonts w:hint="eastAsia" w:ascii="宋体" w:hAnsi="宋体" w:eastAsia="宋体" w:cs="Times New Roman"/>
          <w:b/>
          <w:bCs/>
          <w:sz w:val="18"/>
          <w:szCs w:val="18"/>
        </w:rPr>
        <w:t>中等</w:t>
      </w:r>
      <w:r>
        <w:rPr>
          <w:rFonts w:ascii="宋体" w:hAnsi="宋体" w:eastAsia="宋体" w:cs="Times New Roman"/>
          <w:b/>
          <w:bCs/>
          <w:sz w:val="18"/>
          <w:szCs w:val="18"/>
        </w:rPr>
        <w:t>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w:t>
      </w:r>
      <w:bookmarkEnd w:id="10"/>
    </w:p>
    <w:p w14:paraId="33BA2EA1">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术前放疗是Ⅱ～Ⅲ期直肠癌新辅助治疗的基石</w:t>
      </w:r>
      <w:r>
        <w:rPr>
          <w:rFonts w:ascii="宋体" w:hAnsi="宋体" w:eastAsia="宋体" w:cs="Times New Roman"/>
          <w:sz w:val="18"/>
          <w:szCs w:val="18"/>
        </w:rPr>
        <w:fldChar w:fldCharType="begin">
          <w:fldData xml:space="preserve">PEVuZE5vdGU+PENpdGU+PEF1dGhvcj5TYXVlcjwvQXV0aG9yPjxZZWFyPjIwMTI8L1llYXI+PFJl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A3MzItMTgzeDwvaXNibj48YWNjZXNzaW9uLW51bT4yMjUyOTI1NTwvYWNjZXNzaW9u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NjQ0LTUwPC9wYWdlcz48dm9sdW1lPjIzPC92b2x1bWU+PG51bWJl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I0LTMwPC9wYWdlcz48dm9s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TEtMjA8L3BhZ2VzPjx2b2x1bWU+MzczPC92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U3NS04MjwvcGFnZXM+PHZvbHVtZT4xMjwvdm9sdW1lPjxudW1iZXI+NjwvbnVtYmVy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yMTAyPC9wYWdlcz48dm9sdW1l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MDA4LTE1PC9wYWdlcz48dm9sdW1lPjI4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DE2OS04MjwvcGFnZXM+PHZvbHVtZT4yMDwvdm9sdW1lPjxudW1iZXI+MTM8L251bWJl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5My03MDE8L3BhZ2VzPjx2b2x1bWU+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TYXVlcjwvQXV0aG9yPjxZZWFyPjIwMTI8L1llYXI+PFJl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A3MzItMTgzeDwvaXNibj48YWNjZXNzaW9uLW51bT4yMjUyOTI1NTwvYWNjZXNzaW9u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NjQ0LTUwPC9wYWdlcz48dm9sdW1lPjIzPC92b2x1bWU+PG51bWJl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I0LTMwPC9wYWdlcz48dm9s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TEtMjA8L3BhZ2VzPjx2b2x1bWU+MzczPC92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U3NS04MjwvcGFnZXM+PHZvbHVtZT4xMjwvdm9sdW1lPjxudW1iZXI+NjwvbnVtYmVy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yMTAyPC9wYWdlcz48dm9sdW1l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MDA4LTE1PC9wYWdlcz48dm9sdW1lPjI4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DE2OS04MjwvcGFnZXM+PHZvbHVtZT4yMDwvdm9sdW1lPjxudW1iZXI+MTM8L251bWJl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5My03MDE8L3BhZ2VzPjx2b2x1bWU+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6, 7, 13-19]</w:t>
      </w:r>
      <w:r>
        <w:rPr>
          <w:rFonts w:ascii="宋体" w:hAnsi="宋体" w:eastAsia="宋体" w:cs="Times New Roman"/>
          <w:sz w:val="18"/>
          <w:szCs w:val="18"/>
        </w:rPr>
        <w:fldChar w:fldCharType="end"/>
      </w:r>
      <w:r>
        <w:rPr>
          <w:rFonts w:ascii="宋体" w:hAnsi="宋体" w:eastAsia="宋体" w:cs="Times New Roman"/>
          <w:sz w:val="18"/>
          <w:szCs w:val="18"/>
        </w:rPr>
        <w:t>。高分辨率磁共振对初治Ⅱ～Ⅲ期直肠癌进行危险因素分层，</w:t>
      </w:r>
      <w:r>
        <w:rPr>
          <w:rFonts w:ascii="宋体" w:hAnsi="宋体" w:eastAsia="宋体" w:cs="Times New Roman"/>
          <w:kern w:val="0"/>
          <w:sz w:val="18"/>
          <w:szCs w:val="18"/>
          <w14:ligatures w14:val="none"/>
        </w:rPr>
        <w:t>基于肿瘤位置和复发风险进行分层治疗，</w:t>
      </w:r>
      <w:r>
        <w:rPr>
          <w:rFonts w:ascii="宋体" w:hAnsi="宋体" w:eastAsia="宋体" w:cs="Times New Roman"/>
          <w:sz w:val="18"/>
          <w:szCs w:val="18"/>
        </w:rPr>
        <w:t>见表2。对于具有高危复发因素（如 cT4、cN2、直肠系膜筋膜受累、低位直肠癌、壁外血管侵犯、侧方淋巴结肿大、癌结节等）的Ⅱ～Ⅲ期直肠癌，或者为保留肛门括约肌需增强肿瘤退缩或争取观察等待策略者，推荐同步放化疗或短程放疗联合巩固化疗</w:t>
      </w:r>
      <w:r>
        <w:rPr>
          <w:rFonts w:ascii="宋体" w:hAnsi="宋体" w:eastAsia="宋体" w:cs="Times New Roman"/>
          <w:sz w:val="18"/>
          <w:szCs w:val="18"/>
        </w:rPr>
        <w:fldChar w:fldCharType="begin">
          <w:fldData xml:space="preserve">PEVuZE5vdGU+PENpdGU+PEF1dGhvcj5Gb2thczwvQXV0aG9yPjxZZWFyPjIwMjI8L1llYXI+PFJl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1NDYtMjU1NjwvcGFn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2ODEtMTY5MjwvcGFnZXM+PHZvbHVtZT40MDwvdm9sdW1lPjxudW1iZXI+MTU8L251bWJlcj48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Gb2thczwvQXV0aG9yPjxZZWFyPjIwMjI8L1llYXI+PFJl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1NDYtMjU1NjwvcGFn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2ODEtMTY5MjwvcGFnZXM+PHZvbHVtZT40MDwvdm9sdW1lPjxudW1iZXI+MTU8L251bWJlcj48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0-22]</w:t>
      </w:r>
      <w:r>
        <w:rPr>
          <w:rFonts w:ascii="宋体" w:hAnsi="宋体" w:eastAsia="宋体" w:cs="Times New Roman"/>
          <w:sz w:val="18"/>
          <w:szCs w:val="18"/>
        </w:rPr>
        <w:fldChar w:fldCharType="end"/>
      </w:r>
      <w:r>
        <w:rPr>
          <w:rFonts w:ascii="宋体" w:hAnsi="宋体" w:eastAsia="宋体" w:cs="Times New Roman"/>
          <w:sz w:val="18"/>
          <w:szCs w:val="18"/>
        </w:rPr>
        <w:t>为基础的全程新辅助治疗（total neoadjuvant therapy，TNT）模式</w:t>
      </w:r>
      <w:r>
        <w:rPr>
          <w:rFonts w:ascii="宋体" w:hAnsi="宋体" w:eastAsia="宋体" w:cs="Times New Roman"/>
          <w:sz w:val="18"/>
          <w:szCs w:val="18"/>
        </w:rPr>
        <w:fldChar w:fldCharType="begin">
          <w:fldData xml:space="preserve">PEVuZE5vdGU+PENpdGU+PEF1dGhvcj5CYWhhZG9lcjwvQXV0aG9yPjxZZWFyPjIwMjE8L1llYXI+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jktNDI8L3BhZ2VzPjx2b2x1bWU+MjI8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NzAyLTcxNTwvcGFnZXM+PHZvbHVtZT4yMjwvdm9sdW1lPjxudW1i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YWhhZG9lcjwvQXV0aG9yPjxZZWFyPjIwMjE8L1llYXI+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jktNDI8L3BhZ2VzPjx2b2x1bWU+MjI8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NzAyLTcxNTwvcGFnZXM+PHZvbHVtZT4yMjwvdm9sdW1lPjxudW1i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3, 24]</w:t>
      </w:r>
      <w:r>
        <w:rPr>
          <w:rFonts w:ascii="宋体" w:hAnsi="宋体" w:eastAsia="宋体" w:cs="Times New Roman"/>
          <w:sz w:val="18"/>
          <w:szCs w:val="18"/>
        </w:rPr>
        <w:fldChar w:fldCharType="end"/>
      </w:r>
      <w:r>
        <w:rPr>
          <w:rFonts w:ascii="宋体" w:hAnsi="宋体" w:eastAsia="宋体" w:cs="Times New Roman"/>
          <w:sz w:val="18"/>
          <w:szCs w:val="18"/>
        </w:rPr>
        <w:t>。对于低局部复发风险者（距肛缘＞5cm的cT2或cT3a/b期肿瘤，影像学显示短轴＞1cm的淋巴结数量＜4个，且直肠系膜筋膜（mrCRM）≥2 mm，无直肠系膜内血管浸润（mrEMVI））的直肠癌患者，若其接受择期手术或对新辅助化疗产生良好应答（通过影像学和内镜评估显示，原发肿瘤体积缩小超过20%），则有条件推荐省略放疗，但需结合高质量TME手术，同时权衡患者偏好及生育功能保留等临床因素</w:t>
      </w:r>
      <w:r>
        <w:rPr>
          <w:rFonts w:ascii="宋体" w:hAnsi="宋体" w:eastAsia="宋体" w:cs="Times New Roman"/>
          <w:sz w:val="18"/>
          <w:szCs w:val="18"/>
        </w:rPr>
        <w:fldChar w:fldCharType="begin">
          <w:fldData xml:space="preserve">PEVuZE5vdGU+PENpdGU+PEF1dGhvcj5TY2hyYWc8L0F1dGhvcj48WWVhcj4yMDIzPC9ZZWFyPjxS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IyLTMzNDwvcGFnZXM+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U1Ny01NjQ8L3BhZ2VzPjx2b2x1bWU+Mjc3PC92b2x1bWU+PG51bWJlcj40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TY2hyYWc8L0F1dGhvcj48WWVhcj4yMDIzPC9ZZWFyPjxS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IyLTMzNDwvcGFnZXM+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U1Ny01NjQ8L3BhZ2VzPjx2b2x1bWU+Mjc3PC92b2x1bWU+PG51bWJlcj40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5, 26]</w:t>
      </w:r>
      <w:r>
        <w:rPr>
          <w:rFonts w:ascii="宋体" w:hAnsi="宋体" w:eastAsia="宋体" w:cs="Times New Roman"/>
          <w:sz w:val="18"/>
          <w:szCs w:val="18"/>
        </w:rPr>
        <w:fldChar w:fldCharType="end"/>
      </w:r>
      <w:r>
        <w:rPr>
          <w:rFonts w:ascii="宋体" w:hAnsi="宋体" w:eastAsia="宋体" w:cs="Times New Roman"/>
          <w:sz w:val="18"/>
          <w:szCs w:val="18"/>
        </w:rPr>
        <w:t>。</w:t>
      </w:r>
    </w:p>
    <w:p w14:paraId="1A7C85D2">
      <w:pPr>
        <w:ind w:firstLine="360" w:firstLineChars="200"/>
        <w:jc w:val="center"/>
        <w:rPr>
          <w:rFonts w:hint="eastAsia" w:ascii="宋体" w:hAnsi="宋体" w:eastAsia="宋体"/>
          <w:sz w:val="18"/>
          <w:szCs w:val="18"/>
        </w:rPr>
      </w:pPr>
      <w:r>
        <w:rPr>
          <w:rFonts w:hint="eastAsia" w:ascii="宋体" w:hAnsi="宋体" w:eastAsia="宋体"/>
          <w:sz w:val="18"/>
          <w:szCs w:val="18"/>
        </w:rPr>
        <w:t>表2 直肠癌复发危险度分层治疗建议</w:t>
      </w:r>
    </w:p>
    <w:tbl>
      <w:tblPr>
        <w:tblStyle w:val="12"/>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66"/>
        <w:gridCol w:w="3596"/>
        <w:gridCol w:w="960"/>
      </w:tblGrid>
      <w:tr w14:paraId="1E0324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27" w:type="pct"/>
            <w:tcBorders>
              <w:left w:val="nil"/>
              <w:right w:val="nil"/>
            </w:tcBorders>
          </w:tcPr>
          <w:p w14:paraId="362691E5">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II～III期</w:t>
            </w:r>
            <w:r>
              <w:rPr>
                <w:rFonts w:hint="eastAsia" w:ascii="宋体" w:hAnsi="宋体" w:eastAsia="宋体" w:cs="宋体"/>
                <w:color w:val="0A0A0A"/>
                <w:kern w:val="0"/>
                <w:sz w:val="18"/>
                <w:szCs w:val="18"/>
                <w:lang w:bidi="ar"/>
                <w14:ligatures w14:val="none"/>
              </w:rPr>
              <w:t>直肠癌复发危险度分层</w:t>
            </w:r>
          </w:p>
        </w:tc>
        <w:tc>
          <w:tcPr>
            <w:tcW w:w="2110" w:type="pct"/>
            <w:tcBorders>
              <w:left w:val="nil"/>
              <w:right w:val="nil"/>
            </w:tcBorders>
          </w:tcPr>
          <w:p w14:paraId="00B7D869">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处理方式</w:t>
            </w:r>
          </w:p>
        </w:tc>
        <w:tc>
          <w:tcPr>
            <w:tcW w:w="563" w:type="pct"/>
            <w:tcBorders>
              <w:left w:val="nil"/>
              <w:right w:val="nil"/>
            </w:tcBorders>
          </w:tcPr>
          <w:p w14:paraId="27F5DBEF">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推荐级别</w:t>
            </w:r>
          </w:p>
        </w:tc>
      </w:tr>
      <w:tr w14:paraId="189216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2" w:hRule="atLeast"/>
        </w:trPr>
        <w:tc>
          <w:tcPr>
            <w:tcW w:w="2327" w:type="pct"/>
            <w:tcBorders>
              <w:left w:val="nil"/>
              <w:bottom w:val="nil"/>
              <w:right w:val="nil"/>
            </w:tcBorders>
          </w:tcPr>
          <w:p w14:paraId="79A05045">
            <w:pPr>
              <w:rPr>
                <w:rFonts w:hint="eastAsia" w:ascii="宋体" w:hAnsi="宋体" w:eastAsia="宋体" w:cs="宋体"/>
                <w:color w:val="0A0A0A"/>
                <w:kern w:val="0"/>
                <w:sz w:val="18"/>
                <w:szCs w:val="18"/>
                <w:lang w:bidi="ar"/>
                <w14:ligatures w14:val="none"/>
              </w:rPr>
            </w:pPr>
            <w:r>
              <w:rPr>
                <w:rFonts w:hint="eastAsia" w:ascii="宋体" w:hAnsi="宋体" w:eastAsia="宋体" w:cs="宋体"/>
                <w:color w:val="0A0A0A"/>
                <w:kern w:val="0"/>
                <w:sz w:val="18"/>
                <w:szCs w:val="18"/>
                <w:lang w:bidi="ar"/>
                <w14:ligatures w14:val="none"/>
              </w:rPr>
              <w:t>低危组,满足以下全部条件:中/高位cT3a/b;cN0/高位cN1;MRF(-）；EMVI(-）</w:t>
            </w:r>
          </w:p>
        </w:tc>
        <w:tc>
          <w:tcPr>
            <w:tcW w:w="2110" w:type="pct"/>
            <w:tcBorders>
              <w:left w:val="nil"/>
              <w:bottom w:val="nil"/>
              <w:right w:val="nil"/>
            </w:tcBorders>
          </w:tcPr>
          <w:p w14:paraId="1634563A">
            <w:pPr>
              <w:widowControl/>
              <w:jc w:val="left"/>
              <w:rPr>
                <w:rFonts w:hint="eastAsia" w:ascii="宋体" w:hAnsi="宋体" w:eastAsia="宋体" w:cs="宋体"/>
                <w:color w:val="0A0A0A"/>
                <w:kern w:val="0"/>
                <w:sz w:val="18"/>
                <w:szCs w:val="18"/>
                <w:lang w:bidi="ar"/>
                <w14:ligatures w14:val="none"/>
              </w:rPr>
            </w:pPr>
            <w:r>
              <w:rPr>
                <w:rFonts w:hint="eastAsia" w:ascii="宋体" w:hAnsi="宋体" w:eastAsia="宋体" w:cs="宋体"/>
                <w:color w:val="0A0A0A"/>
                <w:kern w:val="0"/>
                <w:sz w:val="18"/>
                <w:szCs w:val="18"/>
                <w:lang w:bidi="ar"/>
                <w14:ligatures w14:val="none"/>
              </w:rPr>
              <w:t>直接行TME手术:TME手术质量评估:根据手术病理决定术后辅助治疗</w:t>
            </w:r>
          </w:p>
        </w:tc>
        <w:tc>
          <w:tcPr>
            <w:tcW w:w="563" w:type="pct"/>
            <w:tcBorders>
              <w:left w:val="nil"/>
              <w:bottom w:val="nil"/>
              <w:right w:val="nil"/>
            </w:tcBorders>
          </w:tcPr>
          <w:p w14:paraId="70DCA132">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p w14:paraId="5B20E8DC">
            <w:pPr>
              <w:widowControl/>
              <w:jc w:val="left"/>
              <w:rPr>
                <w:rFonts w:hint="eastAsia" w:ascii="宋体" w:hAnsi="宋体" w:eastAsia="宋体" w:cs="宋体"/>
                <w:kern w:val="0"/>
                <w:sz w:val="18"/>
                <w:szCs w:val="18"/>
                <w14:ligatures w14:val="none"/>
              </w:rPr>
            </w:pPr>
          </w:p>
        </w:tc>
      </w:tr>
      <w:tr w14:paraId="50B725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23" w:hRule="atLeast"/>
        </w:trPr>
        <w:tc>
          <w:tcPr>
            <w:tcW w:w="2327" w:type="pct"/>
            <w:tcBorders>
              <w:top w:val="nil"/>
              <w:left w:val="nil"/>
              <w:bottom w:val="nil"/>
              <w:right w:val="nil"/>
            </w:tcBorders>
          </w:tcPr>
          <w:p w14:paraId="378024B0">
            <w:pPr>
              <w:widowControl/>
              <w:jc w:val="left"/>
              <w:rPr>
                <w:rFonts w:hint="eastAsia" w:ascii="宋体" w:hAnsi="宋体" w:eastAsia="宋体" w:cs="宋体"/>
                <w:kern w:val="0"/>
                <w:sz w:val="18"/>
                <w:szCs w:val="18"/>
                <w14:ligatures w14:val="none"/>
              </w:rPr>
            </w:pPr>
          </w:p>
        </w:tc>
        <w:tc>
          <w:tcPr>
            <w:tcW w:w="2110" w:type="pct"/>
            <w:tcBorders>
              <w:top w:val="nil"/>
              <w:left w:val="nil"/>
              <w:bottom w:val="nil"/>
              <w:right w:val="nil"/>
            </w:tcBorders>
          </w:tcPr>
          <w:p w14:paraId="4A0C325A">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如外科无把握做到高质量TME手术,行术前CRT联合延迟手术/SCRT联合即刻手术</w:t>
            </w:r>
          </w:p>
        </w:tc>
        <w:tc>
          <w:tcPr>
            <w:tcW w:w="563" w:type="pct"/>
            <w:tcBorders>
              <w:top w:val="nil"/>
              <w:left w:val="nil"/>
              <w:bottom w:val="nil"/>
              <w:right w:val="nil"/>
            </w:tcBorders>
          </w:tcPr>
          <w:p w14:paraId="50F48C4C">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r w14:paraId="6AF098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29" w:hRule="atLeast"/>
        </w:trPr>
        <w:tc>
          <w:tcPr>
            <w:tcW w:w="2327" w:type="pct"/>
            <w:tcBorders>
              <w:top w:val="nil"/>
              <w:left w:val="nil"/>
              <w:bottom w:val="nil"/>
              <w:right w:val="nil"/>
            </w:tcBorders>
          </w:tcPr>
          <w:p w14:paraId="1D188E47">
            <w:pPr>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中危组,MRF(-)且满足以下任一条或多条:低位cT3a/b,未累及肛提肌;cN1-2(无结外种植):EMVI(-)</w:t>
            </w:r>
          </w:p>
        </w:tc>
        <w:tc>
          <w:tcPr>
            <w:tcW w:w="2110" w:type="pct"/>
            <w:tcBorders>
              <w:top w:val="nil"/>
              <w:left w:val="nil"/>
              <w:bottom w:val="nil"/>
              <w:right w:val="nil"/>
            </w:tcBorders>
          </w:tcPr>
          <w:p w14:paraId="5216F61C">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术前CRT联合延迟手术/SCRT联合即刻手术</w:t>
            </w:r>
          </w:p>
        </w:tc>
        <w:tc>
          <w:tcPr>
            <w:tcW w:w="563" w:type="pct"/>
            <w:tcBorders>
              <w:top w:val="nil"/>
              <w:left w:val="nil"/>
              <w:bottom w:val="nil"/>
              <w:right w:val="nil"/>
            </w:tcBorders>
          </w:tcPr>
          <w:p w14:paraId="55EC727A">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r w14:paraId="29CEA9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27" w:type="pct"/>
            <w:tcBorders>
              <w:top w:val="nil"/>
              <w:left w:val="nil"/>
              <w:bottom w:val="nil"/>
              <w:right w:val="nil"/>
            </w:tcBorders>
          </w:tcPr>
          <w:p w14:paraId="2B09BDE0">
            <w:pPr>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高危组,MRF(-)且满足以下任一条或多条:cT3c/d或极低位,未累及肛提肌;cN1～2(结外种植);EMVI(+)</w:t>
            </w:r>
          </w:p>
        </w:tc>
        <w:tc>
          <w:tcPr>
            <w:tcW w:w="2110" w:type="pct"/>
            <w:tcBorders>
              <w:top w:val="nil"/>
              <w:left w:val="nil"/>
              <w:bottom w:val="nil"/>
              <w:right w:val="nil"/>
            </w:tcBorders>
          </w:tcPr>
          <w:p w14:paraId="2FC60CB9">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术前CRT/SCRT序贯化疗后延迟手术</w:t>
            </w:r>
          </w:p>
        </w:tc>
        <w:tc>
          <w:tcPr>
            <w:tcW w:w="563" w:type="pct"/>
            <w:tcBorders>
              <w:top w:val="nil"/>
              <w:left w:val="nil"/>
              <w:bottom w:val="nil"/>
              <w:right w:val="nil"/>
            </w:tcBorders>
          </w:tcPr>
          <w:p w14:paraId="5BE2E095">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r w14:paraId="071282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27" w:type="pct"/>
            <w:tcBorders>
              <w:top w:val="nil"/>
              <w:left w:val="nil"/>
              <w:bottom w:val="nil"/>
              <w:right w:val="nil"/>
            </w:tcBorders>
          </w:tcPr>
          <w:p w14:paraId="785C4465">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极高危组,满足以下任一条或多条:MRF(+);cT4;肛提肌受侵;侧方淋巴结(+)</w:t>
            </w:r>
          </w:p>
        </w:tc>
        <w:tc>
          <w:tcPr>
            <w:tcW w:w="2110" w:type="pct"/>
            <w:tcBorders>
              <w:top w:val="nil"/>
              <w:left w:val="nil"/>
              <w:bottom w:val="nil"/>
              <w:right w:val="nil"/>
            </w:tcBorders>
          </w:tcPr>
          <w:p w14:paraId="06B8CFB4">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术前CRT/SCRT序贯化疗后延迟手术/新辅助化疗序贯CRT后延迟手术/TNT模式</w:t>
            </w:r>
          </w:p>
        </w:tc>
        <w:tc>
          <w:tcPr>
            <w:tcW w:w="563" w:type="pct"/>
            <w:tcBorders>
              <w:top w:val="nil"/>
              <w:left w:val="nil"/>
              <w:bottom w:val="nil"/>
              <w:right w:val="nil"/>
            </w:tcBorders>
          </w:tcPr>
          <w:p w14:paraId="7B04ED5A">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r w14:paraId="4AAFA8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27" w:type="pct"/>
            <w:tcBorders>
              <w:top w:val="nil"/>
              <w:left w:val="nil"/>
              <w:bottom w:val="nil"/>
              <w:right w:val="nil"/>
            </w:tcBorders>
          </w:tcPr>
          <w:p w14:paraId="6C13ACA5">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体弱及老年患者或不能耐受CRT的严重合并症患者</w:t>
            </w:r>
          </w:p>
        </w:tc>
        <w:tc>
          <w:tcPr>
            <w:tcW w:w="2110" w:type="pct"/>
            <w:tcBorders>
              <w:top w:val="nil"/>
              <w:left w:val="nil"/>
              <w:bottom w:val="nil"/>
              <w:right w:val="nil"/>
            </w:tcBorders>
          </w:tcPr>
          <w:p w14:paraId="49D32F2D">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SCRT后延迟手术</w:t>
            </w:r>
          </w:p>
        </w:tc>
        <w:tc>
          <w:tcPr>
            <w:tcW w:w="563" w:type="pct"/>
            <w:tcBorders>
              <w:top w:val="nil"/>
              <w:left w:val="nil"/>
              <w:bottom w:val="nil"/>
              <w:right w:val="nil"/>
            </w:tcBorders>
          </w:tcPr>
          <w:p w14:paraId="45C5A74A">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r w14:paraId="74ED19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27" w:type="pct"/>
            <w:tcBorders>
              <w:top w:val="nil"/>
              <w:left w:val="nil"/>
              <w:right w:val="nil"/>
            </w:tcBorders>
          </w:tcPr>
          <w:p w14:paraId="4FECE33F">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手术保留肛门括约肌有困难,患者有强烈保肛意愿者</w:t>
            </w:r>
          </w:p>
        </w:tc>
        <w:tc>
          <w:tcPr>
            <w:tcW w:w="2110" w:type="pct"/>
            <w:tcBorders>
              <w:top w:val="nil"/>
              <w:left w:val="nil"/>
              <w:right w:val="nil"/>
            </w:tcBorders>
          </w:tcPr>
          <w:p w14:paraId="4DD6C8FE">
            <w:pPr>
              <w:widowControl/>
              <w:jc w:val="left"/>
              <w:rPr>
                <w:rFonts w:hint="eastAsia" w:ascii="宋体" w:hAnsi="宋体" w:eastAsia="宋体" w:cs="宋体"/>
                <w:kern w:val="0"/>
                <w:sz w:val="18"/>
                <w:szCs w:val="18"/>
                <w14:ligatures w14:val="none"/>
              </w:rPr>
            </w:pPr>
            <w:r>
              <w:rPr>
                <w:rFonts w:hint="eastAsia" w:ascii="宋体" w:hAnsi="宋体" w:eastAsia="宋体" w:cs="宋体"/>
                <w:color w:val="0A0A0A"/>
                <w:kern w:val="0"/>
                <w:sz w:val="18"/>
                <w:szCs w:val="18"/>
                <w:lang w:bidi="ar"/>
                <w14:ligatures w14:val="none"/>
              </w:rPr>
              <w:t>同步放化疗+序贯化疗/短程放疗+序贯化疗后,根据疗效评估决定手术/等待观察</w:t>
            </w:r>
          </w:p>
        </w:tc>
        <w:tc>
          <w:tcPr>
            <w:tcW w:w="563" w:type="pct"/>
            <w:tcBorders>
              <w:top w:val="nil"/>
              <w:left w:val="nil"/>
              <w:right w:val="nil"/>
            </w:tcBorders>
          </w:tcPr>
          <w:p w14:paraId="43E9A1B3">
            <w:pPr>
              <w:widowControl/>
              <w:jc w:val="left"/>
              <w:rPr>
                <w:rFonts w:hint="eastAsia" w:ascii="宋体" w:hAnsi="宋体" w:eastAsia="宋体" w:cs="宋体"/>
                <w:kern w:val="0"/>
                <w:sz w:val="18"/>
                <w:szCs w:val="18"/>
                <w14:ligatures w14:val="none"/>
              </w:rPr>
            </w:pPr>
            <w:r>
              <w:rPr>
                <w:rFonts w:hint="eastAsia" w:ascii="宋体" w:hAnsi="宋体" w:eastAsia="宋体" w:cs="宋体"/>
                <w:kern w:val="0"/>
                <w:sz w:val="18"/>
                <w:szCs w:val="18"/>
                <w14:ligatures w14:val="none"/>
              </w:rPr>
              <w:t>推荐</w:t>
            </w:r>
          </w:p>
        </w:tc>
      </w:tr>
    </w:tbl>
    <w:p w14:paraId="46F0B7E7">
      <w:pPr>
        <w:ind w:firstLine="360" w:firstLineChars="200"/>
        <w:jc w:val="left"/>
        <w:rPr>
          <w:rFonts w:hint="eastAsia" w:ascii="宋体" w:hAnsi="宋体" w:eastAsia="宋体"/>
          <w:sz w:val="18"/>
          <w:szCs w:val="18"/>
        </w:rPr>
      </w:pPr>
      <w:r>
        <w:rPr>
          <w:rFonts w:hint="eastAsia" w:ascii="宋体" w:hAnsi="宋体" w:eastAsia="宋体"/>
          <w:sz w:val="18"/>
          <w:szCs w:val="18"/>
        </w:rPr>
        <w:t>注: TME:全直肠系膜切除术:MRF:直肠系膜筋膜;EMVI:壁外血管侵犯;CRT:长程同步放化疗;SCRT:短程放疗</w:t>
      </w:r>
    </w:p>
    <w:p w14:paraId="686DF59D">
      <w:pPr>
        <w:jc w:val="left"/>
        <w:rPr>
          <w:rFonts w:hint="eastAsia" w:ascii="宋体" w:hAnsi="宋体" w:eastAsia="宋体"/>
          <w:color w:val="FF0000"/>
          <w:sz w:val="18"/>
          <w:szCs w:val="18"/>
        </w:rPr>
      </w:pPr>
    </w:p>
    <w:p w14:paraId="54391112">
      <w:pPr>
        <w:ind w:firstLine="360" w:firstLineChars="200"/>
        <w:rPr>
          <w:rFonts w:hint="eastAsia" w:ascii="宋体" w:hAnsi="宋体" w:eastAsia="宋体" w:cs="Times New Roman"/>
          <w:sz w:val="18"/>
          <w:szCs w:val="18"/>
        </w:rPr>
      </w:pPr>
      <w:r>
        <w:rPr>
          <w:rFonts w:ascii="宋体" w:hAnsi="宋体" w:eastAsia="宋体" w:cs="Times New Roman"/>
          <w:sz w:val="18"/>
          <w:szCs w:val="18"/>
        </w:rPr>
        <w:t>临床问题：</w:t>
      </w:r>
      <w:bookmarkStart w:id="11" w:name="OLE_LINK2"/>
      <w:r>
        <w:rPr>
          <w:rFonts w:ascii="宋体" w:hAnsi="宋体" w:eastAsia="宋体" w:cs="Times New Roman"/>
          <w:sz w:val="18"/>
          <w:szCs w:val="18"/>
        </w:rPr>
        <w:t>所有LARC患者是否都需要进行错配修复基因（MMR）/微卫星不稳定性（MSI）检测？</w:t>
      </w:r>
      <w:bookmarkEnd w:id="11"/>
    </w:p>
    <w:p w14:paraId="43A19BE2">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所有LARC患者均应常规进行MMR和（或）MSI检测，作为指导治疗方案（尤其免疫治疗）和预后评估的核心指标的必要依据。（中等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 xml:space="preserve"> %）</w:t>
      </w:r>
    </w:p>
    <w:bookmarkEnd w:id="8"/>
    <w:p w14:paraId="268F34F9">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MMR/MSI 检测可筛选免疫治疗优势人群，5%-12% 结直肠癌患者为MSI-H或dMMR表达</w:t>
      </w:r>
      <w:r>
        <w:rPr>
          <w:rFonts w:ascii="宋体" w:hAnsi="宋体" w:eastAsia="宋体" w:cs="Times New Roman"/>
          <w:sz w:val="18"/>
          <w:szCs w:val="18"/>
        </w:rPr>
        <w:fldChar w:fldCharType="begin"/>
      </w:r>
      <w:r>
        <w:rPr>
          <w:rFonts w:ascii="宋体" w:hAnsi="宋体" w:eastAsia="宋体" w:cs="Times New Roman"/>
          <w:sz w:val="18"/>
          <w:szCs w:val="18"/>
        </w:rPr>
        <w:instrText xml:space="preserve"> ADDIN EN.CITE &lt;EndNote&gt;&lt;Cite&gt;&lt;Author&gt;Haraldsdottir&lt;/Author&gt;&lt;Year&gt;2017&lt;/Year&gt;&lt;RecNum&gt;36&lt;/RecNum&gt;&lt;DisplayText&gt;&lt;style face="superscript"&gt;[27]&lt;/style&gt;&lt;/DisplayText&gt;&lt;record&gt;&lt;rec-number&gt;36&lt;/rec-number&gt;&lt;foreign-keys&gt;&lt;key app="EN" db-id="95a592ffkapwxfewsevxfaw8vwxea0zprtvx" timestamp="1751894263"&gt;36&lt;/key&gt;&lt;/foreign-keys&gt;&lt;ref-type name="Journal Article"&gt;17&lt;/ref-type&gt;&lt;contributors&gt;&lt;authors&gt;&lt;author&gt;Haraldsdottir, S.&lt;/author&gt;&lt;/authors&gt;&lt;/contributors&gt;&lt;auth-address&gt;Sigurdis Haraldsdottir, Stanford University School of Medicine, Stanford, CA.&lt;/auth-address&gt;&lt;titles&gt;&lt;title&gt;Microsatellite Instability Testing Using Next-Generation Sequencing Data and Therapy Implications&lt;/title&gt;&lt;secondary-title&gt;JCO Precis Oncol&lt;/secondary-title&gt;&lt;alt-title&gt;JCO precision oncology&lt;/alt-title&gt;&lt;/titles&gt;&lt;periodical&gt;&lt;full-title&gt;JCO Precis Oncol&lt;/full-title&gt;&lt;abbr-1&gt;JCO precision oncology&lt;/abbr-1&gt;&lt;/periodical&gt;&lt;alt-periodical&gt;&lt;full-title&gt;JCO Precis Oncol&lt;/full-title&gt;&lt;abbr-1&gt;JCO precision oncology&lt;/abbr-1&gt;&lt;/alt-periodical&gt;&lt;pages&gt;1-4&lt;/pages&gt;&lt;volume&gt;1&lt;/volume&gt;&lt;edition&gt;2017/11/01&lt;/edition&gt;&lt;dates&gt;&lt;year&gt;2017&lt;/year&gt;&lt;pub-dates&gt;&lt;date&gt;Nov&lt;/date&gt;&lt;/pub-dates&gt;&lt;/dates&gt;&lt;isbn&gt;2473-4284&lt;/isbn&gt;&lt;accession-num&gt;35172512&lt;/accession-num&gt;&lt;urls&gt;&lt;/urls&gt;&lt;electronic-resource-num&gt;10.1200/po.17.00189&lt;/electronic-resource-num&gt;&lt;remote-database-provider&gt;NLM&lt;/remote-database-provider&gt;&lt;language&gt;eng&lt;/language&gt;&lt;/record&gt;&lt;/Cite&gt;&lt;/EndNote&gt;</w:instrText>
      </w:r>
      <w:r>
        <w:rPr>
          <w:rFonts w:ascii="宋体" w:hAnsi="宋体" w:eastAsia="宋体" w:cs="Times New Roman"/>
          <w:sz w:val="18"/>
          <w:szCs w:val="18"/>
        </w:rPr>
        <w:fldChar w:fldCharType="separate"/>
      </w:r>
      <w:r>
        <w:rPr>
          <w:rFonts w:ascii="宋体" w:hAnsi="宋体" w:eastAsia="宋体" w:cs="Times New Roman"/>
          <w:sz w:val="18"/>
          <w:szCs w:val="18"/>
          <w:vertAlign w:val="superscript"/>
        </w:rPr>
        <w:t>[27]</w:t>
      </w:r>
      <w:r>
        <w:rPr>
          <w:rFonts w:ascii="宋体" w:hAnsi="宋体" w:eastAsia="宋体" w:cs="Times New Roman"/>
          <w:sz w:val="18"/>
          <w:szCs w:val="18"/>
        </w:rPr>
        <w:fldChar w:fldCharType="end"/>
      </w:r>
      <w:r>
        <w:rPr>
          <w:rFonts w:ascii="宋体" w:hAnsi="宋体" w:eastAsia="宋体" w:cs="Times New Roman"/>
          <w:sz w:val="18"/>
          <w:szCs w:val="18"/>
        </w:rPr>
        <w:t>，此类患者使用免疫检查点抑制剂后临床完全缓解率可达75%-100%</w:t>
      </w:r>
      <w:r>
        <w:rPr>
          <w:rFonts w:ascii="宋体" w:hAnsi="宋体" w:eastAsia="宋体" w:cs="Times New Roman"/>
          <w:sz w:val="18"/>
          <w:szCs w:val="18"/>
        </w:rPr>
        <w:fldChar w:fldCharType="begin">
          <w:fldData xml:space="preserve">PEVuZE5vdGU+PENpdGU+PEF1dGhvcj5DZXJjZWs8L0F1dGhvcj48WWVhcj4yMDIyPC9ZZWFyPjxS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YzLTIzNzY8L3BhZ2VzPjx2b2x1bWU+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k3LTIzMDg8L3Bh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ZXJjZWs8L0F1dGhvcj48WWVhcj4yMDIyPC9ZZWFyPjxS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YzLTIzNzY8L3BhZ2VzPjx2b2x1bWU+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k3LTIzMDg8L3Bh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8-33]</w:t>
      </w:r>
      <w:r>
        <w:rPr>
          <w:rFonts w:ascii="宋体" w:hAnsi="宋体" w:eastAsia="宋体" w:cs="Times New Roman"/>
          <w:sz w:val="18"/>
          <w:szCs w:val="18"/>
        </w:rPr>
        <w:fldChar w:fldCharType="end"/>
      </w:r>
      <w:r>
        <w:rPr>
          <w:rFonts w:ascii="宋体" w:hAnsi="宋体" w:eastAsia="宋体" w:cs="Times New Roman"/>
          <w:sz w:val="18"/>
          <w:szCs w:val="18"/>
        </w:rPr>
        <w:t>。同时，该检测可为辅助治疗与复发风险评估提供参考。荟萃分析显示dMMR/MSI-H 表型的Ⅱ/Ⅲ期患者接受辅助化疗后生存期缩短（HR=2.95；95% CI：1.02～8.54）</w:t>
      </w:r>
      <w:r>
        <w:rPr>
          <w:rFonts w:ascii="宋体" w:hAnsi="宋体" w:eastAsia="宋体" w:cs="Times New Roman"/>
          <w:sz w:val="18"/>
          <w:szCs w:val="18"/>
        </w:rPr>
        <w:fldChar w:fldCharType="begin">
          <w:fldData xml:space="preserve">PEVuZE5vdGU+PENpdGU+PEF1dGhvcj5DZXJjZWs8L0F1dGhvcj48WWVhcj4yMDIyPC9ZZWFyPjxS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zYzLTIzNzY8L3BhZ2VzPjx2b2x1bWU+Mzg2PC92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ZXJjZWs8L0F1dGhvcj48WWVhcj4yMDIyPC9ZZWFyPjxS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zYzLTIzNzY8L3BhZ2VzPjx2b2x1bWU+Mzg2PC92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8]</w:t>
      </w:r>
      <w:r>
        <w:rPr>
          <w:rFonts w:ascii="宋体" w:hAnsi="宋体" w:eastAsia="宋体" w:cs="Times New Roman"/>
          <w:sz w:val="18"/>
          <w:szCs w:val="18"/>
        </w:rPr>
        <w:fldChar w:fldCharType="end"/>
      </w:r>
      <w:r>
        <w:rPr>
          <w:rFonts w:ascii="宋体" w:hAnsi="宋体" w:eastAsia="宋体" w:cs="Times New Roman"/>
          <w:sz w:val="18"/>
          <w:szCs w:val="18"/>
        </w:rPr>
        <w:t>。约15%的dMMR/MSI-H结直肠癌与林奇综合征相关，早期检测有助于开展遗传咨询与癌症预防</w:t>
      </w:r>
      <w:r>
        <w:rPr>
          <w:rFonts w:ascii="宋体" w:hAnsi="宋体" w:eastAsia="宋体" w:cs="Times New Roman"/>
          <w:sz w:val="18"/>
          <w:szCs w:val="18"/>
        </w:rPr>
        <w:fldChar w:fldCharType="begin">
          <w:fldData xml:space="preserve">PEVuZE5vdGU+PENpdGU+PEF1dGhvcj5Nb3JlaXJhPC9BdXRob3I+PFllYXI+MjAxMjwvWWVhcj48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xNTU1LTY1PC9wYWdlcz48dm9sdW1lPjMwODwvdm9sdW1l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Nb3JlaXJhPC9BdXRob3I+PFllYXI+MjAxMjwvWWVhcj48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xNTU1LTY1PC9wYWdlcz48dm9sdW1lPjMwODwvdm9sdW1l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4]</w:t>
      </w:r>
      <w:r>
        <w:rPr>
          <w:rFonts w:ascii="宋体" w:hAnsi="宋体" w:eastAsia="宋体" w:cs="Times New Roman"/>
          <w:sz w:val="18"/>
          <w:szCs w:val="18"/>
        </w:rPr>
        <w:fldChar w:fldCharType="end"/>
      </w:r>
      <w:r>
        <w:rPr>
          <w:rFonts w:ascii="宋体" w:hAnsi="宋体" w:eastAsia="宋体" w:cs="Times New Roman"/>
          <w:sz w:val="18"/>
          <w:szCs w:val="18"/>
        </w:rPr>
        <w:t>。</w:t>
      </w:r>
    </w:p>
    <w:p w14:paraId="366E7442">
      <w:pPr>
        <w:jc w:val="left"/>
        <w:rPr>
          <w:rFonts w:hint="eastAsia" w:ascii="宋体" w:hAnsi="宋体" w:eastAsia="宋体" w:cs="Times New Roman"/>
          <w:b/>
          <w:bCs/>
          <w:sz w:val="18"/>
          <w:szCs w:val="18"/>
        </w:rPr>
      </w:pPr>
    </w:p>
    <w:p w14:paraId="35AA0752">
      <w:pPr>
        <w:rPr>
          <w:rFonts w:hint="eastAsia" w:ascii="宋体" w:hAnsi="宋体" w:eastAsia="宋体" w:cs="Times New Roman"/>
          <w:b/>
          <w:bCs/>
          <w:sz w:val="18"/>
          <w:szCs w:val="18"/>
        </w:rPr>
      </w:pPr>
      <w:bookmarkStart w:id="12" w:name="OLE_LINK48"/>
      <w:r>
        <w:rPr>
          <w:rFonts w:ascii="宋体" w:hAnsi="宋体" w:eastAsia="宋体" w:cs="Times New Roman"/>
          <w:sz w:val="18"/>
          <w:szCs w:val="18"/>
        </w:rPr>
        <w:t>二、</w:t>
      </w:r>
      <w:r>
        <w:rPr>
          <w:rFonts w:ascii="宋体" w:hAnsi="宋体" w:eastAsia="宋体" w:cs="Times New Roman"/>
          <w:b/>
          <w:bCs/>
          <w:sz w:val="18"/>
          <w:szCs w:val="18"/>
        </w:rPr>
        <w:t>新辅助治疗的放疗方案</w:t>
      </w:r>
    </w:p>
    <w:bookmarkEnd w:id="12"/>
    <w:p w14:paraId="413189AD">
      <w:pPr>
        <w:rPr>
          <w:rFonts w:hint="eastAsia" w:ascii="宋体" w:hAnsi="宋体" w:eastAsia="宋体" w:cs="Times New Roman"/>
          <w:color w:val="FF0000"/>
          <w:sz w:val="18"/>
          <w:szCs w:val="18"/>
        </w:rPr>
      </w:pPr>
      <w:r>
        <w:rPr>
          <w:rFonts w:ascii="宋体" w:hAnsi="宋体" w:eastAsia="宋体" w:cs="Times New Roman"/>
          <w:b/>
          <w:bCs/>
          <w:sz w:val="18"/>
          <w:szCs w:val="18"/>
        </w:rPr>
        <w:t xml:space="preserve">  </w:t>
      </w:r>
      <w:r>
        <w:rPr>
          <w:rFonts w:ascii="宋体" w:hAnsi="宋体" w:eastAsia="宋体" w:cs="Times New Roman"/>
          <w:sz w:val="18"/>
          <w:szCs w:val="18"/>
        </w:rPr>
        <w:t xml:space="preserve">  </w:t>
      </w:r>
      <w:bookmarkStart w:id="13" w:name="OLE_LINK5"/>
      <w:bookmarkStart w:id="14" w:name="OLE_LINK24"/>
      <w:r>
        <w:rPr>
          <w:rFonts w:ascii="宋体" w:hAnsi="宋体" w:eastAsia="宋体" w:cs="Times New Roman"/>
          <w:sz w:val="18"/>
          <w:szCs w:val="18"/>
        </w:rPr>
        <w:t>临床问题：新辅助放化疗中如何选择长程放疗或短程放疗？</w:t>
      </w:r>
      <w:bookmarkEnd w:id="13"/>
    </w:p>
    <w:p w14:paraId="78612341">
      <w:pPr>
        <w:pStyle w:val="9"/>
        <w:spacing w:before="0" w:beforeAutospacing="0" w:after="0" w:afterAutospacing="0"/>
        <w:ind w:firstLine="361" w:firstLineChars="200"/>
        <w:jc w:val="both"/>
        <w:rPr>
          <w:rFonts w:hint="eastAsia" w:cs="Times New Roman"/>
          <w:b/>
          <w:bCs/>
          <w:sz w:val="18"/>
          <w:szCs w:val="18"/>
        </w:rPr>
      </w:pPr>
      <w:r>
        <w:rPr>
          <w:rFonts w:cs="Times New Roman"/>
          <w:b/>
          <w:bCs/>
          <w:sz w:val="18"/>
          <w:szCs w:val="18"/>
        </w:rPr>
        <w:t>共识意见：长程放疗推荐对原发肿瘤及高危区域照射 DT45-50.4Gy，每次 1.8-2.0Gy，共 25-28 次。该模式利于肿瘤充分退缩，适用于 Ⅱ～Ⅲ 期直肠癌患者；I 期中低位直肠癌且保肛困难、患者有强烈保肛意愿者，也可通过长程放化疗争取临床完全缓解</w:t>
      </w:r>
      <w:r>
        <w:rPr>
          <w:rFonts w:hint="eastAsia" w:cs="Times New Roman"/>
          <w:b/>
          <w:bCs/>
          <w:color w:val="EE0000"/>
          <w:sz w:val="18"/>
          <w:szCs w:val="18"/>
        </w:rPr>
        <w:t>（clinicalcomplete response，cCR）</w:t>
      </w:r>
      <w:r>
        <w:rPr>
          <w:rFonts w:cs="Times New Roman"/>
          <w:b/>
          <w:bCs/>
          <w:sz w:val="18"/>
          <w:szCs w:val="18"/>
        </w:rPr>
        <w:t>后等待观察。短程放疗推荐对原发肿瘤和高危区域给予5Gy×5次放疗。对于低复发风险而无需保肛的Ⅱ～Ⅲ期直肠癌、MRI或超声内镜诊断为可手术切除的T3N0直肠癌，可采取长程放化疗后间隔5～12周行根治性手术，或短程放疗联合根治性手术。(强推荐，专家共识度</w:t>
      </w:r>
      <w:r>
        <w:rPr>
          <w:rFonts w:hint="eastAsia" w:cs="Times New Roman"/>
          <w:b/>
          <w:bCs/>
          <w:sz w:val="18"/>
          <w:szCs w:val="18"/>
        </w:rPr>
        <w:t>100</w:t>
      </w:r>
      <w:r>
        <w:rPr>
          <w:rFonts w:cs="Times New Roman"/>
          <w:b/>
          <w:bCs/>
          <w:sz w:val="18"/>
          <w:szCs w:val="18"/>
        </w:rPr>
        <w:t>%）</w:t>
      </w:r>
    </w:p>
    <w:bookmarkEnd w:id="14"/>
    <w:p w14:paraId="4B42E604">
      <w:pPr>
        <w:rPr>
          <w:rFonts w:hint="eastAsia" w:ascii="宋体" w:hAnsi="宋体" w:eastAsia="宋体" w:cs="Times New Roman"/>
          <w:sz w:val="18"/>
          <w:szCs w:val="18"/>
        </w:rPr>
      </w:pPr>
      <w:r>
        <w:rPr>
          <w:rFonts w:hint="eastAsia" w:ascii="宋体" w:hAnsi="宋体" w:eastAsia="宋体" w:cs="Times New Roman"/>
          <w:b/>
          <w:bCs/>
          <w:sz w:val="18"/>
          <w:szCs w:val="18"/>
        </w:rPr>
        <w:t xml:space="preserve">    </w:t>
      </w:r>
      <w:r>
        <w:rPr>
          <w:rFonts w:ascii="宋体" w:hAnsi="宋体" w:eastAsia="宋体" w:cs="Times New Roman"/>
          <w:b/>
          <w:bCs/>
          <w:sz w:val="18"/>
          <w:szCs w:val="18"/>
        </w:rPr>
        <w:t>循证医学证据：</w:t>
      </w:r>
      <w:r>
        <w:rPr>
          <w:rFonts w:ascii="宋体" w:hAnsi="宋体" w:eastAsia="宋体" w:cs="Times New Roman"/>
          <w:sz w:val="18"/>
          <w:szCs w:val="18"/>
        </w:rPr>
        <w:t>FFCD 92-03</w:t>
      </w:r>
      <w:r>
        <w:rPr>
          <w:rFonts w:ascii="宋体" w:hAnsi="宋体" w:eastAsia="宋体" w:cs="Times New Roman"/>
          <w:sz w:val="18"/>
          <w:szCs w:val="18"/>
        </w:rPr>
        <w:fldChar w:fldCharType="begin">
          <w:fldData xml:space="preserve">PEVuZE5vdGU+PENpdGU+PEF1dGhvcj5Hw6lyYXJkPC9BdXRob3I+PFllYXI+MjAwNjwvWWVhcj48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YyMC01PC9wYWdlcz48dm9s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Hw6lyYXJkPC9BdXRob3I+PFllYXI+MjAwNjwvWWVhcj48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YyMC01PC9wYWdlcz48dm9s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5]</w:t>
      </w:r>
      <w:r>
        <w:rPr>
          <w:rFonts w:ascii="宋体" w:hAnsi="宋体" w:eastAsia="宋体" w:cs="Times New Roman"/>
          <w:sz w:val="18"/>
          <w:szCs w:val="18"/>
        </w:rPr>
        <w:fldChar w:fldCharType="end"/>
      </w:r>
      <w:r>
        <w:rPr>
          <w:rFonts w:ascii="宋体" w:hAnsi="宋体" w:eastAsia="宋体" w:cs="Times New Roman"/>
          <w:sz w:val="18"/>
          <w:szCs w:val="18"/>
        </w:rPr>
        <w:t>和EORTC22921</w:t>
      </w:r>
      <w:r>
        <w:rPr>
          <w:rFonts w:ascii="宋体" w:hAnsi="宋体" w:eastAsia="宋体" w:cs="Times New Roman"/>
          <w:sz w:val="18"/>
          <w:szCs w:val="18"/>
        </w:rPr>
        <w:fldChar w:fldCharType="begin">
          <w:fldData xml:space="preserve">PEVuZE5vdGU+PENpdGU+PEF1dGhvcj5Cb3NzZXQ8L0F1dGhvcj48WWVhcj4yMDA2PC9ZZWFyPjxS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TQtMjM8L3BhZ2VzPjx2b2x1bWU+MzU1PC92b2x1bWU+PG51bWJlcj4xMTwvbnVt
YmVyPjxlZGl0aW9uPjIwMDYvMDkvMTU8L2VkaXRpb24+PGtleXdvcmRzPjxrZXl3b3JkPkFkZW5v
Y2FyY2lub21hLypkcnVnIHRoZXJhcHkvbW9ydGFsaXR5LypyYWRpb3RoZXJhcHkvc3VyZ2VyeTwv
a2V5d29yZD48a2V5d29yZD5BZHVsdDwva2V5d29yZD48a2V5d29yZD5BZ2Vk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S9hZHZlcnNlIGVmZmVj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b3NzZXQ8L0F1dGhvcj48WWVhcj4yMDA2PC9ZZWFyPjxS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TQtMjM8L3BhZ2VzPjx2b2x1bWU+MzU1PC92b2x1bWU+PG51bWJlcj4xMTwvbnVt
YmVyPjxlZGl0aW9uPjIwMDYvMDkvMTU8L2VkaXRpb24+PGtleXdvcmRzPjxrZXl3b3JkPkFkZW5v
Y2FyY2lub21hLypkcnVnIHRoZXJhcHkvbW9ydGFsaXR5LypyYWRpb3RoZXJhcHkvc3VyZ2VyeTwv
a2V5d29yZD48a2V5d29yZD5BZHVsdDwva2V5d29yZD48a2V5d29yZD5BZ2Vk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S9hZHZlcnNlIGVmZmVj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6]</w:t>
      </w:r>
      <w:r>
        <w:rPr>
          <w:rFonts w:ascii="宋体" w:hAnsi="宋体" w:eastAsia="宋体" w:cs="Times New Roman"/>
          <w:sz w:val="18"/>
          <w:szCs w:val="18"/>
        </w:rPr>
        <w:fldChar w:fldCharType="end"/>
      </w:r>
      <w:r>
        <w:rPr>
          <w:rFonts w:ascii="宋体" w:hAnsi="宋体" w:eastAsia="宋体" w:cs="Times New Roman"/>
          <w:sz w:val="18"/>
          <w:szCs w:val="18"/>
        </w:rPr>
        <w:t>研究显示，术前长程同步放化疗（DT45-50.4Gy/25-28 次联合氟尿嘧啶）治疗T3-4期可切除直肠癌，能获得更高pCR率与更低局部复发率。经典短程放疗采用 5×5Gy方案，不建议联用化疗及靶向药物，其早期毒性更低</w:t>
      </w:r>
      <w:r>
        <w:rPr>
          <w:rFonts w:ascii="宋体" w:hAnsi="宋体" w:eastAsia="宋体" w:cs="Times New Roman"/>
          <w:sz w:val="18"/>
          <w:szCs w:val="18"/>
        </w:rPr>
        <w:fldChar w:fldCharType="begin">
          <w:fldData xml:space="preserve">PEVuZE5vdGU+PENpdGU+PEF1dGhvcj5BbnNhcmk8L0F1dGhvcj48WWVhcj4yMDE3PC9ZZWFyPjxS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4ODItODg4PC9wYWdlcz48dm9sdW1lPjI2NTwvdm9sdW1lPjxudW1i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xNS0y
NDwvcGFnZXM+PHZvbHVtZT43Mjwvdm9sdW1lPjxudW1iZXI+MTwvbnVtYmVyPjxlZGl0aW9uPjIw
MDQvMDcvMDk8L2VkaXRpb24+PGtleXdvcmRzPjxrZXl3b3JkPkFkdWx0PC9rZXl3b3JkPjxrZXl3
b3JkPkFnZWQ8L2tleXdvcmQ+PGtleXdvcmQ+QW5hbCBDYW5hbC9waHlzaW9sb2d5L3JhZGlhdGlv
biBlZmZlY3RzLypzdXJnZXJ5PC9rZXl3b3JkPjxrZXl3b3JkPkFudGluZW9wbGFzdGljIENvbWJp
bmVkIENoZW1vdGhlcmFweSBQcm90b2NvbHMvKnRoZXJhcGV1dGljIHVzZTwva2V5d29yZD48a2V5
d29yZD5Db21iaW5lZCBNb2RhbGl0eSBUaGVyYXB5PC9rZXl3b3JkPjxrZXl3b3JkPkRvc2UgRnJh
Y3Rpb25hdGlvbiwgUmFkaWF0aW9u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5lb2FkanV2YW50IFRoZXJhcHk8L2tleXdv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TUtMjQ8L3BhZ2VzPjx2b2x1bWU+NzI8L3ZvbHVtZT48bnVtYmVyPjE8L251bWJlcj48ZWRp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E1LTI0PC9wYWdlcz48dm9sdW1lPjcyPC92b2x1bWU+PG51bWJlcj4xPC9udW1i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xNS0yNDwvcGFnZXM+PHZvbHVtZT43Mjwvdm9sdW1lPjxudW1iZXI+
MTwvbnVtYmVyPjxlZGl0aW9uPjIwMDQvMDcvMDk8L2VkaXRpb24+PGtleXdvcmRzPjxrZXl3b3Jk
PkFkdWx0PC9rZXl3b3JkPjxrZXl3b3JkPkFnZWQ8L2tleXdvcmQ+PGtleXdvcmQ+QW5hbCBDYW5h
bC9waHlzaW9sb2d5L3JhZGlhdGlvbiBlZmZlY3RzLypzdXJnZXJ5PC9rZXl3b3JkPjxrZXl3b3Jk
PkFudGluZW9wbGFzdGljIENvbWJpbmVkIENoZW1vdGhlcmFweSBQcm90b2NvbHMvKnRoZXJhcGV1
dGljIHVzZTwva2V5d29yZD48a2V5d29yZD5Db21iaW5lZCBNb2RhbGl0eSBUaGVyYXB5PC9rZXl3
b3JkPjxrZXl3b3JkPkRvc2UgRnJhY3Rpb25hdGlvbiwgUmFkaWF0aW9u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k5lb2Fk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xhYmJyLTE+UmFkaW90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5OZW9hZGp1dmFudCBUaGVyYXB5PC9rZXl3b3JkPjxrZXl3b3JkPipOZW9wbGFzbSBJbnZhc2l2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BbnNhcmk8L0F1dGhvcj48WWVhcj4yMDE3PC9ZZWFyPjxS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4ODItODg4PC9wYWdlcz48dm9sdW1lPjI2NTwvdm9sdW1lPjxudW1i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xNS0y
NDwvcGFnZXM+PHZvbHVtZT43Mjwvdm9sdW1lPjxudW1iZXI+MTwvbnVtYmVyPjxlZGl0aW9uPjIw
MDQvMDcvMDk8L2VkaXRpb24+PGtleXdvcmRzPjxrZXl3b3JkPkFkdWx0PC9rZXl3b3JkPjxrZXl3
b3JkPkFnZWQ8L2tleXdvcmQ+PGtleXdvcmQ+QW5hbCBDYW5hbC9waHlzaW9sb2d5L3JhZGlhdGlv
biBlZmZlY3RzLypzdXJnZXJ5PC9rZXl3b3JkPjxrZXl3b3JkPkFudGluZW9wbGFzdGljIENvbWJp
bmVkIENoZW1vdGhlcmFweSBQcm90b2NvbHMvKnRoZXJhcGV1dGljIHVzZTwva2V5d29yZD48a2V5
d29yZD5Db21iaW5lZCBNb2RhbGl0eSBUaGVyYXB5PC9rZXl3b3JkPjxrZXl3b3JkPkRvc2UgRnJh
Y3Rpb25hdGlvbiwgUmFkaWF0aW9u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5lb2FkanV2YW50IFRoZXJhcHk8L2tleXdv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TUtMjQ8L3BhZ2VzPjx2b2x1bWU+NzI8L3ZvbHVtZT48bnVtYmVyPjE8L251bWJlcj48ZWRp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E1LTI0PC9wYWdlcz48dm9sdW1lPjcyPC92b2x1bWU+PG51bWJlcj4xPC9udW1i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xNS0yNDwvcGFnZXM+PHZvbHVtZT43Mjwvdm9sdW1lPjxudW1iZXI+
MTwvbnVtYmVyPjxlZGl0aW9uPjIwMDQvMDcvMDk8L2VkaXRpb24+PGtleXdvcmRzPjxrZXl3b3Jk
PkFkdWx0PC9rZXl3b3JkPjxrZXl3b3JkPkFnZWQ8L2tleXdvcmQ+PGtleXdvcmQ+QW5hbCBDYW5h
bC9waHlzaW9sb2d5L3JhZGlhdGlvbiBlZmZlY3RzLypzdXJnZXJ5PC9rZXl3b3JkPjxrZXl3b3Jk
PkFudGluZW9wbGFzdGljIENvbWJpbmVkIENoZW1vdGhlcmFweSBQcm90b2NvbHMvKnRoZXJhcGV1
dGljIHVzZTwva2V5d29yZD48a2V5d29yZD5Db21iaW5lZCBNb2RhbGl0eSBUaGVyYXB5PC9rZXl3
b3JkPjxrZXl3b3JkPkRvc2UgRnJhY3Rpb25hdGlvbiwgUmFkaWF0aW9u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k5lb2Fk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xhYmJyLTE+UmFkaW90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5OZW9hZGp1dmFudCBUaGVyYXB5PC9rZXl3b3JkPjxrZXl3b3JkPipOZW9wbGFzbSBJbnZhc2l2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7, 38]</w:t>
      </w:r>
      <w:r>
        <w:rPr>
          <w:rFonts w:ascii="宋体" w:hAnsi="宋体" w:eastAsia="宋体" w:cs="Times New Roman"/>
          <w:sz w:val="18"/>
          <w:szCs w:val="18"/>
        </w:rPr>
        <w:fldChar w:fldCharType="end"/>
      </w:r>
      <w:r>
        <w:rPr>
          <w:rFonts w:ascii="宋体" w:hAnsi="宋体" w:eastAsia="宋体" w:cs="Times New Roman"/>
          <w:sz w:val="18"/>
          <w:szCs w:val="18"/>
        </w:rPr>
        <w:t>，与新辅助化疗整合更灵活。Polish I 研究表明</w:t>
      </w:r>
      <w:r>
        <w:rPr>
          <w:rFonts w:ascii="宋体" w:hAnsi="宋体" w:eastAsia="宋体" w:cs="Times New Roman"/>
          <w:sz w:val="18"/>
          <w:szCs w:val="18"/>
        </w:rPr>
        <w:fldChar w:fldCharType="begin">
          <w:fldData xml:space="preserve">PEVuZE5vdGU+PENpdGU+PEF1dGhvcj5CdWprbzwvQXV0aG9yPjxZZWFyPjIwMDQ8L1llYXI+PFJl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xNS0yNDwvcGFnZXM+PHZvbHVtZT43Mjwvdm9s
dW1lPjxudW1iZXI+MTwvbnVtYmVyPjxlZGl0aW9uPjIwMDQvMDcvMDk8L2VkaXRpb24+PGtleXdv
cmRzPjxrZXl3b3JkPkFkdWx0PC9rZXl3b3JkPjxrZXl3b3JkPkFnZWQ8L2tleXdvcmQ+PGtleXdv
cmQ+QW5hbCBDYW5hbC9waHlzaW9sb2d5L3JhZGlhdGlvbiBlZmZlY3RzLypzdXJnZXJ5PC9rZXl3
b3JkPjxrZXl3b3JkPkFudGluZW9wbGFzdGljIENvbWJpbmVkIENoZW1vdGhlcmFweSBQcm90b2Nv
bHMvKnRoZXJhcGV1dGljIHVzZTwva2V5d29yZD48a2V5d29yZD5Db21iaW5lZCBNb2RhbGl0eSBU
aGVyYXB5PC9rZXl3b3JkPjxrZXl3b3JkPkRvc2UgRnJhY3Rpb25hdGlvbiwgUmFkaWF0aW9u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5lb2FkanV2YW50IFRoZXJhcHk8L2tleXdvcmQ+PGtleXdvcmQ+Kk5lb3BsYXNtIElu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dWprbzwvQXV0aG9yPjxZZWFyPjIwMDQ8L1llYXI+PFJl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xNS0yNDwvcGFnZXM+PHZvbHVtZT43Mjwvdm9s
dW1lPjxudW1iZXI+MTwvbnVtYmVyPjxlZGl0aW9uPjIwMDQvMDcvMDk8L2VkaXRpb24+PGtleXdv
cmRzPjxrZXl3b3JkPkFkdWx0PC9rZXl3b3JkPjxrZXl3b3JkPkFnZWQ8L2tleXdvcmQ+PGtleXdv
cmQ+QW5hbCBDYW5hbC9waHlzaW9sb2d5L3JhZGlhdGlvbiBlZmZlY3RzLypzdXJnZXJ5PC9rZXl3
b3JkPjxrZXl3b3JkPkFudGluZW9wbGFzdGljIENvbWJpbmVkIENoZW1vdGhlcmFweSBQcm90b2Nv
bHMvKnRoZXJhcGV1dGljIHVzZTwva2V5d29yZD48a2V5d29yZD5Db21iaW5lZCBNb2RhbGl0eSBU
aGVyYXB5PC9rZXl3b3JkPjxrZXl3b3JkPkRvc2UgRnJhY3Rpb25hdGlvbiwgUmFkaWF0aW9u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5lb2FkanV2YW50IFRoZXJhcHk8L2tleXdvcmQ+PGtleXdvcmQ+Kk5lb3BsYXNtIElu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8]</w:t>
      </w:r>
      <w:r>
        <w:rPr>
          <w:rFonts w:ascii="宋体" w:hAnsi="宋体" w:eastAsia="宋体" w:cs="Times New Roman"/>
          <w:sz w:val="18"/>
          <w:szCs w:val="18"/>
        </w:rPr>
        <w:fldChar w:fldCharType="end"/>
      </w:r>
      <w:r>
        <w:rPr>
          <w:rFonts w:ascii="宋体" w:hAnsi="宋体" w:eastAsia="宋体" w:cs="Times New Roman"/>
          <w:sz w:val="18"/>
          <w:szCs w:val="18"/>
        </w:rPr>
        <w:t>，低位肿瘤患者短程放疗后立即手术，手术切缘阳性率更高；多项随机研究证实</w:t>
      </w:r>
      <w:r>
        <w:rPr>
          <w:rFonts w:ascii="宋体" w:hAnsi="宋体" w:eastAsia="宋体" w:cs="Times New Roman"/>
          <w:sz w:val="18"/>
          <w:szCs w:val="18"/>
        </w:rPr>
        <w:fldChar w:fldCharType="begin">
          <w:fldData xml:space="preserve">PEVuZE5vdGU+PENpdGU+PEF1dGhvcj5CdWprbzwvQXV0aG9yPjxZZWFyPjIwMTQ8L1llYXI+PFJl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zgtMTg2PC9wYWdl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5NzYtODQ8L3BhZ2VzPjx2b2x1bWU+MTk8L3ZvbHVtZT48bnVtYmVyPjc8L251bWJlcj48ZWRp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dWprbzwvQXV0aG9yPjxZZWFyPjIwMTQ8L1llYXI+PFJl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zgtMTg2PC9wYWdl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5NzYtODQ8L3BhZ2VzPjx2b2x1bWU+MTk8L3ZvbHVtZT48bnVtYmVyPjc8L251bWJlcj48ZWRp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9-41]</w:t>
      </w:r>
      <w:r>
        <w:rPr>
          <w:rFonts w:ascii="宋体" w:hAnsi="宋体" w:eastAsia="宋体" w:cs="Times New Roman"/>
          <w:sz w:val="18"/>
          <w:szCs w:val="18"/>
        </w:rPr>
        <w:fldChar w:fldCharType="end"/>
      </w:r>
      <w:r>
        <w:rPr>
          <w:rFonts w:ascii="宋体" w:hAnsi="宋体" w:eastAsia="宋体" w:cs="Times New Roman"/>
          <w:sz w:val="18"/>
          <w:szCs w:val="18"/>
        </w:rPr>
        <w:t>，短程放疗后即刻手术的肿瘤降期、缩瘤效果有限，故低复发风险（T3）且无需保肛患者，可在短程放疗后 1 周内手术以避免术后放疗。非随机研究显示</w:t>
      </w:r>
      <w:r>
        <w:rPr>
          <w:rFonts w:ascii="宋体" w:hAnsi="宋体" w:eastAsia="宋体" w:cs="Times New Roman"/>
          <w:sz w:val="18"/>
          <w:szCs w:val="18"/>
        </w:rPr>
        <w:fldChar w:fldCharType="begin">
          <w:fldData xml:space="preserve">PEVuZE5vdGU+PENpdGU+PEF1dGhvcj5KaWE8L0F1dGhvcj48WWVhcj4yMDE5PC9ZZWFyPjxSZWNO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OZW9hZGp1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QxNy00MjY8L3BhZ2VzPjx2b2x1bWU+OTk8L3ZvbHVtZT48bnVt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k4LTIwNjwvcGFnZXM+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Njk3LTcwNjwvcGFnZXM+PHZvbHVtZT4xMTk8L3ZvbHVtZT48bnVtYmVyPjY8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wNDc5LTYwNDg2PC9wYWdlcz48dm9sdW1lPjg8L3Zv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E3LTI0PC9wYWdlcz48dm9sdW1lPjM2PC92b2x1bWU+PG51bWJlcj4xPC9udW1iZXI+PGVkaXRp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KaWE8L0F1dGhvcj48WWVhcj4yMDE5PC9ZZWFyPjxSZWNO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OZW9hZGp1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QxNy00MjY8L3BhZ2VzPjx2b2x1bWU+OTk8L3ZvbHVtZT48bnVt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k4LTIwNjwvcGFnZXM+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Njk3LTcwNjwvcGFnZXM+PHZvbHVtZT4xMTk8L3ZvbHVtZT48bnVtYmVyPjY8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wNDc5LTYwNDg2PC9wYWdlcz48dm9sdW1lPjg8L3Zv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42-48]</w:t>
      </w:r>
      <w:r>
        <w:rPr>
          <w:rFonts w:ascii="宋体" w:hAnsi="宋体" w:eastAsia="宋体" w:cs="Times New Roman"/>
          <w:sz w:val="18"/>
          <w:szCs w:val="18"/>
        </w:rPr>
        <w:fldChar w:fldCharType="end"/>
      </w:r>
      <w:r>
        <w:rPr>
          <w:rFonts w:ascii="宋体" w:hAnsi="宋体" w:eastAsia="宋体" w:cs="Times New Roman"/>
          <w:sz w:val="18"/>
          <w:szCs w:val="18"/>
        </w:rPr>
        <w:t>，短程放疗序贯化疗有良好肿瘤退缩效果。我国 STELLA 研究发现</w:t>
      </w:r>
      <w:r>
        <w:rPr>
          <w:rFonts w:ascii="宋体" w:hAnsi="宋体" w:eastAsia="宋体" w:cs="Times New Roman"/>
          <w:sz w:val="18"/>
          <w:szCs w:val="18"/>
        </w:rPr>
        <w:fldChar w:fldCharType="begin">
          <w:fldData xml:space="preserve">PEVuZE5vdGU+PENpdGU+PEF1dGhvcj5KaW48L0F1dGhvcj48WWVhcj4yMDIyPC9ZZWFyPjxSZWNO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jgxLTE2OTI8L3BhZ2VzPjx2b2x1bWU+NDA8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KaW48L0F1dGhvcj48WWVhcj4yMDIyPC9ZZWFyPjxSZWNO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jgxLTE2OTI8L3BhZ2VzPjx2b2x1bWU+NDA8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2]</w:t>
      </w:r>
      <w:r>
        <w:rPr>
          <w:rFonts w:ascii="宋体" w:hAnsi="宋体" w:eastAsia="宋体" w:cs="Times New Roman"/>
          <w:sz w:val="18"/>
          <w:szCs w:val="18"/>
        </w:rPr>
        <w:fldChar w:fldCharType="end"/>
      </w:r>
      <w:r>
        <w:rPr>
          <w:rFonts w:ascii="宋体" w:hAnsi="宋体" w:eastAsia="宋体" w:cs="Times New Roman"/>
          <w:sz w:val="18"/>
          <w:szCs w:val="18"/>
        </w:rPr>
        <w:t>，短程放疗后行 4 周期 CAPOX 巩固化疗的TNT组3 年总生存率优于长程放化疗组（CRT 组）（86.5% vs 75.1%，P = 0.033），pCR 和持续 cCR 率也显著更高（21.8% vs 12.3%，P=.002)，提示该方案适用于保肛困难或有强烈保肛意愿的中低位直肠癌患者。近期一项荟萃分析</w:t>
      </w:r>
      <w:r>
        <w:rPr>
          <w:rFonts w:ascii="宋体" w:hAnsi="宋体" w:eastAsia="宋体" w:cs="Times New Roman"/>
          <w:sz w:val="18"/>
          <w:szCs w:val="18"/>
        </w:rPr>
        <w:fldChar w:fldCharType="begin">
          <w:fldData xml:space="preserve">PEVuZE5vdGU+PENpdGU+PEF1dGhvcj5QdTwvQXV0aG9yPjxZZWFyPjIwMjQ8L1llYXI+PFJlY051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xNTE1NzU2PC9wYWdlcz48dm9sdW1lPjE0PC92b2x1bWU+PGVkaXRpb24+MjAyNS8wMS8x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QdTwvQXV0aG9yPjxZZWFyPjIwMjQ8L1llYXI+PFJlY051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xNTE1NzU2PC9wYWdlcz48dm9sdW1lPjE0PC92b2x1bWU+PGVkaXRpb24+MjAyNS8wMS8x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49]</w:t>
      </w:r>
      <w:r>
        <w:rPr>
          <w:rFonts w:ascii="宋体" w:hAnsi="宋体" w:eastAsia="宋体" w:cs="Times New Roman"/>
          <w:sz w:val="18"/>
          <w:szCs w:val="18"/>
        </w:rPr>
        <w:fldChar w:fldCharType="end"/>
      </w:r>
      <w:r>
        <w:rPr>
          <w:rFonts w:ascii="宋体" w:hAnsi="宋体" w:eastAsia="宋体" w:cs="Times New Roman"/>
          <w:sz w:val="18"/>
          <w:szCs w:val="18"/>
        </w:rPr>
        <w:t>结论表明，短程放疗序贯巩固化疗（SCRT/CCT）方案的pCR率优于长程放化疗（LCCRT），OS和DFS与LCCRT相当，但可能引发更多急性毒性反应。综上所述，根据目前已有的循证医学证据，短程放疗序贯巩固化疗或长程放化疗都是局部晚期直肠癌新辅助治疗的可选方案，而短程放疗后即刻手术一般只推荐用于低复发风险（T3）且无需保肛患者。</w:t>
      </w:r>
    </w:p>
    <w:p w14:paraId="5B080991">
      <w:pPr>
        <w:ind w:firstLine="360" w:firstLineChars="200"/>
        <w:rPr>
          <w:rFonts w:hint="eastAsia" w:ascii="宋体" w:hAnsi="宋体" w:eastAsia="宋体" w:cs="Times New Roman"/>
          <w:sz w:val="18"/>
          <w:szCs w:val="18"/>
        </w:rPr>
      </w:pPr>
      <w:r>
        <w:rPr>
          <w:rFonts w:ascii="宋体" w:hAnsi="宋体" w:eastAsia="宋体" w:cs="Times New Roman"/>
          <w:sz w:val="18"/>
          <w:szCs w:val="18"/>
        </w:rPr>
        <w:t xml:space="preserve"> </w:t>
      </w:r>
      <w:bookmarkStart w:id="15" w:name="OLE_LINK11"/>
      <w:bookmarkStart w:id="16" w:name="OLE_LINK30"/>
      <w:r>
        <w:rPr>
          <w:rFonts w:ascii="宋体" w:hAnsi="宋体" w:eastAsia="宋体" w:cs="Times New Roman"/>
          <w:sz w:val="18"/>
          <w:szCs w:val="18"/>
        </w:rPr>
        <w:t>临床问题：LARC的术前新辅助放疗靶区范围包括哪些？</w:t>
      </w:r>
    </w:p>
    <w:bookmarkEnd w:id="15"/>
    <w:p w14:paraId="5E63D3D2">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共识意见：</w:t>
      </w:r>
      <w:bookmarkEnd w:id="16"/>
      <w:r>
        <w:rPr>
          <w:rFonts w:ascii="宋体" w:hAnsi="宋体" w:eastAsia="宋体" w:cs="Times New Roman"/>
          <w:b/>
          <w:bCs/>
          <w:sz w:val="18"/>
          <w:szCs w:val="18"/>
        </w:rPr>
        <w:t xml:space="preserve">GTV（gross target volume, GTV ）包含肠镜和直肠MRI或盆腔CT显示的直肠肿瘤（I级推荐）。GTVnd包含直肠MRI或盆腔CT显示的直肠系膜区、骶前区、髂总、髂内、闭孔以及髂外转移淋巴结和癌结节。临床靶体积（clinical </w:t>
      </w:r>
      <w:bookmarkStart w:id="17" w:name="OLE_LINK50"/>
      <w:r>
        <w:rPr>
          <w:rFonts w:ascii="宋体" w:hAnsi="宋体" w:eastAsia="宋体" w:cs="Times New Roman"/>
          <w:b/>
          <w:bCs/>
          <w:sz w:val="18"/>
          <w:szCs w:val="18"/>
        </w:rPr>
        <w:t>target volume,</w:t>
      </w:r>
      <w:bookmarkEnd w:id="17"/>
      <w:r>
        <w:rPr>
          <w:rFonts w:ascii="宋体" w:hAnsi="宋体" w:eastAsia="宋体" w:cs="Times New Roman"/>
          <w:b/>
          <w:bCs/>
          <w:sz w:val="18"/>
          <w:szCs w:val="18"/>
        </w:rPr>
        <w:t xml:space="preserve"> CTV）包含高危淋巴结引流区及高危复发区，推荐按表3</w:t>
      </w:r>
      <w:r>
        <w:rPr>
          <w:rFonts w:ascii="宋体" w:hAnsi="宋体" w:eastAsia="宋体" w:cs="Times New Roman"/>
          <w:b/>
          <w:bCs/>
          <w:sz w:val="18"/>
          <w:szCs w:val="18"/>
        </w:rPr>
        <w:fldChar w:fldCharType="begin"/>
      </w:r>
      <w:r>
        <w:rPr>
          <w:rFonts w:ascii="宋体" w:hAnsi="宋体" w:eastAsia="宋体" w:cs="Times New Roman"/>
          <w:b/>
          <w:bCs/>
          <w:sz w:val="18"/>
          <w:szCs w:val="18"/>
        </w:rPr>
        <w:instrText xml:space="preserve"> ADDIN EN.CITE &lt;EndNote&gt;&lt;Cite&gt;&lt;Author&gt;中国医师协会结直肠肿瘤专委会放疗专委会&lt;/Author&gt;&lt;Year&gt;2018&lt;/Year&gt;&lt;RecNum&gt;56&lt;/RecNum&gt;&lt;DisplayText&gt;&lt;style face="superscript"&gt;[50]&lt;/style&gt;&lt;/DisplayText&gt;&lt;record&gt;&lt;rec-number&gt;56&lt;/rec-number&gt;&lt;foreign-keys&gt;&lt;key app="EN" db-id="95a592ffkapwxfewsevxfaw8vwxea0zprtvx" timestamp="1751895048"&gt;56&lt;/key&gt;&lt;/foreign-keys&gt;&lt;ref-type name="Journal Article"&gt;17&lt;/ref-type&gt;&lt;contributors&gt;&lt;authors&gt;&lt;author&gt;中国医师协会结直肠肿瘤专委会放疗专委会&lt;/author&gt;&lt;author&gt;章真&lt;/author&gt;&lt;author&gt;田野&lt;/author&gt;&lt;author&gt;高远红&lt;/author&gt;&lt;author&gt;张红雁&lt;/author&gt;&lt;author&gt;蔡勇&lt;/author&gt;&lt;author&gt;依荷芭丽?迟&lt;/author&gt;&lt;author&gt;蒋力明&lt;/author&gt;&lt;author&gt;刘正&lt;/author&gt;&lt;author&gt;文碧秀 %J 中华放射肿瘤学杂志&lt;/author&gt;&lt;/authors&gt;&lt;/contributors&gt;&lt;titles&gt;&lt;title&gt;直肠癌术前/术后适形/调强放疗靶区勾画共识与图谱&lt;/title&gt;&lt;/titles&gt;&lt;pages&gt;8&lt;/pages&gt;&lt;volume&gt;27&lt;/volume&gt;&lt;number&gt;3&lt;/number&gt;&lt;dates&gt;&lt;year&gt;2018&lt;/year&gt;&lt;/dates&gt;&lt;urls&gt;&lt;/urls&gt;&lt;/record&gt;&lt;/Cite&gt;&lt;/EndNote&gt;</w:instrText>
      </w:r>
      <w:r>
        <w:rPr>
          <w:rFonts w:ascii="宋体" w:hAnsi="宋体" w:eastAsia="宋体" w:cs="Times New Roman"/>
          <w:b/>
          <w:bCs/>
          <w:sz w:val="18"/>
          <w:szCs w:val="18"/>
        </w:rPr>
        <w:fldChar w:fldCharType="separate"/>
      </w:r>
      <w:r>
        <w:rPr>
          <w:rFonts w:ascii="宋体" w:hAnsi="宋体" w:eastAsia="宋体" w:cs="Times New Roman"/>
          <w:b/>
          <w:bCs/>
          <w:sz w:val="18"/>
          <w:szCs w:val="18"/>
          <w:vertAlign w:val="superscript"/>
        </w:rPr>
        <w:t>[50]</w:t>
      </w:r>
      <w:r>
        <w:rPr>
          <w:rFonts w:ascii="宋体" w:hAnsi="宋体" w:eastAsia="宋体" w:cs="Times New Roman"/>
          <w:b/>
          <w:bCs/>
          <w:sz w:val="18"/>
          <w:szCs w:val="18"/>
        </w:rPr>
        <w:fldChar w:fldCharType="end"/>
      </w:r>
      <w:r>
        <w:rPr>
          <w:rFonts w:ascii="宋体" w:hAnsi="宋体" w:eastAsia="宋体" w:cs="Times New Roman"/>
          <w:b/>
          <w:bCs/>
          <w:sz w:val="18"/>
          <w:szCs w:val="18"/>
        </w:rPr>
        <w:t>区分不同的区域，并视情况包括相应区域。计划靶体积（planning target volume, PTV）：推荐CTV三维方向外扩，腹背方向外扩0.5～1.0cm，头脚方向外扩1.0cm，不包括皮肤，可根据CBCT验证频次酌情缩小外扩范围。（强推荐，专家共识度</w:t>
      </w:r>
      <w:r>
        <w:rPr>
          <w:rFonts w:hint="eastAsia" w:ascii="宋体" w:hAnsi="宋体" w:eastAsia="宋体" w:cs="Times New Roman"/>
          <w:b/>
          <w:bCs/>
          <w:sz w:val="18"/>
          <w:szCs w:val="18"/>
        </w:rPr>
        <w:t>85.7</w:t>
      </w:r>
      <w:r>
        <w:rPr>
          <w:rFonts w:ascii="宋体" w:hAnsi="宋体" w:eastAsia="宋体" w:cs="Times New Roman"/>
          <w:b/>
          <w:bCs/>
          <w:sz w:val="18"/>
          <w:szCs w:val="18"/>
        </w:rPr>
        <w:t>%）</w:t>
      </w:r>
      <w:r>
        <w:rPr>
          <w:rFonts w:ascii="宋体" w:hAnsi="宋体" w:eastAsia="宋体" w:cs="Times New Roman"/>
          <w:sz w:val="18"/>
          <w:szCs w:val="18"/>
        </w:rPr>
        <w:t xml:space="preserve"> </w:t>
      </w:r>
    </w:p>
    <w:p w14:paraId="413A1328">
      <w:pPr>
        <w:ind w:firstLine="360" w:firstLineChars="200"/>
        <w:jc w:val="center"/>
        <w:rPr>
          <w:rFonts w:hint="eastAsia" w:ascii="宋体" w:hAnsi="宋体" w:eastAsia="宋体" w:cs="Times New Roman"/>
          <w:sz w:val="18"/>
          <w:szCs w:val="18"/>
        </w:rPr>
      </w:pPr>
      <w:r>
        <w:rPr>
          <w:rFonts w:hint="eastAsia" w:ascii="宋体" w:hAnsi="宋体" w:eastAsia="宋体" w:cs="Times New Roman"/>
          <w:sz w:val="18"/>
          <w:szCs w:val="18"/>
        </w:rPr>
        <w:t>表3. 根据T/N分期和位置的直肠癌术前放疗CTV勾画</w:t>
      </w:r>
    </w:p>
    <w:tbl>
      <w:tblPr>
        <w:tblStyle w:val="11"/>
        <w:tblpPr w:leftFromText="180" w:rightFromText="180" w:vertAnchor="text" w:horzAnchor="margin" w:tblpY="221"/>
        <w:tblW w:w="878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0"/>
        <w:gridCol w:w="425"/>
        <w:gridCol w:w="284"/>
        <w:gridCol w:w="709"/>
        <w:gridCol w:w="708"/>
        <w:gridCol w:w="426"/>
        <w:gridCol w:w="1417"/>
        <w:gridCol w:w="68"/>
        <w:gridCol w:w="1350"/>
        <w:gridCol w:w="992"/>
      </w:tblGrid>
      <w:tr w14:paraId="51D00B7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Borders>
              <w:top w:val="single" w:color="auto" w:sz="4" w:space="0"/>
              <w:bottom w:val="single" w:color="auto" w:sz="4" w:space="0"/>
            </w:tcBorders>
          </w:tcPr>
          <w:p w14:paraId="42B2B8C1">
            <w:pPr>
              <w:rPr>
                <w:rFonts w:hint="eastAsia" w:ascii="宋体" w:hAnsi="宋体" w:eastAsia="宋体" w:cs="Times New Roman"/>
                <w:kern w:val="0"/>
                <w:sz w:val="18"/>
                <w:szCs w:val="18"/>
                <w14:ligatures w14:val="none"/>
              </w:rPr>
            </w:pPr>
          </w:p>
        </w:tc>
        <w:tc>
          <w:tcPr>
            <w:tcW w:w="425" w:type="dxa"/>
            <w:tcBorders>
              <w:top w:val="single" w:color="auto" w:sz="4" w:space="0"/>
              <w:bottom w:val="single" w:color="auto" w:sz="4" w:space="0"/>
            </w:tcBorders>
          </w:tcPr>
          <w:p w14:paraId="5D66ABD0">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P</w:t>
            </w:r>
            <w:r>
              <w:rPr>
                <w:rFonts w:ascii="宋体" w:hAnsi="宋体" w:eastAsia="宋体" w:cs="Times New Roman"/>
                <w:kern w:val="0"/>
                <w:sz w:val="18"/>
                <w:szCs w:val="18"/>
                <w14:ligatures w14:val="none"/>
              </w:rPr>
              <w:t>S</w:t>
            </w:r>
          </w:p>
        </w:tc>
        <w:tc>
          <w:tcPr>
            <w:tcW w:w="284" w:type="dxa"/>
            <w:tcBorders>
              <w:top w:val="single" w:color="auto" w:sz="4" w:space="0"/>
              <w:bottom w:val="single" w:color="auto" w:sz="4" w:space="0"/>
            </w:tcBorders>
          </w:tcPr>
          <w:p w14:paraId="46DA3363">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M</w:t>
            </w:r>
          </w:p>
        </w:tc>
        <w:tc>
          <w:tcPr>
            <w:tcW w:w="709" w:type="dxa"/>
            <w:tcBorders>
              <w:top w:val="single" w:color="auto" w:sz="4" w:space="0"/>
              <w:bottom w:val="single" w:color="auto" w:sz="4" w:space="0"/>
            </w:tcBorders>
          </w:tcPr>
          <w:p w14:paraId="3BF23B3A">
            <w:pPr>
              <w:rPr>
                <w:rFonts w:hint="eastAsia" w:ascii="宋体" w:hAnsi="宋体" w:eastAsia="宋体" w:cs="Times New Roman"/>
                <w:kern w:val="0"/>
                <w:sz w:val="18"/>
                <w:szCs w:val="18"/>
                <w14:ligatures w14:val="none"/>
              </w:rPr>
            </w:pPr>
            <w:r>
              <w:rPr>
                <w:sz w:val="36"/>
                <w:szCs w:val="40"/>
              </w:rPr>
              <w:fldChar w:fldCharType="begin"/>
            </w:r>
            <w:r>
              <w:rPr>
                <w:sz w:val="36"/>
                <w:szCs w:val="40"/>
              </w:rPr>
              <w:instrText xml:space="preserve"> HYPERLINK "file:///C:\\Users\\ty\\AppData\\Roaming\\Microsoft\\Word\\LLN%20P" </w:instrText>
            </w:r>
            <w:r>
              <w:rPr>
                <w:sz w:val="36"/>
                <w:szCs w:val="40"/>
              </w:rPr>
              <w:fldChar w:fldCharType="separate"/>
            </w:r>
            <w:r>
              <w:rPr>
                <w:rFonts w:ascii="宋体" w:hAnsi="宋体" w:eastAsia="宋体" w:cs="Times New Roman"/>
                <w:kern w:val="0"/>
                <w:sz w:val="18"/>
                <w:szCs w:val="18"/>
                <w14:ligatures w14:val="none"/>
              </w:rPr>
              <w:t>LLN P</w:t>
            </w:r>
            <w:r>
              <w:rPr>
                <w:rFonts w:ascii="宋体" w:hAnsi="宋体" w:eastAsia="宋体" w:cs="Times New Roman"/>
                <w:kern w:val="0"/>
                <w:sz w:val="18"/>
                <w:szCs w:val="18"/>
                <w14:ligatures w14:val="none"/>
              </w:rPr>
              <w:fldChar w:fldCharType="end"/>
            </w:r>
          </w:p>
        </w:tc>
        <w:tc>
          <w:tcPr>
            <w:tcW w:w="708" w:type="dxa"/>
            <w:tcBorders>
              <w:top w:val="single" w:color="auto" w:sz="4" w:space="0"/>
              <w:bottom w:val="single" w:color="auto" w:sz="4" w:space="0"/>
            </w:tcBorders>
          </w:tcPr>
          <w:p w14:paraId="56D6E6E0">
            <w:pPr>
              <w:rPr>
                <w:rFonts w:hint="eastAsia" w:ascii="宋体" w:hAnsi="宋体" w:eastAsia="宋体" w:cs="Times New Roman"/>
                <w:kern w:val="0"/>
                <w:sz w:val="18"/>
                <w:szCs w:val="18"/>
                <w14:ligatures w14:val="none"/>
              </w:rPr>
            </w:pPr>
            <w:r>
              <w:rPr>
                <w:sz w:val="36"/>
                <w:szCs w:val="40"/>
              </w:rPr>
              <w:fldChar w:fldCharType="begin"/>
            </w:r>
            <w:r>
              <w:rPr>
                <w:sz w:val="36"/>
                <w:szCs w:val="40"/>
              </w:rPr>
              <w:instrText xml:space="preserve"> HYPERLINK "file:///C:\\Users\\ty\\AppData\\Roaming\\Microsoft\\Word\\LLN%20A" </w:instrText>
            </w:r>
            <w:r>
              <w:rPr>
                <w:sz w:val="36"/>
                <w:szCs w:val="40"/>
              </w:rPr>
              <w:fldChar w:fldCharType="separate"/>
            </w:r>
            <w:r>
              <w:rPr>
                <w:rFonts w:ascii="宋体" w:hAnsi="宋体" w:eastAsia="宋体" w:cs="Times New Roman"/>
                <w:kern w:val="0"/>
                <w:sz w:val="18"/>
                <w:szCs w:val="18"/>
                <w14:ligatures w14:val="none"/>
              </w:rPr>
              <w:t>LLN A</w:t>
            </w:r>
            <w:r>
              <w:rPr>
                <w:rFonts w:ascii="宋体" w:hAnsi="宋体" w:eastAsia="宋体" w:cs="Times New Roman"/>
                <w:kern w:val="0"/>
                <w:sz w:val="18"/>
                <w:szCs w:val="18"/>
                <w14:ligatures w14:val="none"/>
              </w:rPr>
              <w:fldChar w:fldCharType="end"/>
            </w:r>
          </w:p>
        </w:tc>
        <w:tc>
          <w:tcPr>
            <w:tcW w:w="426" w:type="dxa"/>
            <w:tcBorders>
              <w:top w:val="single" w:color="auto" w:sz="4" w:space="0"/>
              <w:bottom w:val="single" w:color="auto" w:sz="4" w:space="0"/>
            </w:tcBorders>
          </w:tcPr>
          <w:p w14:paraId="0D64122B">
            <w:pPr>
              <w:rPr>
                <w:rFonts w:hint="eastAsia" w:ascii="宋体" w:hAnsi="宋体" w:eastAsia="宋体" w:cs="Times New Roman"/>
                <w:kern w:val="0"/>
                <w:sz w:val="18"/>
                <w:szCs w:val="18"/>
                <w14:ligatures w14:val="none"/>
              </w:rPr>
            </w:pPr>
            <w:r>
              <w:rPr>
                <w:sz w:val="36"/>
                <w:szCs w:val="40"/>
              </w:rPr>
              <w:fldChar w:fldCharType="begin"/>
            </w:r>
            <w:r>
              <w:rPr>
                <w:sz w:val="36"/>
                <w:szCs w:val="40"/>
              </w:rPr>
              <w:instrText xml:space="preserve"> HYPERLINK "file:///C:\\Users\\ty\\AppData\\Roaming\\Microsoft\\Word\\EI" </w:instrText>
            </w:r>
            <w:r>
              <w:rPr>
                <w:sz w:val="36"/>
                <w:szCs w:val="40"/>
              </w:rPr>
              <w:fldChar w:fldCharType="separate"/>
            </w:r>
            <w:r>
              <w:rPr>
                <w:rFonts w:ascii="宋体" w:hAnsi="宋体" w:eastAsia="宋体" w:cs="Times New Roman"/>
                <w:kern w:val="0"/>
                <w:sz w:val="18"/>
                <w:szCs w:val="18"/>
                <w14:ligatures w14:val="none"/>
              </w:rPr>
              <w:t>EI</w:t>
            </w:r>
            <w:r>
              <w:rPr>
                <w:rFonts w:ascii="宋体" w:hAnsi="宋体" w:eastAsia="宋体" w:cs="Times New Roman"/>
                <w:kern w:val="0"/>
                <w:sz w:val="18"/>
                <w:szCs w:val="18"/>
                <w14:ligatures w14:val="none"/>
              </w:rPr>
              <w:fldChar w:fldCharType="end"/>
            </w:r>
          </w:p>
        </w:tc>
        <w:tc>
          <w:tcPr>
            <w:tcW w:w="1417" w:type="dxa"/>
            <w:tcBorders>
              <w:top w:val="single" w:color="auto" w:sz="4" w:space="0"/>
              <w:bottom w:val="single" w:color="auto" w:sz="4" w:space="0"/>
            </w:tcBorders>
          </w:tcPr>
          <w:p w14:paraId="5319B996">
            <w:pPr>
              <w:rPr>
                <w:rFonts w:hint="eastAsia" w:ascii="宋体" w:hAnsi="宋体" w:eastAsia="宋体" w:cs="Times New Roman"/>
                <w:kern w:val="0"/>
                <w:sz w:val="18"/>
                <w:szCs w:val="18"/>
                <w14:ligatures w14:val="none"/>
              </w:rPr>
            </w:pPr>
            <w:r>
              <w:rPr>
                <w:sz w:val="36"/>
                <w:szCs w:val="40"/>
              </w:rPr>
              <w:fldChar w:fldCharType="begin"/>
            </w:r>
            <w:r>
              <w:rPr>
                <w:sz w:val="36"/>
                <w:szCs w:val="40"/>
              </w:rPr>
              <w:instrText xml:space="preserve"> HYPERLINK "file:///C:\\Users\\ty\\AppData\\Roaming\\Microsoft\\Word\\SC" </w:instrText>
            </w:r>
            <w:r>
              <w:rPr>
                <w:sz w:val="36"/>
                <w:szCs w:val="40"/>
              </w:rPr>
              <w:fldChar w:fldCharType="separate"/>
            </w:r>
            <w:r>
              <w:rPr>
                <w:rFonts w:ascii="宋体" w:hAnsi="宋体" w:eastAsia="宋体" w:cs="Times New Roman"/>
                <w:kern w:val="0"/>
                <w:sz w:val="18"/>
                <w:szCs w:val="18"/>
                <w14:ligatures w14:val="none"/>
              </w:rPr>
              <w:t>SC</w:t>
            </w:r>
            <w:r>
              <w:rPr>
                <w:rFonts w:ascii="宋体" w:hAnsi="宋体" w:eastAsia="宋体" w:cs="Times New Roman"/>
                <w:kern w:val="0"/>
                <w:sz w:val="18"/>
                <w:szCs w:val="18"/>
                <w14:ligatures w14:val="none"/>
              </w:rPr>
              <w:fldChar w:fldCharType="end"/>
            </w:r>
          </w:p>
        </w:tc>
        <w:tc>
          <w:tcPr>
            <w:tcW w:w="1418" w:type="dxa"/>
            <w:gridSpan w:val="2"/>
            <w:tcBorders>
              <w:top w:val="single" w:color="auto" w:sz="4" w:space="0"/>
              <w:bottom w:val="single" w:color="auto" w:sz="4" w:space="0"/>
            </w:tcBorders>
          </w:tcPr>
          <w:p w14:paraId="1CF191A7">
            <w:pPr>
              <w:rPr>
                <w:rFonts w:hint="eastAsia" w:ascii="宋体" w:hAnsi="宋体" w:eastAsia="宋体" w:cs="Times New Roman"/>
                <w:kern w:val="0"/>
                <w:sz w:val="18"/>
                <w:szCs w:val="18"/>
                <w14:ligatures w14:val="none"/>
              </w:rPr>
            </w:pPr>
            <w:r>
              <w:rPr>
                <w:rFonts w:ascii="宋体" w:hAnsi="宋体" w:eastAsia="宋体" w:cs="Times New Roman"/>
                <w:kern w:val="0"/>
                <w:sz w:val="18"/>
                <w:szCs w:val="18"/>
                <w14:ligatures w14:val="none"/>
              </w:rPr>
              <w:t>IRF</w:t>
            </w:r>
          </w:p>
        </w:tc>
        <w:tc>
          <w:tcPr>
            <w:tcW w:w="992" w:type="dxa"/>
            <w:tcBorders>
              <w:top w:val="single" w:color="auto" w:sz="4" w:space="0"/>
              <w:bottom w:val="single" w:color="auto" w:sz="4" w:space="0"/>
            </w:tcBorders>
          </w:tcPr>
          <w:p w14:paraId="7A6D6531">
            <w:pPr>
              <w:rPr>
                <w:rFonts w:hint="eastAsia" w:ascii="宋体" w:hAnsi="宋体" w:eastAsia="宋体" w:cs="Times New Roman"/>
                <w:kern w:val="0"/>
                <w:sz w:val="18"/>
                <w:szCs w:val="18"/>
                <w14:ligatures w14:val="none"/>
              </w:rPr>
            </w:pPr>
            <w:r>
              <w:rPr>
                <w:sz w:val="36"/>
                <w:szCs w:val="40"/>
              </w:rPr>
              <w:fldChar w:fldCharType="begin"/>
            </w:r>
            <w:r>
              <w:rPr>
                <w:sz w:val="36"/>
                <w:szCs w:val="40"/>
              </w:rPr>
              <w:instrText xml:space="preserve"> HYPERLINK "file:///C:\\Users\\ty\\AppData\\Roaming\\Microsoft\\Word\\IN" </w:instrText>
            </w:r>
            <w:r>
              <w:rPr>
                <w:sz w:val="36"/>
                <w:szCs w:val="40"/>
              </w:rPr>
              <w:fldChar w:fldCharType="separate"/>
            </w:r>
            <w:r>
              <w:rPr>
                <w:rFonts w:ascii="宋体" w:hAnsi="宋体" w:eastAsia="宋体" w:cs="Times New Roman"/>
                <w:kern w:val="0"/>
                <w:sz w:val="18"/>
                <w:szCs w:val="18"/>
                <w14:ligatures w14:val="none"/>
              </w:rPr>
              <w:t>IN</w:t>
            </w:r>
            <w:r>
              <w:rPr>
                <w:rFonts w:ascii="宋体" w:hAnsi="宋体" w:eastAsia="宋体" w:cs="Times New Roman"/>
                <w:kern w:val="0"/>
                <w:sz w:val="18"/>
                <w:szCs w:val="18"/>
                <w14:ligatures w14:val="none"/>
              </w:rPr>
              <w:fldChar w:fldCharType="end"/>
            </w:r>
          </w:p>
        </w:tc>
      </w:tr>
      <w:tr w14:paraId="2DE1CB9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Borders>
              <w:top w:val="single" w:color="auto" w:sz="4" w:space="0"/>
            </w:tcBorders>
          </w:tcPr>
          <w:p w14:paraId="355518C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cT3</w:t>
            </w:r>
            <w:r>
              <w:rPr>
                <w:rFonts w:ascii="宋体" w:hAnsi="宋体" w:eastAsia="宋体" w:cs="Times New Roman"/>
                <w:kern w:val="0"/>
                <w:sz w:val="18"/>
                <w:szCs w:val="18"/>
                <w14:ligatures w14:val="none"/>
              </w:rPr>
              <w:t>N0</w:t>
            </w:r>
            <w:r>
              <w:rPr>
                <w:rFonts w:hint="eastAsia" w:ascii="宋体" w:hAnsi="宋体" w:eastAsia="宋体" w:cs="Times New Roman"/>
                <w:kern w:val="0"/>
                <w:sz w:val="18"/>
                <w:szCs w:val="18"/>
                <w14:ligatures w14:val="none"/>
              </w:rPr>
              <w:t>,高位</w:t>
            </w:r>
          </w:p>
        </w:tc>
        <w:tc>
          <w:tcPr>
            <w:tcW w:w="425" w:type="dxa"/>
            <w:tcBorders>
              <w:top w:val="single" w:color="auto" w:sz="4" w:space="0"/>
            </w:tcBorders>
          </w:tcPr>
          <w:p w14:paraId="1CA4020E">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Borders>
              <w:top w:val="single" w:color="auto" w:sz="4" w:space="0"/>
            </w:tcBorders>
          </w:tcPr>
          <w:p w14:paraId="5AEF874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Borders>
              <w:top w:val="single" w:color="auto" w:sz="4" w:space="0"/>
            </w:tcBorders>
          </w:tcPr>
          <w:p w14:paraId="3226D2B1">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Borders>
              <w:top w:val="single" w:color="auto" w:sz="4" w:space="0"/>
            </w:tcBorders>
          </w:tcPr>
          <w:p w14:paraId="166DA6D9">
            <w:pPr>
              <w:rPr>
                <w:rFonts w:hint="eastAsia" w:ascii="宋体" w:hAnsi="宋体" w:eastAsia="宋体" w:cs="Times New Roman"/>
                <w:kern w:val="0"/>
                <w:sz w:val="18"/>
                <w:szCs w:val="18"/>
                <w14:ligatures w14:val="none"/>
              </w:rPr>
            </w:pPr>
          </w:p>
        </w:tc>
        <w:tc>
          <w:tcPr>
            <w:tcW w:w="426" w:type="dxa"/>
            <w:tcBorders>
              <w:top w:val="single" w:color="auto" w:sz="4" w:space="0"/>
            </w:tcBorders>
          </w:tcPr>
          <w:p w14:paraId="07A67E72">
            <w:pPr>
              <w:rPr>
                <w:rFonts w:hint="eastAsia" w:ascii="宋体" w:hAnsi="宋体" w:eastAsia="宋体" w:cs="Times New Roman"/>
                <w:kern w:val="0"/>
                <w:sz w:val="18"/>
                <w:szCs w:val="18"/>
                <w14:ligatures w14:val="none"/>
              </w:rPr>
            </w:pPr>
          </w:p>
        </w:tc>
        <w:tc>
          <w:tcPr>
            <w:tcW w:w="1485" w:type="dxa"/>
            <w:gridSpan w:val="2"/>
            <w:tcBorders>
              <w:top w:val="single" w:color="auto" w:sz="4" w:space="0"/>
            </w:tcBorders>
          </w:tcPr>
          <w:p w14:paraId="194D83F4">
            <w:pPr>
              <w:rPr>
                <w:rFonts w:hint="eastAsia" w:ascii="宋体" w:hAnsi="宋体" w:eastAsia="宋体" w:cs="Times New Roman"/>
                <w:kern w:val="0"/>
                <w:sz w:val="18"/>
                <w:szCs w:val="18"/>
                <w14:ligatures w14:val="none"/>
              </w:rPr>
            </w:pPr>
          </w:p>
        </w:tc>
        <w:tc>
          <w:tcPr>
            <w:tcW w:w="1350" w:type="dxa"/>
            <w:tcBorders>
              <w:top w:val="single" w:color="auto" w:sz="4" w:space="0"/>
            </w:tcBorders>
          </w:tcPr>
          <w:p w14:paraId="4DCBE562">
            <w:pPr>
              <w:rPr>
                <w:rFonts w:hint="eastAsia" w:ascii="宋体" w:hAnsi="宋体" w:eastAsia="宋体" w:cs="Times New Roman"/>
                <w:kern w:val="0"/>
                <w:sz w:val="18"/>
                <w:szCs w:val="18"/>
                <w14:ligatures w14:val="none"/>
              </w:rPr>
            </w:pPr>
          </w:p>
        </w:tc>
        <w:tc>
          <w:tcPr>
            <w:tcW w:w="992" w:type="dxa"/>
            <w:vMerge w:val="restart"/>
            <w:tcBorders>
              <w:top w:val="single" w:color="auto" w:sz="4" w:space="0"/>
            </w:tcBorders>
          </w:tcPr>
          <w:p w14:paraId="222BADDB">
            <w:pPr>
              <w:rPr>
                <w:rFonts w:hint="eastAsia" w:ascii="宋体" w:hAnsi="宋体" w:eastAsia="宋体" w:cs="Times New Roman"/>
                <w:kern w:val="0"/>
                <w:sz w:val="18"/>
                <w:szCs w:val="18"/>
                <w14:ligatures w14:val="none"/>
              </w:rPr>
            </w:pPr>
          </w:p>
          <w:p w14:paraId="00B96874">
            <w:pPr>
              <w:rPr>
                <w:rFonts w:hint="eastAsia" w:ascii="宋体" w:hAnsi="宋体" w:eastAsia="宋体" w:cs="Times New Roman"/>
                <w:kern w:val="0"/>
                <w:sz w:val="18"/>
                <w:szCs w:val="18"/>
                <w14:ligatures w14:val="none"/>
              </w:rPr>
            </w:pPr>
          </w:p>
          <w:p w14:paraId="63E8DEF7">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p w14:paraId="77BE85BE">
            <w:pPr>
              <w:rPr>
                <w:rFonts w:hint="eastAsia" w:ascii="宋体" w:hAnsi="宋体" w:eastAsia="宋体" w:cs="Times New Roman"/>
                <w:kern w:val="0"/>
                <w:sz w:val="18"/>
                <w:szCs w:val="18"/>
                <w14:ligatures w14:val="none"/>
              </w:rPr>
            </w:pPr>
          </w:p>
          <w:p w14:paraId="631DB16C">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p w14:paraId="052C6F8E">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p w14:paraId="14C03C9B">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r>
      <w:tr w14:paraId="61A708B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Pr>
          <w:p w14:paraId="4A4D46E9">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cT3</w:t>
            </w:r>
            <w:r>
              <w:rPr>
                <w:rFonts w:ascii="宋体" w:hAnsi="宋体" w:eastAsia="宋体" w:cs="Times New Roman"/>
                <w:kern w:val="0"/>
                <w:sz w:val="18"/>
                <w:szCs w:val="18"/>
                <w14:ligatures w14:val="none"/>
              </w:rPr>
              <w:t>N0</w:t>
            </w:r>
            <w:r>
              <w:rPr>
                <w:rFonts w:hint="eastAsia" w:ascii="宋体" w:hAnsi="宋体" w:eastAsia="宋体" w:cs="Times New Roman"/>
                <w:kern w:val="0"/>
                <w:sz w:val="18"/>
                <w:szCs w:val="18"/>
                <w14:ligatures w14:val="none"/>
              </w:rPr>
              <w:t>,中低位*</w:t>
            </w:r>
          </w:p>
        </w:tc>
        <w:tc>
          <w:tcPr>
            <w:tcW w:w="425" w:type="dxa"/>
          </w:tcPr>
          <w:p w14:paraId="11A642AC">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Pr>
          <w:p w14:paraId="325874C9">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Pr>
          <w:p w14:paraId="0685149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Pr>
          <w:p w14:paraId="3A74C3D2">
            <w:pPr>
              <w:rPr>
                <w:rFonts w:hint="eastAsia" w:ascii="宋体" w:hAnsi="宋体" w:eastAsia="宋体" w:cs="Times New Roman"/>
                <w:kern w:val="0"/>
                <w:sz w:val="18"/>
                <w:szCs w:val="18"/>
                <w14:ligatures w14:val="none"/>
              </w:rPr>
            </w:pPr>
          </w:p>
        </w:tc>
        <w:tc>
          <w:tcPr>
            <w:tcW w:w="426" w:type="dxa"/>
          </w:tcPr>
          <w:p w14:paraId="2C8921A3">
            <w:pPr>
              <w:rPr>
                <w:rFonts w:hint="eastAsia" w:ascii="宋体" w:hAnsi="宋体" w:eastAsia="宋体" w:cs="Times New Roman"/>
                <w:kern w:val="0"/>
                <w:sz w:val="18"/>
                <w:szCs w:val="18"/>
                <w14:ligatures w14:val="none"/>
              </w:rPr>
            </w:pPr>
          </w:p>
        </w:tc>
        <w:tc>
          <w:tcPr>
            <w:tcW w:w="1485" w:type="dxa"/>
            <w:gridSpan w:val="2"/>
          </w:tcPr>
          <w:p w14:paraId="23DC3598">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肛管受侵）</w:t>
            </w:r>
          </w:p>
        </w:tc>
        <w:tc>
          <w:tcPr>
            <w:tcW w:w="1350" w:type="dxa"/>
          </w:tcPr>
          <w:p w14:paraId="5200D7B8">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992" w:type="dxa"/>
            <w:vMerge w:val="continue"/>
          </w:tcPr>
          <w:p w14:paraId="05607CF9">
            <w:pPr>
              <w:rPr>
                <w:rFonts w:hint="eastAsia" w:ascii="宋体" w:hAnsi="宋体" w:eastAsia="宋体" w:cs="Times New Roman"/>
                <w:kern w:val="0"/>
                <w:sz w:val="18"/>
                <w:szCs w:val="18"/>
                <w14:ligatures w14:val="none"/>
              </w:rPr>
            </w:pPr>
          </w:p>
        </w:tc>
      </w:tr>
      <w:tr w14:paraId="273116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Pr>
          <w:p w14:paraId="600721E9">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任何T,直肠系膜/骶前淋巴结转移</w:t>
            </w:r>
          </w:p>
        </w:tc>
        <w:tc>
          <w:tcPr>
            <w:tcW w:w="425" w:type="dxa"/>
          </w:tcPr>
          <w:p w14:paraId="0CACCD07">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Pr>
          <w:p w14:paraId="5C422FCD">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Pr>
          <w:p w14:paraId="7230B66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Pr>
          <w:p w14:paraId="51D2223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426" w:type="dxa"/>
          </w:tcPr>
          <w:p w14:paraId="0578B7E9">
            <w:pPr>
              <w:rPr>
                <w:rFonts w:hint="eastAsia" w:ascii="宋体" w:hAnsi="宋体" w:eastAsia="宋体" w:cs="Times New Roman"/>
                <w:kern w:val="0"/>
                <w:sz w:val="18"/>
                <w:szCs w:val="18"/>
                <w14:ligatures w14:val="none"/>
              </w:rPr>
            </w:pPr>
          </w:p>
        </w:tc>
        <w:tc>
          <w:tcPr>
            <w:tcW w:w="1485" w:type="dxa"/>
            <w:gridSpan w:val="2"/>
          </w:tcPr>
          <w:p w14:paraId="03342424">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肛管受侵）</w:t>
            </w:r>
          </w:p>
        </w:tc>
        <w:tc>
          <w:tcPr>
            <w:tcW w:w="1350" w:type="dxa"/>
          </w:tcPr>
          <w:p w14:paraId="025B18ED">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992" w:type="dxa"/>
            <w:vMerge w:val="continue"/>
          </w:tcPr>
          <w:p w14:paraId="7BD7F724">
            <w:pPr>
              <w:rPr>
                <w:rFonts w:hint="eastAsia" w:ascii="宋体" w:hAnsi="宋体" w:eastAsia="宋体" w:cs="Times New Roman"/>
                <w:kern w:val="0"/>
                <w:sz w:val="18"/>
                <w:szCs w:val="18"/>
                <w14:ligatures w14:val="none"/>
              </w:rPr>
            </w:pPr>
          </w:p>
        </w:tc>
      </w:tr>
      <w:tr w14:paraId="00442B6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Pr>
          <w:p w14:paraId="21263FB1">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任何T,髂内淋巴结转移</w:t>
            </w:r>
          </w:p>
        </w:tc>
        <w:tc>
          <w:tcPr>
            <w:tcW w:w="425" w:type="dxa"/>
          </w:tcPr>
          <w:p w14:paraId="53663188">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Pr>
          <w:p w14:paraId="12870C2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Pr>
          <w:p w14:paraId="61E9A3D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Pr>
          <w:p w14:paraId="5B3F0BA7">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426" w:type="dxa"/>
          </w:tcPr>
          <w:p w14:paraId="1CAEE760">
            <w:pPr>
              <w:rPr>
                <w:rFonts w:hint="eastAsia" w:ascii="宋体" w:hAnsi="宋体" w:eastAsia="宋体" w:cs="Times New Roman"/>
                <w:kern w:val="0"/>
                <w:sz w:val="18"/>
                <w:szCs w:val="18"/>
                <w14:ligatures w14:val="none"/>
              </w:rPr>
            </w:pPr>
          </w:p>
        </w:tc>
        <w:tc>
          <w:tcPr>
            <w:tcW w:w="1485" w:type="dxa"/>
            <w:gridSpan w:val="2"/>
          </w:tcPr>
          <w:p w14:paraId="7CEF2251">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肛管受侵）</w:t>
            </w:r>
          </w:p>
        </w:tc>
        <w:tc>
          <w:tcPr>
            <w:tcW w:w="1350" w:type="dxa"/>
          </w:tcPr>
          <w:p w14:paraId="7D047276">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992" w:type="dxa"/>
            <w:vMerge w:val="continue"/>
          </w:tcPr>
          <w:p w14:paraId="2EA80E95">
            <w:pPr>
              <w:rPr>
                <w:rFonts w:hint="eastAsia" w:ascii="宋体" w:hAnsi="宋体" w:eastAsia="宋体" w:cs="Times New Roman"/>
                <w:kern w:val="0"/>
                <w:sz w:val="18"/>
                <w:szCs w:val="18"/>
                <w14:ligatures w14:val="none"/>
              </w:rPr>
            </w:pPr>
          </w:p>
        </w:tc>
      </w:tr>
      <w:tr w14:paraId="7A621AB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tcPr>
          <w:p w14:paraId="52417D2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任何T,闭孔淋巴结转移</w:t>
            </w:r>
          </w:p>
        </w:tc>
        <w:tc>
          <w:tcPr>
            <w:tcW w:w="425" w:type="dxa"/>
          </w:tcPr>
          <w:p w14:paraId="356C567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Pr>
          <w:p w14:paraId="183D9B53">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Pr>
          <w:p w14:paraId="0E7C8A4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Pr>
          <w:p w14:paraId="5AD2B34B">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426" w:type="dxa"/>
          </w:tcPr>
          <w:p w14:paraId="60351FBB">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1485" w:type="dxa"/>
            <w:gridSpan w:val="2"/>
          </w:tcPr>
          <w:p w14:paraId="710F40D1">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肛管受侵）</w:t>
            </w:r>
          </w:p>
        </w:tc>
        <w:tc>
          <w:tcPr>
            <w:tcW w:w="1350" w:type="dxa"/>
          </w:tcPr>
          <w:p w14:paraId="713683BD">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992" w:type="dxa"/>
            <w:vMerge w:val="continue"/>
          </w:tcPr>
          <w:p w14:paraId="5368E691">
            <w:pPr>
              <w:rPr>
                <w:rFonts w:hint="eastAsia" w:ascii="宋体" w:hAnsi="宋体" w:eastAsia="宋体" w:cs="Times New Roman"/>
                <w:kern w:val="0"/>
                <w:sz w:val="18"/>
                <w:szCs w:val="18"/>
                <w14:ligatures w14:val="none"/>
              </w:rPr>
            </w:pPr>
          </w:p>
        </w:tc>
      </w:tr>
      <w:tr w14:paraId="53E461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trPr>
        <w:tc>
          <w:tcPr>
            <w:tcW w:w="2410" w:type="dxa"/>
          </w:tcPr>
          <w:p w14:paraId="20A80114">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cT4,前盆腔器官受侵**</w:t>
            </w:r>
          </w:p>
        </w:tc>
        <w:tc>
          <w:tcPr>
            <w:tcW w:w="425" w:type="dxa"/>
          </w:tcPr>
          <w:p w14:paraId="683E1609">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284" w:type="dxa"/>
          </w:tcPr>
          <w:p w14:paraId="30E032D5">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9" w:type="dxa"/>
          </w:tcPr>
          <w:p w14:paraId="240AEDDF">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708" w:type="dxa"/>
          </w:tcPr>
          <w:p w14:paraId="52544B58">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426" w:type="dxa"/>
          </w:tcPr>
          <w:p w14:paraId="06DB45D1">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1485" w:type="dxa"/>
            <w:gridSpan w:val="2"/>
          </w:tcPr>
          <w:p w14:paraId="2512040C">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肛管受侵）</w:t>
            </w:r>
          </w:p>
        </w:tc>
        <w:tc>
          <w:tcPr>
            <w:tcW w:w="1350" w:type="dxa"/>
          </w:tcPr>
          <w:p w14:paraId="3F31FEC6">
            <w:pPr>
              <w:rPr>
                <w:rFonts w:hint="eastAsia" w:ascii="宋体" w:hAnsi="宋体" w:eastAsia="宋体" w:cs="Times New Roman"/>
                <w:kern w:val="0"/>
                <w:sz w:val="18"/>
                <w:szCs w:val="18"/>
                <w14:ligatures w14:val="none"/>
              </w:rPr>
            </w:pPr>
            <w:r>
              <w:rPr>
                <w:rFonts w:hint="eastAsia" w:ascii="宋体" w:hAnsi="宋体" w:eastAsia="宋体" w:cs="Times New Roman"/>
                <w:kern w:val="0"/>
                <w:sz w:val="18"/>
                <w:szCs w:val="18"/>
                <w14:ligatures w14:val="none"/>
              </w:rPr>
              <w:t>***</w:t>
            </w:r>
          </w:p>
        </w:tc>
        <w:tc>
          <w:tcPr>
            <w:tcW w:w="992" w:type="dxa"/>
            <w:vMerge w:val="continue"/>
          </w:tcPr>
          <w:p w14:paraId="7C07D787">
            <w:pPr>
              <w:rPr>
                <w:rFonts w:hint="eastAsia" w:ascii="宋体" w:hAnsi="宋体" w:eastAsia="宋体" w:cs="Times New Roman"/>
                <w:kern w:val="0"/>
                <w:sz w:val="18"/>
                <w:szCs w:val="18"/>
                <w14:ligatures w14:val="none"/>
              </w:rPr>
            </w:pPr>
          </w:p>
        </w:tc>
      </w:tr>
    </w:tbl>
    <w:p w14:paraId="7D92B47C">
      <w:pPr>
        <w:ind w:firstLine="360" w:firstLineChars="200"/>
        <w:rPr>
          <w:rFonts w:hint="eastAsia" w:ascii="宋体" w:hAnsi="宋体" w:eastAsia="宋体"/>
          <w:sz w:val="18"/>
          <w:szCs w:val="18"/>
        </w:rPr>
      </w:pPr>
    </w:p>
    <w:p w14:paraId="11720017">
      <w:pPr>
        <w:jc w:val="left"/>
        <w:rPr>
          <w:rFonts w:hint="eastAsia" w:ascii="宋体" w:hAnsi="宋体" w:eastAsia="宋体"/>
          <w:sz w:val="18"/>
          <w:szCs w:val="18"/>
        </w:rPr>
      </w:pPr>
      <w:r>
        <w:rPr>
          <w:rFonts w:hint="eastAsia" w:ascii="宋体" w:hAnsi="宋体" w:eastAsia="宋体"/>
          <w:sz w:val="18"/>
          <w:szCs w:val="18"/>
        </w:rPr>
        <w:t>PS：盆腔骶前区；M：直肠系膜区；LLN P：髂内淋巴引流区；LLN A：闭孔淋巴引流区</w:t>
      </w:r>
    </w:p>
    <w:p w14:paraId="5D7A2E85">
      <w:pPr>
        <w:jc w:val="left"/>
        <w:rPr>
          <w:rFonts w:hint="eastAsia" w:ascii="宋体" w:hAnsi="宋体" w:eastAsia="宋体"/>
          <w:sz w:val="18"/>
          <w:szCs w:val="18"/>
        </w:rPr>
      </w:pPr>
      <w:r>
        <w:rPr>
          <w:rFonts w:hint="eastAsia" w:ascii="宋体" w:hAnsi="宋体" w:eastAsia="宋体"/>
          <w:sz w:val="18"/>
          <w:szCs w:val="18"/>
        </w:rPr>
        <w:t>EI：髂外淋巴引流区；SC：肛门括约肌复合体；IRF：坐骨直肠窝；IN：腹股沟淋巴引流区</w:t>
      </w:r>
    </w:p>
    <w:p w14:paraId="33579F0D">
      <w:pPr>
        <w:jc w:val="left"/>
        <w:rPr>
          <w:rFonts w:hint="eastAsia" w:ascii="宋体" w:hAnsi="宋体" w:eastAsia="宋体"/>
          <w:sz w:val="18"/>
          <w:szCs w:val="18"/>
        </w:rPr>
      </w:pPr>
      <w:r>
        <w:rPr>
          <w:rFonts w:hint="eastAsia" w:ascii="宋体" w:hAnsi="宋体" w:eastAsia="宋体"/>
          <w:sz w:val="18"/>
          <w:szCs w:val="18"/>
        </w:rPr>
        <w:t>*：保证影像诊断准确的前提下，MRF(-)并且N0，CTV上界为直肠上动脉分叉为更细血管处或S1-S2间隙水平。----弱推荐</w:t>
      </w:r>
    </w:p>
    <w:p w14:paraId="437D7D6E">
      <w:pPr>
        <w:jc w:val="left"/>
        <w:rPr>
          <w:rFonts w:hint="eastAsia" w:ascii="宋体" w:hAnsi="宋体" w:eastAsia="宋体"/>
          <w:sz w:val="18"/>
          <w:szCs w:val="18"/>
        </w:rPr>
      </w:pPr>
      <w:r>
        <w:rPr>
          <w:rFonts w:hint="eastAsia" w:ascii="宋体" w:hAnsi="宋体" w:eastAsia="宋体"/>
          <w:sz w:val="18"/>
          <w:szCs w:val="18"/>
        </w:rPr>
        <w:t>**：直肠前位器官明确受侵T4b者需预防照射髂外淋巴引流区，仅肛提肌受侵或T4a者不包括。----弱推荐</w:t>
      </w:r>
    </w:p>
    <w:p w14:paraId="4041B848">
      <w:pPr>
        <w:jc w:val="left"/>
        <w:rPr>
          <w:rFonts w:hint="eastAsia" w:ascii="宋体" w:hAnsi="宋体" w:eastAsia="宋体"/>
          <w:sz w:val="18"/>
          <w:szCs w:val="18"/>
        </w:rPr>
      </w:pPr>
      <w:r>
        <w:rPr>
          <w:rFonts w:hint="eastAsia" w:ascii="宋体" w:hAnsi="宋体" w:eastAsia="宋体"/>
          <w:sz w:val="18"/>
          <w:szCs w:val="18"/>
        </w:rPr>
        <w:t>***：肿瘤明确侵犯坐骨直肠窝/肛门外括约肌/肛提肌者需要照射坐骨直肠窝。----强推荐</w:t>
      </w:r>
    </w:p>
    <w:p w14:paraId="34477B66">
      <w:pPr>
        <w:jc w:val="left"/>
        <w:rPr>
          <w:rFonts w:hint="eastAsia" w:ascii="宋体" w:hAnsi="宋体" w:eastAsia="宋体"/>
          <w:sz w:val="18"/>
          <w:szCs w:val="18"/>
        </w:rPr>
      </w:pPr>
      <w:r>
        <w:rPr>
          <w:rFonts w:hint="eastAsia" w:ascii="宋体" w:hAnsi="宋体" w:eastAsia="宋体"/>
          <w:sz w:val="18"/>
          <w:szCs w:val="18"/>
        </w:rPr>
        <w:t>CTV包括受侵部分坐骨直肠窝（GTV外扩1cm）、未受累对侧坐骨直肠窝可不包括。----中等推荐</w:t>
      </w:r>
    </w:p>
    <w:p w14:paraId="3555B858">
      <w:pPr>
        <w:jc w:val="left"/>
        <w:rPr>
          <w:rFonts w:hint="eastAsia" w:ascii="宋体" w:hAnsi="宋体" w:eastAsia="宋体"/>
          <w:sz w:val="18"/>
          <w:szCs w:val="18"/>
        </w:rPr>
      </w:pPr>
      <w:r>
        <w:rPr>
          <w:rFonts w:hint="eastAsia" w:ascii="宋体" w:hAnsi="宋体" w:eastAsia="宋体"/>
          <w:sz w:val="18"/>
          <w:szCs w:val="18"/>
        </w:rPr>
        <w:t>****：肿瘤侵犯肛管/肛提肌/坐骨直肠窝/精囊腺/前列腺/膀胱/子宫，不常规预防照射腹股沟淋巴引流区。----中等推荐</w:t>
      </w:r>
    </w:p>
    <w:p w14:paraId="36C1F874">
      <w:pPr>
        <w:jc w:val="left"/>
        <w:rPr>
          <w:rFonts w:hint="eastAsia" w:ascii="宋体" w:hAnsi="宋体" w:eastAsia="宋体"/>
          <w:sz w:val="18"/>
          <w:szCs w:val="18"/>
        </w:rPr>
      </w:pPr>
      <w:r>
        <w:rPr>
          <w:rFonts w:hint="eastAsia" w:ascii="宋体" w:hAnsi="宋体" w:eastAsia="宋体"/>
          <w:sz w:val="18"/>
          <w:szCs w:val="18"/>
        </w:rPr>
        <w:t>肛门周围皮肤或下1/3阴道受侵，可考虑预防性照射腹股沟淋巴引流区。----中等推荐</w:t>
      </w:r>
    </w:p>
    <w:p w14:paraId="5AF94DD9">
      <w:pPr>
        <w:jc w:val="left"/>
        <w:rPr>
          <w:rFonts w:hint="eastAsia" w:ascii="宋体" w:hAnsi="宋体" w:eastAsia="宋体"/>
          <w:sz w:val="18"/>
          <w:szCs w:val="18"/>
        </w:rPr>
      </w:pPr>
    </w:p>
    <w:p w14:paraId="4A6559D3">
      <w:pPr>
        <w:ind w:firstLine="360" w:firstLineChars="200"/>
        <w:rPr>
          <w:rFonts w:hint="eastAsia" w:ascii="宋体" w:hAnsi="宋体" w:eastAsia="宋体" w:cs="Times New Roman"/>
          <w:sz w:val="18"/>
          <w:szCs w:val="18"/>
        </w:rPr>
      </w:pPr>
      <w:bookmarkStart w:id="18" w:name="OLE_LINK31"/>
      <w:r>
        <w:rPr>
          <w:rFonts w:ascii="宋体" w:hAnsi="宋体" w:eastAsia="宋体" w:cs="Times New Roman"/>
          <w:sz w:val="18"/>
          <w:szCs w:val="18"/>
        </w:rPr>
        <w:t>临床问题：LARC术前新辅助放疗是否需要进行直肠病变的加量照射？</w:t>
      </w:r>
    </w:p>
    <w:p w14:paraId="2D33CBC5">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低位直肠癌若以避免TME手术与造口为目的可考虑加量照射；新辅助放化疗达CCR且采用观察等待策略者，不建议放疗推量。（中等推荐，专家共识度</w:t>
      </w:r>
      <w:r>
        <w:rPr>
          <w:rFonts w:hint="eastAsia" w:ascii="宋体" w:hAnsi="宋体" w:eastAsia="宋体" w:cs="Times New Roman"/>
          <w:b/>
          <w:bCs/>
          <w:sz w:val="18"/>
          <w:szCs w:val="18"/>
        </w:rPr>
        <w:t>71.4</w:t>
      </w:r>
      <w:r>
        <w:rPr>
          <w:rFonts w:ascii="宋体" w:hAnsi="宋体" w:eastAsia="宋体" w:cs="Times New Roman"/>
          <w:b/>
          <w:bCs/>
          <w:sz w:val="18"/>
          <w:szCs w:val="18"/>
        </w:rPr>
        <w:t>%）。</w:t>
      </w:r>
    </w:p>
    <w:bookmarkEnd w:id="18"/>
    <w:p w14:paraId="371D0F6C">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kern w:val="0"/>
          <w:sz w:val="18"/>
          <w:szCs w:val="18"/>
          <w14:ligatures w14:val="none"/>
        </w:rPr>
        <w:t>欧洲 OPERA Ⅲ 期多中心研究</w:t>
      </w:r>
      <w:r>
        <w:rPr>
          <w:rFonts w:ascii="宋体" w:hAnsi="宋体" w:eastAsia="宋体" w:cs="Times New Roman"/>
          <w:kern w:val="0"/>
          <w:sz w:val="18"/>
          <w:szCs w:val="18"/>
          <w14:ligatures w14:val="none"/>
        </w:rPr>
        <w:fldChar w:fldCharType="begin">
          <w:fldData xml:space="preserve">PEVuZE5vdGU+PENpdGU+PEF1dGhvcj5TdW4gTXlpbnQ8L0F1dGhvcj48WWVhcj4yMDIzPC9ZZWFy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IxNjAtMjE2OTwvcGFnZXM+PHZvbHVtZT4yNTwvdm9sdW1l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TdW4gTXlpbnQ8L0F1dGhvcj48WWVhcj4yMDIzPC9ZZWFy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IxNjAtMjE2OTwvcGFnZXM+PHZvbHVtZT4yNTwvdm9sdW1l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51]</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对比长程放疗联合外照射与腔内照射加量的疗效及安全性发现，肿瘤&lt;3 cm患者中，外照射45Gy/25f联合腔内照射90Gy/3f（A 组）的cCR或ncCR 反应率达97%，显著高于仅接受EBRT强化治疗9Gy/5f（B 组）的63%；但两组在增加挽救性手术难度和术后并发症方面无差异</w:t>
      </w:r>
      <w:r>
        <w:rPr>
          <w:rFonts w:ascii="宋体" w:hAnsi="宋体" w:eastAsia="宋体" w:cs="Times New Roman"/>
          <w:kern w:val="0"/>
          <w:sz w:val="18"/>
          <w:szCs w:val="18"/>
          <w14:ligatures w14:val="none"/>
        </w:rPr>
        <w:fldChar w:fldCharType="begin">
          <w:fldData xml:space="preserve">PEVuZE5vdGU+PENpdGU+PEF1dGhvcj5HZXJhcmQ8L0F1dGhvcj48WWVhcj4yMDIzPC9ZZWFyPjxS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HZXJhcmQ8L0F1dGhvcj48WWVhcj4yMDIzPC9ZZWFyPjxS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52]</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5年随访显示</w:t>
      </w:r>
      <w:r>
        <w:rPr>
          <w:rFonts w:ascii="宋体" w:hAnsi="宋体" w:eastAsia="宋体" w:cs="Times New Roman"/>
          <w:kern w:val="0"/>
          <w:sz w:val="18"/>
          <w:szCs w:val="18"/>
          <w14:ligatures w14:val="none"/>
        </w:rPr>
        <w:fldChar w:fldCharType="begin">
          <w:fldData xml:space="preserve">PEVuZE5vdGU+PENpdGU+PEF1dGhvcj5CYXJvbjwvQXV0aG9yPjxZZWFyPjIwMjU8L1llYXI+PFJl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IwOC0yMTU8L3BhZ2VzPjx2b2x1bWU+MzY8L3ZvbHVtZT48bnVtYmVyPjI8L251bWJl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CYXJvbjwvQXV0aG9yPjxZZWFyPjIwMjU8L1llYXI+PFJl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IwOC0yMTU8L3BhZ2VzPjx2b2x1bWU+MzY8L3ZvbHVtZT48bnVtYmVyPjI8L251bWJl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53]</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A组和B组局部再生长率分别为39%和17%（P=0.1），两组保肛率差异显著（56% vs 79%，P = 0.004），肿瘤&lt;3 cm时B组保肛率高达93%，远超A组的54%。副反应方面，随访期间直肠出血（1 - 2 级）较常见，但3年后大多消失，且内照射未恶化肠功能。不过，既往文献综述</w:t>
      </w:r>
      <w:r>
        <w:rPr>
          <w:rFonts w:ascii="宋体" w:hAnsi="宋体" w:eastAsia="宋体" w:cs="Times New Roman"/>
          <w:kern w:val="0"/>
          <w:sz w:val="18"/>
          <w:szCs w:val="18"/>
          <w14:ligatures w14:val="none"/>
        </w:rPr>
        <w:fldChar w:fldCharType="begin">
          <w:fldData xml:space="preserve">PEVuZE5vdGU+PENpdGU+PEF1dGhvcj5EZWxpc2hhajwvQXV0aG9yPjxZZWFyPjIwMjE8L1llYXI+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EZWxpc2hhajwvQXV0aG9yPjxZZWFyPjIwMjE8L1llYXI+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54]</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指出，放疗同步加量可能增加3级肠道反应，降低肛门功能评分，且当患者接受EQD2 剂量&gt; 58.9Gy、BED&gt;70.7Gy 时，手术并发症发生率显著升高（P=0.047）。因此，对于低、极低位直肠癌患者，为避免永久性造口，可考虑放疗局部加量以保留器官，但需谨慎权衡剂量增加带来的肠道反应和手术并发症风险。</w:t>
      </w:r>
    </w:p>
    <w:p w14:paraId="2BB97A66">
      <w:pPr>
        <w:ind w:firstLine="360" w:firstLineChars="200"/>
        <w:jc w:val="left"/>
        <w:rPr>
          <w:rFonts w:hint="eastAsia" w:ascii="宋体" w:hAnsi="宋体" w:eastAsia="宋体" w:cs="Times New Roman"/>
          <w:sz w:val="18"/>
          <w:szCs w:val="18"/>
        </w:rPr>
      </w:pPr>
      <w:r>
        <w:rPr>
          <w:rFonts w:ascii="宋体" w:hAnsi="宋体" w:eastAsia="宋体" w:cs="Times New Roman"/>
          <w:sz w:val="18"/>
          <w:szCs w:val="18"/>
        </w:rPr>
        <w:t xml:space="preserve"> </w:t>
      </w:r>
    </w:p>
    <w:p w14:paraId="05996B28">
      <w:pPr>
        <w:ind w:firstLine="360" w:firstLineChars="200"/>
        <w:rPr>
          <w:rFonts w:hint="eastAsia" w:ascii="宋体" w:hAnsi="宋体" w:eastAsia="宋体" w:cs="Times New Roman"/>
          <w:sz w:val="18"/>
          <w:szCs w:val="18"/>
        </w:rPr>
      </w:pPr>
      <w:bookmarkStart w:id="19" w:name="OLE_LINK12"/>
      <w:bookmarkStart w:id="20" w:name="OLE_LINK32"/>
      <w:r>
        <w:rPr>
          <w:rFonts w:ascii="宋体" w:hAnsi="宋体" w:eastAsia="宋体" w:cs="Times New Roman"/>
          <w:sz w:val="18"/>
          <w:szCs w:val="18"/>
        </w:rPr>
        <w:t>临床问题：LRAC伴有侧方淋巴结转移是否需要加量照射？</w:t>
      </w:r>
    </w:p>
    <w:bookmarkEnd w:id="19"/>
    <w:p w14:paraId="69B097AC">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推荐临床诊断侧方转移患者首选新辅助放化疗（NCRT）联合选择性侧方淋巴结清扫术（lateral lymph node dissection，LLND）。对临床诊断侧方淋巴结转移者，建议MDT讨论后决定新辅助放疗方案：计划行LLND的患者一般不对侧方转移淋巴结加量照射；若NCRT后侧方淋巴结无显著退缩或无法进行NCRT，推荐行选择性LLND；若NCRT后侧方淋巴结显著缩小（髂内淋巴结短径&lt;4 mm、闭孔淋巴结短径&lt;6 mm）或消失，可观察随诊；若因各种原因不计划行LLND的患者，建议争取在NCRT时给予转移侧方淋巴结补量。（弱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 xml:space="preserve">%） </w:t>
      </w:r>
    </w:p>
    <w:bookmarkEnd w:id="20"/>
    <w:p w14:paraId="36B79FE4">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达临床诊断标准的侧方转移患者接受 NCRT 控制效果有限，淋巴结消失率仅 5%</w:t>
      </w:r>
      <w:r>
        <w:rPr>
          <w:rFonts w:ascii="宋体" w:hAnsi="宋体" w:eastAsia="宋体" w:cs="Times New Roman"/>
          <w:sz w:val="18"/>
          <w:szCs w:val="18"/>
        </w:rPr>
        <w:fldChar w:fldCharType="begin">
          <w:fldData xml:space="preserve">PEVuZE5vdGU+PENpdGU+PEF1dGhvcj5PZ3VyYTwvQXV0aG9yPjxZZWFyPjIwMTk8L1llYXI+PFJl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mUxOTIxNzI8L3BhZ2VzPjx2b2x1bWU+MTU0PC92b2x1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PZ3VyYTwvQXV0aG9yPjxZZWFyPjIwMTk8L1llYXI+PFJl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mUxOTIxNzI8L3BhZ2VzPjx2b2x1bWU+MTU0PC92b2x1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55]</w:t>
      </w:r>
      <w:r>
        <w:rPr>
          <w:rFonts w:ascii="宋体" w:hAnsi="宋体" w:eastAsia="宋体" w:cs="Times New Roman"/>
          <w:sz w:val="18"/>
          <w:szCs w:val="18"/>
        </w:rPr>
        <w:fldChar w:fldCharType="end"/>
      </w:r>
      <w:r>
        <w:rPr>
          <w:rFonts w:ascii="宋体" w:hAnsi="宋体" w:eastAsia="宋体" w:cs="Times New Roman"/>
          <w:sz w:val="18"/>
          <w:szCs w:val="18"/>
        </w:rPr>
        <w:t>，但初诊无侧方肿大淋巴结者接受 NCRT 的侧方型复发率低于新辅助化疗或预防性 LLND</w:t>
      </w:r>
      <w:r>
        <w:rPr>
          <w:rFonts w:ascii="宋体" w:hAnsi="宋体" w:eastAsia="宋体" w:cs="Times New Roman"/>
          <w:sz w:val="18"/>
          <w:szCs w:val="18"/>
        </w:rPr>
        <w:fldChar w:fldCharType="begin">
          <w:fldData xml:space="preserve">PEVuZE5vdGU+PENpdGU+PEF1dGhvcj5Uc3VrYWRhPC9BdXRob3I+PFllYXI+MjAyMzwvWWVhcj48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E1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TMyMS0xMzMwPC9wYWdlcz48dm9sdW1lPjY0PC92b2x1bWU+PG51bWJl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Uc3VrYWRhPC9BdXRob3I+PFllYXI+MjAyMzwvWWVhcj48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E1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TMyMS0xMzMwPC9wYWdlcz48dm9sdW1lPjY0PC92b2x1bWU+PG51bWJl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56, 57]</w:t>
      </w:r>
      <w:r>
        <w:rPr>
          <w:rFonts w:ascii="宋体" w:hAnsi="宋体" w:eastAsia="宋体" w:cs="Times New Roman"/>
          <w:sz w:val="18"/>
          <w:szCs w:val="18"/>
        </w:rPr>
        <w:fldChar w:fldCharType="end"/>
      </w:r>
      <w:r>
        <w:rPr>
          <w:rFonts w:ascii="宋体" w:hAnsi="宋体" w:eastAsia="宋体" w:cs="Times New Roman"/>
          <w:sz w:val="18"/>
          <w:szCs w:val="18"/>
        </w:rPr>
        <w:t>。全程 NCRT 虽可能使侧方淋巴结完全退缩率提升至 43%</w:t>
      </w:r>
      <w:r>
        <w:rPr>
          <w:rFonts w:ascii="宋体" w:hAnsi="宋体" w:eastAsia="宋体" w:cs="Times New Roman"/>
          <w:sz w:val="18"/>
          <w:szCs w:val="18"/>
        </w:rPr>
        <w:fldChar w:fldCharType="begin">
          <w:fldData xml:space="preserve">PEVuZE5vdGU+PENpdGU+PEF1dGhvcj5UdXJnZW9uPC9BdXRob3I+PFllYXI+MjAyMTwvWWVhcj48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4MTgtODI4PC9wYWdlcz48dm9sdW1lPjEyNDwvdm9sdW1lPjxudW1iZXI+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UdXJnZW9uPC9BdXRob3I+PFllYXI+MjAyMTwvWWVhcj48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4MTgtODI4PC9wYWdlcz48dm9sdW1lPjEyNDwvdm9sdW1lPjxudW1iZXI+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58]</w:t>
      </w:r>
      <w:r>
        <w:rPr>
          <w:rFonts w:ascii="宋体" w:hAnsi="宋体" w:eastAsia="宋体" w:cs="Times New Roman"/>
          <w:sz w:val="18"/>
          <w:szCs w:val="18"/>
        </w:rPr>
        <w:fldChar w:fldCharType="end"/>
      </w:r>
      <w:r>
        <w:rPr>
          <w:rFonts w:ascii="宋体" w:hAnsi="宋体" w:eastAsia="宋体" w:cs="Times New Roman"/>
          <w:sz w:val="18"/>
          <w:szCs w:val="18"/>
        </w:rPr>
        <w:t>，但临床诊断转移者接受该治疗后淋巴结病理阳性率仍达 34.1%</w:t>
      </w:r>
      <w:r>
        <w:rPr>
          <w:rFonts w:ascii="宋体" w:hAnsi="宋体" w:eastAsia="宋体" w:cs="Times New Roman"/>
          <w:sz w:val="18"/>
          <w:szCs w:val="18"/>
        </w:rPr>
        <w:fldChar w:fldCharType="begin">
          <w:fldData xml:space="preserve">PEVuZE5vdGU+PENpdGU+PEF1dGhvcj5QZWFjb2NrPC9BdXRob3I+PFllYXI+MjAyMjwvWWVhcj48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1NC02NjQ8L3BhZ2Vz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QZWFjb2NrPC9BdXRob3I+PFllYXI+MjAyMjwvWWVhcj48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1NC02NjQ8L3BhZ2Vz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59]</w:t>
      </w:r>
      <w:r>
        <w:rPr>
          <w:rFonts w:ascii="宋体" w:hAnsi="宋体" w:eastAsia="宋体" w:cs="Times New Roman"/>
          <w:sz w:val="18"/>
          <w:szCs w:val="18"/>
        </w:rPr>
        <w:fldChar w:fldCharType="end"/>
      </w:r>
      <w:r>
        <w:rPr>
          <w:rFonts w:ascii="宋体" w:hAnsi="宋体" w:eastAsia="宋体" w:cs="Times New Roman"/>
          <w:sz w:val="18"/>
          <w:szCs w:val="18"/>
        </w:rPr>
        <w:t>。同步推量放疗（56～60Gy）可显著提高淋巴结退缩率（72.9%</w:t>
      </w:r>
      <w:r>
        <w:rPr>
          <w:rFonts w:hint="eastAsia" w:ascii="宋体" w:hAnsi="宋体" w:eastAsia="宋体" w:cs="Times New Roman"/>
          <w:sz w:val="18"/>
          <w:szCs w:val="18"/>
        </w:rPr>
        <w:t xml:space="preserve"> </w:t>
      </w:r>
      <w:r>
        <w:rPr>
          <w:rFonts w:ascii="宋体" w:hAnsi="宋体" w:eastAsia="宋体" w:cs="Times New Roman"/>
          <w:sz w:val="18"/>
          <w:szCs w:val="18"/>
        </w:rPr>
        <w:t>vs.</w:t>
      </w:r>
      <w:r>
        <w:rPr>
          <w:rFonts w:hint="eastAsia" w:ascii="宋体" w:hAnsi="宋体" w:eastAsia="宋体" w:cs="Times New Roman"/>
          <w:sz w:val="18"/>
          <w:szCs w:val="18"/>
        </w:rPr>
        <w:t xml:space="preserve"> </w:t>
      </w:r>
      <w:r>
        <w:rPr>
          <w:rFonts w:ascii="宋体" w:hAnsi="宋体" w:eastAsia="宋体" w:cs="Times New Roman"/>
          <w:sz w:val="18"/>
          <w:szCs w:val="18"/>
        </w:rPr>
        <w:t>65.0%），降低 2 年再生长率（0 vs.10.8%）和局部复发率（2.3% vs.20.4%）并可能改善生存</w:t>
      </w:r>
      <w:r>
        <w:rPr>
          <w:rFonts w:ascii="宋体" w:hAnsi="宋体" w:eastAsia="宋体" w:cs="Times New Roman"/>
          <w:sz w:val="18"/>
          <w:szCs w:val="18"/>
        </w:rPr>
        <w:fldChar w:fldCharType="begin">
          <w:fldData xml:space="preserve">PEVuZE5vdGU+PENpdGU+PEF1dGhvcj5NZWxkb2xlc2k8L0F1dGhvcj48WWVhcj4yMDIyPC9ZZWFy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2Mjc1NzI8L3BhZ2VzPjx2b2x1bWU+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NZWxkb2xlc2k8L0F1dGhvcj48WWVhcj4yMDIyPC9ZZWFy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2Mjc1NzI8L3BhZ2VzPjx2b2x1bWU+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60-64]</w:t>
      </w:r>
      <w:r>
        <w:rPr>
          <w:rFonts w:ascii="宋体" w:hAnsi="宋体" w:eastAsia="宋体" w:cs="Times New Roman"/>
          <w:sz w:val="18"/>
          <w:szCs w:val="18"/>
        </w:rPr>
        <w:fldChar w:fldCharType="end"/>
      </w:r>
      <w:r>
        <w:rPr>
          <w:rFonts w:ascii="宋体" w:hAnsi="宋体" w:eastAsia="宋体" w:cs="Times New Roman"/>
          <w:sz w:val="18"/>
          <w:szCs w:val="18"/>
        </w:rPr>
        <w:t>，但相关研究均为回顾性，存在放疗模式及推量标准不统一、退缩率提升有限、随访时间不足等局限。多中心研究显示，影像学侧方淋巴结转移者采用 NCRT 联合选择性 LLND 的综合策略预后更佳</w:t>
      </w:r>
      <w:r>
        <w:rPr>
          <w:rFonts w:ascii="宋体" w:hAnsi="宋体" w:eastAsia="宋体" w:cs="Times New Roman"/>
          <w:sz w:val="18"/>
          <w:szCs w:val="18"/>
        </w:rPr>
        <w:fldChar w:fldCharType="begin">
          <w:fldData xml:space="preserve">PEVuZE5vdGU+PENpdGU+PEF1dGhvcj5PZ3VyYTwvQXV0aG9yPjxZZWFyPjIwMTk8L1llYXI+PFJl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y00MzwvcGFnZXM+PHZvbHVtZT4zNzwvdm9sdW1lPjxudW1i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jQ0MS0yNDQ5PC9wYWdl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0NzUtMTQ4MjwvcGFnZXM+PHZvbHVtZT40ODwvdm9s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PZ3VyYTwvQXV0aG9yPjxZZWFyPjIwMTk8L1llYXI+PFJl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y00MzwvcGFnZXM+PHZvbHVtZT4zNzwvdm9sdW1lPjxudW1i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jQ0MS0yNDQ5PC9wYWdl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0NzUtMTQ4MjwvcGFnZXM+PHZvbHVtZT40ODwvdm9s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65-68]</w:t>
      </w:r>
      <w:r>
        <w:rPr>
          <w:rFonts w:ascii="宋体" w:hAnsi="宋体" w:eastAsia="宋体" w:cs="Times New Roman"/>
          <w:sz w:val="18"/>
          <w:szCs w:val="18"/>
        </w:rPr>
        <w:fldChar w:fldCharType="end"/>
      </w:r>
      <w:r>
        <w:rPr>
          <w:rFonts w:ascii="宋体" w:hAnsi="宋体" w:eastAsia="宋体" w:cs="Times New Roman"/>
          <w:sz w:val="18"/>
          <w:szCs w:val="18"/>
        </w:rPr>
        <w:t>；无法手术或不愿手术者，适形调强联合同步推量放疗可作为替代选择。</w:t>
      </w:r>
    </w:p>
    <w:p w14:paraId="7C241520">
      <w:pPr>
        <w:ind w:firstLine="480"/>
        <w:rPr>
          <w:rFonts w:hint="eastAsia" w:ascii="宋体" w:hAnsi="宋体" w:eastAsia="宋体" w:cs="Times New Roman"/>
          <w:sz w:val="18"/>
          <w:szCs w:val="18"/>
        </w:rPr>
      </w:pPr>
    </w:p>
    <w:p w14:paraId="66007E56">
      <w:pPr>
        <w:rPr>
          <w:rFonts w:hint="eastAsia" w:ascii="宋体" w:hAnsi="宋体" w:eastAsia="宋体" w:cs="Times New Roman"/>
          <w:b/>
          <w:bCs/>
          <w:sz w:val="18"/>
          <w:szCs w:val="18"/>
        </w:rPr>
      </w:pPr>
      <w:r>
        <w:rPr>
          <w:rFonts w:ascii="宋体" w:hAnsi="宋体" w:eastAsia="宋体" w:cs="Times New Roman"/>
          <w:b/>
          <w:bCs/>
          <w:sz w:val="18"/>
          <w:szCs w:val="18"/>
        </w:rPr>
        <w:t>三、放疗同步的化疗方案选择</w:t>
      </w:r>
    </w:p>
    <w:p w14:paraId="1F57D3CE">
      <w:pPr>
        <w:ind w:firstLine="360" w:firstLineChars="200"/>
        <w:rPr>
          <w:rFonts w:hint="eastAsia" w:ascii="宋体" w:hAnsi="宋体" w:eastAsia="宋体" w:cs="Times New Roman"/>
          <w:sz w:val="18"/>
          <w:szCs w:val="18"/>
        </w:rPr>
      </w:pPr>
      <w:bookmarkStart w:id="21" w:name="OLE_LINK6"/>
      <w:bookmarkStart w:id="22" w:name="OLE_LINK25"/>
      <w:r>
        <w:rPr>
          <w:rFonts w:ascii="宋体" w:hAnsi="宋体" w:eastAsia="宋体" w:cs="Times New Roman"/>
          <w:sz w:val="18"/>
          <w:szCs w:val="18"/>
        </w:rPr>
        <w:t>临床问题：LARC同步放化疗的药物选择有哪些？</w:t>
      </w:r>
      <w:bookmarkEnd w:id="21"/>
      <w:r>
        <w:rPr>
          <w:rFonts w:ascii="宋体" w:hAnsi="宋体" w:eastAsia="宋体" w:cs="Times New Roman"/>
          <w:sz w:val="18"/>
          <w:szCs w:val="18"/>
        </w:rPr>
        <w:t xml:space="preserve"> </w:t>
      </w:r>
    </w:p>
    <w:p w14:paraId="4C4924DE">
      <w:pPr>
        <w:ind w:firstLine="361" w:firstLineChars="200"/>
        <w:rPr>
          <w:rFonts w:hint="eastAsia" w:ascii="宋体" w:hAnsi="宋体" w:eastAsia="宋体" w:cs="Times New Roman"/>
          <w:b/>
          <w:bCs/>
          <w:color w:val="FF0000"/>
          <w:sz w:val="18"/>
          <w:szCs w:val="18"/>
        </w:rPr>
      </w:pPr>
      <w:r>
        <w:rPr>
          <w:rFonts w:ascii="宋体" w:hAnsi="宋体" w:eastAsia="宋体" w:cs="Times New Roman"/>
          <w:b/>
          <w:bCs/>
          <w:sz w:val="18"/>
          <w:szCs w:val="18"/>
        </w:rPr>
        <w:t>共识意见：对于可手术切除的 Ⅱ/Ⅲ 期直肠癌患者，术前同步放化疗联合单药氟尿嘧啶类药物（静脉 5-FU 或口服卡培他滨），可提高病理完全缓解率（PCR）与局部控制率，降低病理分期。卡培他滨口服便捷、依从性好；存在肠道吸收障碍、需精准控药或严重肾功能不全（eGFR&lt;30 mL/min）的患者，优先选择静脉 5-FU。（强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w:t>
      </w:r>
      <w:r>
        <w:rPr>
          <w:rFonts w:ascii="宋体" w:hAnsi="宋体" w:eastAsia="宋体" w:cs="Times New Roman"/>
          <w:b/>
          <w:bCs/>
          <w:color w:val="FF0000"/>
          <w:sz w:val="18"/>
          <w:szCs w:val="18"/>
        </w:rPr>
        <w:t xml:space="preserve"> </w:t>
      </w:r>
    </w:p>
    <w:bookmarkEnd w:id="22"/>
    <w:p w14:paraId="6275764D">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FFCD 9203</w:t>
      </w:r>
      <w:r>
        <w:rPr>
          <w:rFonts w:ascii="宋体" w:hAnsi="宋体" w:eastAsia="宋体" w:cs="Times New Roman"/>
          <w:sz w:val="18"/>
          <w:szCs w:val="18"/>
        </w:rPr>
        <w:fldChar w:fldCharType="begin">
          <w:fldData xml:space="preserve">PEVuZE5vdGU+PENpdGU+PEF1dGhvcj5Hw6lyYXJkPC9BdXRob3I+PFllYXI+MjAwNjwvWWVhcj48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YyMC01PC9wYWdlcz48dm9s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Hw6lyYXJkPC9BdXRob3I+PFllYXI+MjAwNjwvWWVhcj48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YyMC01PC9wYWdlcz48dm9s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5]</w:t>
      </w:r>
      <w:r>
        <w:rPr>
          <w:rFonts w:ascii="宋体" w:hAnsi="宋体" w:eastAsia="宋体" w:cs="Times New Roman"/>
          <w:sz w:val="18"/>
          <w:szCs w:val="18"/>
        </w:rPr>
        <w:fldChar w:fldCharType="end"/>
      </w:r>
      <w:r>
        <w:rPr>
          <w:rFonts w:ascii="宋体" w:hAnsi="宋体" w:eastAsia="宋体" w:cs="Times New Roman"/>
          <w:sz w:val="18"/>
          <w:szCs w:val="18"/>
        </w:rPr>
        <w:t>、EORTC 2292</w:t>
      </w:r>
      <w:r>
        <w:rPr>
          <w:rFonts w:ascii="宋体" w:hAnsi="宋体" w:eastAsia="宋体" w:cs="Times New Roman"/>
          <w:sz w:val="18"/>
          <w:szCs w:val="18"/>
        </w:rPr>
        <w:fldChar w:fldCharType="begin">
          <w:fldData xml:space="preserve">PEVuZE5vdGU+PENpdGU+PEF1dGhvcj5Cb3NzZXQ8L0F1dGhvcj48WWVhcj4yMDA2PC9ZZWFyPjxS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TQtMjM8L3BhZ2VzPjx2b2x1bWU+MzU1PC92b2x1bWU+PG51bWJlcj4xMTwvbnVt
YmVyPjxlZGl0aW9uPjIwMDYvMDkvMTU8L2VkaXRpb24+PGtleXdvcmRzPjxrZXl3b3JkPkFkZW5v
Y2FyY2lub21hLypkcnVnIHRoZXJhcHkvbW9ydGFsaXR5LypyYWRpb3RoZXJhcHkvc3VyZ2VyeTwv
a2V5d29yZD48a2V5d29yZD5BZHVsdDwva2V5d29yZD48a2V5d29yZD5BZ2Vk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S9hZHZlcnNlIGVmZmVj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b3NzZXQ8L0F1dGhvcj48WWVhcj4yMDA2PC9ZZWFyPjxS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TQtMjM8L3BhZ2VzPjx2b2x1bWU+MzU1PC92b2x1bWU+PG51bWJlcj4xMTwvbnVt
YmVyPjxlZGl0aW9uPjIwMDYvMDkvMTU8L2VkaXRpb24+PGtleXdvcmRzPjxrZXl3b3JkPkFkZW5v
Y2FyY2lub21hLypkcnVnIHRoZXJhcHkvbW9ydGFsaXR5LypyYWRpb3RoZXJhcHkvc3VyZ2VyeTwv
a2V5d29yZD48a2V5d29yZD5BZHVsdDwva2V5d29yZD48a2V5d29yZD5BZ2Vk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S9hZHZlcnNlIGVmZmVj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6]</w:t>
      </w:r>
      <w:r>
        <w:rPr>
          <w:rFonts w:ascii="宋体" w:hAnsi="宋体" w:eastAsia="宋体" w:cs="Times New Roman"/>
          <w:sz w:val="18"/>
          <w:szCs w:val="18"/>
        </w:rPr>
        <w:fldChar w:fldCharType="end"/>
      </w:r>
      <w:r>
        <w:rPr>
          <w:rFonts w:ascii="宋体" w:hAnsi="宋体" w:eastAsia="宋体" w:cs="Times New Roman"/>
          <w:sz w:val="18"/>
          <w:szCs w:val="18"/>
        </w:rPr>
        <w:t>等研究证实，在可手术切除的局晚期直肠癌患者中，术前同步放化疗联合氟尿嘧啶单药，相比单纯术前放疗，能显著提高 PCR、局部控制率并降低病理分期。这一结论在 MRC 研究</w:t>
      </w:r>
      <w:r>
        <w:rPr>
          <w:rFonts w:ascii="宋体" w:hAnsi="宋体" w:eastAsia="宋体" w:cs="Times New Roman"/>
          <w:sz w:val="18"/>
          <w:szCs w:val="18"/>
        </w:rPr>
        <w:fldChar w:fldCharType="begin">
          <w:fldData xml:space="preserve">PEVuZE5vdGU+PENpdGU+PEF1dGhvcj5TZWJhZy1Nb250ZWZpb3JlPC9BdXRob3I+PFllYXI+MjAw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gxMS0yMDwvcGFnZXM+PHZvbHVtZT4zNzM8L3ZvbHVtZT48bnVtYmVyPjk2NjY8L251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TZWJhZy1Nb250ZWZpb3JlPC9BdXRob3I+PFllYXI+MjAw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gxMS0yMDwvcGFnZXM+PHZvbHVtZT4zNzM8L3ZvbHVtZT48bnVtYmVyPjk2NjY8L251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14]</w:t>
      </w:r>
      <w:r>
        <w:rPr>
          <w:rFonts w:ascii="宋体" w:hAnsi="宋体" w:eastAsia="宋体" w:cs="Times New Roman"/>
          <w:sz w:val="18"/>
          <w:szCs w:val="18"/>
        </w:rPr>
        <w:fldChar w:fldCharType="end"/>
      </w:r>
      <w:r>
        <w:rPr>
          <w:rFonts w:ascii="宋体" w:hAnsi="宋体" w:eastAsia="宋体" w:cs="Times New Roman"/>
          <w:sz w:val="18"/>
          <w:szCs w:val="18"/>
        </w:rPr>
        <w:t>、NSABP R-03 研究</w:t>
      </w:r>
      <w:r>
        <w:rPr>
          <w:rFonts w:ascii="宋体" w:hAnsi="宋体" w:eastAsia="宋体" w:cs="Times New Roman"/>
          <w:sz w:val="18"/>
          <w:szCs w:val="18"/>
        </w:rPr>
        <w:fldChar w:fldCharType="begin">
          <w:fldData xml:space="preserve">PEVuZE5vdGU+PENpdGU+PEF1dGhvcj5Sb2g8L0F1dGhvcj48WWVhcj4yMDA5PC9ZZWFyPjxSZWNO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EyNC0zMDwvcGFnZXM+PHZvbHVtZT4yNzwvdm9sdW1lPjxudW1iZXI+MzE8L251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Sb2g8L0F1dGhvcj48WWVhcj4yMDA5PC9ZZWFyPjxSZWNO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EyNC0zMDwvcGFnZXM+PHZvbHVtZT4yNzwvdm9sdW1lPjxudW1iZXI+MzE8L251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7]</w:t>
      </w:r>
      <w:r>
        <w:rPr>
          <w:rFonts w:ascii="宋体" w:hAnsi="宋体" w:eastAsia="宋体" w:cs="Times New Roman"/>
          <w:sz w:val="18"/>
          <w:szCs w:val="18"/>
        </w:rPr>
        <w:fldChar w:fldCharType="end"/>
      </w:r>
      <w:r>
        <w:rPr>
          <w:rFonts w:ascii="宋体" w:hAnsi="宋体" w:eastAsia="宋体" w:cs="Times New Roman"/>
          <w:sz w:val="18"/>
          <w:szCs w:val="18"/>
        </w:rPr>
        <w:t>中得到进一步验证。挪威研究</w:t>
      </w:r>
      <w:r>
        <w:rPr>
          <w:rFonts w:ascii="宋体" w:hAnsi="宋体" w:eastAsia="宋体" w:cs="Times New Roman"/>
          <w:sz w:val="18"/>
          <w:szCs w:val="18"/>
        </w:rPr>
        <w:fldChar w:fldCharType="begin">
          <w:fldData xml:space="preserve">PEVuZE5vdGU+PENpdGU+PEF1dGhvcj5CcmFlbmRlbmdlbjwvQXV0aG9yPjxZZWFyPjIwMDg8L1ll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2ODctOTQ8L3BhZ2VzPjx2b2x1bWU+MjY8L3ZvbHVtZT48bnVtYmVyPjIyPC9udW1iZXI+PGVk
aXRpb24+MjAwOC8wOC8wMjwvZWRpdGlvbj48a2V5d29yZHM+PGtleXdvcmQ+QWRlbm9jYXJjaW5v
bWEvKmRydWcgdGhlcmFweS9tb3J0YWxpdHkvKnJhZGlvdGhlcmFweS9zdXJnZXJ5PC9rZXl3b3Jk
PjxrZXl3b3JkPkFkdWx0PC9rZXl3b3JkPjxrZXl3b3JkPkFnZWQ8L2tleXdvcmQ+PGtleXdvcmQ+
QW50aW5lb3BsYXN0aWMgQ29tYmluZWQgQ2hlbW90aGVyYXB5IFByb3RvY29scy9hZHZlcnNlIGVm
ZmVjdHMvKnRoZXJhcGV1dGljIHVzZTwva2V5d29yZD48a2V5d29yZD5DaGVtb3RoZXJhcHksIEFk
anV2YW50PC9rZXl3b3JkPjxrZXl3b3JkPkV1cm9wZT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hZGp1dmFudCBUaGVy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CcmFlbmRlbmdlbjwvQXV0aG9yPjxZZWFyPjIwMDg8L1ll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2ODctOTQ8L3BhZ2VzPjx2b2x1bWU+MjY8L3ZvbHVtZT48bnVtYmVyPjIyPC9udW1iZXI+PGVk
aXRpb24+MjAwOC8wOC8wMjwvZWRpdGlvbj48a2V5d29yZHM+PGtleXdvcmQ+QWRlbm9jYXJjaW5v
bWEvKmRydWcgdGhlcmFweS9tb3J0YWxpdHkvKnJhZGlvdGhlcmFweS9zdXJnZXJ5PC9rZXl3b3Jk
PjxrZXl3b3JkPkFkdWx0PC9rZXl3b3JkPjxrZXl3b3JkPkFnZWQ8L2tleXdvcmQ+PGtleXdvcmQ+
QW50aW5lb3BsYXN0aWMgQ29tYmluZWQgQ2hlbW90aGVyYXB5IFByb3RvY29scy9hZHZlcnNlIGVm
ZmVjdHMvKnRoZXJhcGV1dGljIHVzZTwva2V5d29yZD48a2V5d29yZD5DaGVtb3RoZXJhcHksIEFk
anV2YW50PC9rZXl3b3JkPjxrZXl3b3JkPkV1cm9wZT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hZGp1dmFudCBUaGVy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69]</w:t>
      </w:r>
      <w:r>
        <w:rPr>
          <w:rFonts w:ascii="宋体" w:hAnsi="宋体" w:eastAsia="宋体" w:cs="Times New Roman"/>
          <w:sz w:val="18"/>
          <w:szCs w:val="18"/>
        </w:rPr>
        <w:fldChar w:fldCharType="end"/>
      </w:r>
      <w:r>
        <w:rPr>
          <w:rFonts w:ascii="宋体" w:hAnsi="宋体" w:eastAsia="宋体" w:cs="Times New Roman"/>
          <w:sz w:val="18"/>
          <w:szCs w:val="18"/>
        </w:rPr>
        <w:t>还显示，术前放疗联合5-FU + 亚叶酸钙化疗，可提升 R0 切除率、延长疾病进展时间并提高癌症相关生存率。多项非劣性研究</w:t>
      </w:r>
      <w:r>
        <w:rPr>
          <w:rFonts w:ascii="宋体" w:hAnsi="宋体" w:eastAsia="宋体" w:cs="Times New Roman"/>
          <w:sz w:val="18"/>
          <w:szCs w:val="18"/>
        </w:rPr>
        <w:fldChar w:fldCharType="begin">
          <w:fldData xml:space="preserve">PEVuZE5vdGU+PENpdGU+PEF1dGhvcj5EYXM8L0F1dGhvcj48WWVhcj4yMDA2PC9ZZWFyPjxSZWNO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TM3OC04Mzwv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M3OC04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ODQtNzwvcGFnZXM+PHZvbHVtZT41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EYXM8L0F1dGhvcj48WWVhcj4yMDA2PC9ZZWFyPjxSZWNO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TM3OC04Mzwv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M3OC04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ODQtNzwvcGFnZXM+PHZvbHVtZT41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70-72]</w:t>
      </w:r>
      <w:r>
        <w:rPr>
          <w:rFonts w:ascii="宋体" w:hAnsi="宋体" w:eastAsia="宋体" w:cs="Times New Roman"/>
          <w:sz w:val="18"/>
          <w:szCs w:val="18"/>
        </w:rPr>
        <w:fldChar w:fldCharType="end"/>
      </w:r>
      <w:r>
        <w:rPr>
          <w:rFonts w:ascii="宋体" w:hAnsi="宋体" w:eastAsia="宋体" w:cs="Times New Roman"/>
          <w:sz w:val="18"/>
          <w:szCs w:val="18"/>
        </w:rPr>
        <w:t xml:space="preserve">表明，卡培他滨与静脉输注氟尿嘧啶用于直肠癌同步放化疗，在不良反应、病理反应、复发率及总生存等方面无显著差异。 </w:t>
      </w:r>
    </w:p>
    <w:p w14:paraId="30B070B6">
      <w:pPr>
        <w:ind w:firstLine="360" w:firstLineChars="200"/>
        <w:rPr>
          <w:rFonts w:hint="eastAsia" w:ascii="宋体" w:hAnsi="宋体" w:eastAsia="宋体" w:cs="Times New Roman"/>
          <w:sz w:val="18"/>
          <w:szCs w:val="18"/>
        </w:rPr>
      </w:pPr>
    </w:p>
    <w:p w14:paraId="001F72F5">
      <w:pPr>
        <w:ind w:firstLine="360" w:firstLineChars="200"/>
        <w:rPr>
          <w:rFonts w:hint="eastAsia" w:ascii="宋体" w:hAnsi="宋体" w:eastAsia="宋体" w:cs="Times New Roman"/>
          <w:sz w:val="18"/>
          <w:szCs w:val="18"/>
        </w:rPr>
      </w:pPr>
      <w:bookmarkStart w:id="23" w:name="OLE_LINK7"/>
      <w:bookmarkStart w:id="24" w:name="OLE_LINK26"/>
      <w:r>
        <w:rPr>
          <w:rFonts w:ascii="宋体" w:hAnsi="宋体" w:eastAsia="宋体" w:cs="Times New Roman"/>
          <w:sz w:val="18"/>
          <w:szCs w:val="18"/>
        </w:rPr>
        <w:t>临床问题：LARC新辅助治疗中能否联合奥沙利铂或使用CAPOX方案化疗？</w:t>
      </w:r>
    </w:p>
    <w:bookmarkEnd w:id="23"/>
    <w:p w14:paraId="7E43496B">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w:t>
      </w:r>
      <w:bookmarkEnd w:id="24"/>
      <w:r>
        <w:rPr>
          <w:rFonts w:ascii="宋体" w:hAnsi="宋体" w:eastAsia="宋体" w:cs="Times New Roman"/>
          <w:b/>
          <w:bCs/>
          <w:sz w:val="18"/>
          <w:szCs w:val="18"/>
        </w:rPr>
        <w:t>LARC 新辅助放化疗联合奥沙利铂缺乏生存获益证据，仅推荐用于临床试验或高危亚组（T4、淋巴结阳性、脉管侵犯）以追求 PCR，且需充分告知毒性风险；CAPOX 方案优先用于以保肛为目的的 TNT 巩固治疗阶段。（中等推荐，专家共识度</w:t>
      </w:r>
      <w:r>
        <w:rPr>
          <w:rFonts w:hint="eastAsia" w:ascii="宋体" w:hAnsi="宋体" w:eastAsia="宋体" w:cs="Times New Roman"/>
          <w:b/>
          <w:bCs/>
          <w:sz w:val="18"/>
          <w:szCs w:val="18"/>
        </w:rPr>
        <w:t>78.6</w:t>
      </w:r>
      <w:r>
        <w:rPr>
          <w:rFonts w:ascii="宋体" w:hAnsi="宋体" w:eastAsia="宋体" w:cs="Times New Roman"/>
          <w:b/>
          <w:bCs/>
          <w:sz w:val="18"/>
          <w:szCs w:val="18"/>
        </w:rPr>
        <w:t>%）</w:t>
      </w:r>
    </w:p>
    <w:p w14:paraId="551AB56B">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kern w:val="0"/>
          <w:sz w:val="18"/>
          <w:szCs w:val="18"/>
          <w14:ligatures w14:val="none"/>
        </w:rPr>
        <w:t>目前尚无高质量研究证实CAPOX 方案（卡培他滨联合奥沙利铂）用于局部晚期直肠癌（LARC）同步放化疗的有效性。不过，部分研究表明，奥沙利铂的加入可显著提升新辅助治疗的病理完全缓解率（PCR）。例如，ACCORD 12/0405 研究数据显示</w:t>
      </w:r>
      <w:r>
        <w:rPr>
          <w:rFonts w:ascii="宋体" w:hAnsi="宋体" w:eastAsia="宋体" w:cs="Times New Roman"/>
          <w:kern w:val="0"/>
          <w:sz w:val="18"/>
          <w:szCs w:val="18"/>
          <w14:ligatures w14:val="none"/>
        </w:rPr>
        <w:fldChar w:fldCharType="begin">
          <w:fldData xml:space="preserve">PEVuZE5vdGU+PENpdGU+PEF1dGhvcj5Hw6lyYXJkPC9BdXRob3I+PFllYXI+MjAxMDwvWWVhcj48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NjM4LTQ0PC9wYWdlcz48dm9sdW1l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Hw6lyYXJkPC9BdXRob3I+PFllYXI+MjAxMDwvWWVhcj48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NjM4LTQ0PC9wYWdlcz48dm9sdW1l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3]</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同步 CAPOX 组的主要病理缓解率较同步卡培他滨组高出10.5%（39.4% vs 28.9%，P=0.008），环周切缘阳性率降低 9.4%（9.9% vs 19.3%，P=0.02）；FORWARC研究</w:t>
      </w:r>
      <w:r>
        <w:rPr>
          <w:rFonts w:ascii="宋体" w:hAnsi="宋体" w:eastAsia="宋体" w:cs="Times New Roman"/>
          <w:kern w:val="0"/>
          <w:sz w:val="18"/>
          <w:szCs w:val="18"/>
          <w14:ligatures w14:val="none"/>
        </w:rPr>
        <w:fldChar w:fldCharType="begin">
          <w:fldData xml:space="preserve">PEVuZE5vdGU+PENpdGU+PEF1dGhvcj5EZW5nPC9BdXRob3I+PFllYXI+MjAxOTwvWWVhcj48UmVj
TnVtPjg0PC9SZWNOdW0+PERpc3BsYXlUZXh0PjxzdHlsZSBmYWNlPSJzdXBlcnNjcmlwdCI+Wzc0
XTwvc3R5bGU+PC9EaXNwbGF5VGV4dD48cmVjb3JkPjxyZWMtbnVtYmVyPjg0PC9yZWMtbnVtYmVy
Pjxmb3JlaWduLWtleXM+PGtleSBhcHA9IkVOIiBkYi1pZD0iOTVhNTkyZmZrYXB3eGZld3Nldnhm
YXc4dnd4ZWEwenBydHZ4IiB0aW1lc3RhbXA9IjE3NTIwNjI4NTciPjg0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d1LCBY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jIzLTMyMzM8L3BhZ2VzPjx2b2x1bWU+Mzc8L3ZvbHVtZT48bnVtYmVy
PjM0PC9udW1iZXI+PGVkaXRpb24+MjAxOS8wOS8yNz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hlbW9yYWRpb3RoZXJhcHksIEFk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EZW5nPC9BdXRob3I+PFllYXI+MjAxOTwvWWVhcj48UmVj
TnVtPjg0PC9SZWNOdW0+PERpc3BsYXlUZXh0PjxzdHlsZSBmYWNlPSJzdXBlcnNjcmlwdCI+Wzc0
XTwvc3R5bGU+PC9EaXNwbGF5VGV4dD48cmVjb3JkPjxyZWMtbnVtYmVyPjg0PC9yZWMtbnVtYmVy
Pjxmb3JlaWduLWtleXM+PGtleSBhcHA9IkVOIiBkYi1pZD0iOTVhNTkyZmZrYXB3eGZld3Nldnhm
YXc4dnd4ZWEwenBydHZ4IiB0aW1lc3RhbXA9IjE3NTIwNjI4NTciPjg0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d1LCBY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jIzLTMyMzM8L3BhZ2VzPjx2b2x1bWU+Mzc8L3ZvbHVtZT48bnVtYmVy
PjM0PC9udW1iZXI+PGVkaXRpb24+MjAxOS8wOS8yNz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hlbW9yYWRpb3RoZXJhcHksIEFk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4]</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通过在放疗同步应用全量奥沙利铂（85 mg/m²，每两周一次）联合 mFOLFOX6 方案，成功将 PCR 率从14%提升至 27.5%。 然而，在生存获益方面，研究结论存在差异。CAO/ARO/AIO-04 三期随机试验显示，尽管奥沙利铂联合同步放化疗及术后巩固化疗能够提高 PCR 率和 3 年无病生存期（DFS），但对总生存期（OS）并无改善作用</w:t>
      </w:r>
      <w:r>
        <w:rPr>
          <w:rFonts w:ascii="宋体" w:hAnsi="宋体" w:eastAsia="宋体" w:cs="Times New Roman"/>
          <w:kern w:val="0"/>
          <w:sz w:val="18"/>
          <w:szCs w:val="18"/>
          <w14:ligatures w14:val="none"/>
        </w:rPr>
        <w:fldChar w:fldCharType="begin">
          <w:fldData xml:space="preserve">PEVuZE5vdGU+PENpdGU+PEF1dGhvcj5Sw7ZkZWw8L0F1dGhvcj48WWVhcj4yMDE1PC9ZZWFyPjxS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k3OS04OTwvcGFnZXM+PHZvbHVtZT4xNjwvdm9sdW1lPjxudW1iZXI+ODwvbnVtYmVy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Sw7ZkZWw8L0F1dGhvcj48WWVhcj4yMDE1PC9ZZWFyPjxS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k3OS04OTwvcGFnZXM+PHZvbHVtZT4xNjwvdm9sdW1lPjxudW1iZXI+ODwvbnVtYmVy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5]</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此外，PETACC6</w:t>
      </w:r>
      <w:r>
        <w:rPr>
          <w:rFonts w:ascii="宋体" w:hAnsi="宋体" w:eastAsia="宋体" w:cs="Times New Roman"/>
          <w:kern w:val="0"/>
          <w:sz w:val="18"/>
          <w:szCs w:val="18"/>
          <w14:ligatures w14:val="none"/>
        </w:rPr>
        <w:fldChar w:fldCharType="begin">
          <w:fldData xml:space="preserve">PEVuZE5vdGU+PENpdGU+PEF1dGhvcj5TY2htb2xsPC9BdXRob3I+PFllYXI+MjAyMTwvWWVhcj48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ctMjk8L3BhZ2VzPjx2b2x1bWU+Mzk8L3ZvbHVtZT48bnVtYmVyPjE8L251bWJlcj48ZWRpdGlv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TY2htb2xsPC9BdXRob3I+PFllYXI+MjAyMTwvWWVhcj48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ctMjk8L3BhZ2VzPjx2b2x1bWU+Mzk8L3ZvbHVtZT48bnVtYmVyPjE8L251bWJlcj48ZWRpdGlv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6]</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STAR-01</w:t>
      </w:r>
      <w:r>
        <w:rPr>
          <w:rFonts w:ascii="宋体" w:hAnsi="宋体" w:eastAsia="宋体" w:cs="Times New Roman"/>
          <w:kern w:val="0"/>
          <w:sz w:val="18"/>
          <w:szCs w:val="18"/>
          <w14:ligatures w14:val="none"/>
        </w:rPr>
        <w:fldChar w:fldCharType="begin">
          <w:fldData xml:space="preserve">PEVuZE5vdGU+PENpdGU+PEF1dGhvcj5Bc2NoZWxlPC9BdXRob3I+PFllYXI+MjAxMTwvWWVhcj48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NzczLTgwPC9wYWdlcz48dm9sdW1lPjI5PC92b2x1bWU+PG51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Bc2NoZWxlPC9BdXRob3I+PFllYXI+MjAxMTwvWWVhcj48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NzczLTgwPC9wYWdlcz48dm9sdW1lPjI5PC92b2x1bWU+PG51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7]</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ACCORD 12/0405</w:t>
      </w:r>
      <w:r>
        <w:rPr>
          <w:rFonts w:ascii="宋体" w:hAnsi="宋体" w:eastAsia="宋体" w:cs="Times New Roman"/>
          <w:kern w:val="0"/>
          <w:sz w:val="18"/>
          <w:szCs w:val="18"/>
          <w14:ligatures w14:val="none"/>
        </w:rPr>
        <w:fldChar w:fldCharType="begin">
          <w:fldData xml:space="preserve">PEVuZE5vdGU+PENpdGU+PEF1dGhvcj5Hw6lyYXJkPC9BdXRob3I+PFllYXI+MjAxMDwvWWVhcj48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NjM4LTQ0PC9wYWdlcz48dm9sdW1l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Hw6lyYXJkPC9BdXRob3I+PFllYXI+MjAxMDwvWWVhcj48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xNjM4LTQ0PC9wYWdlcz48dm9sdW1l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3]</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NSABP R-04</w:t>
      </w:r>
      <w:r>
        <w:rPr>
          <w:rFonts w:ascii="宋体" w:hAnsi="宋体" w:eastAsia="宋体" w:cs="Times New Roman"/>
          <w:kern w:val="0"/>
          <w:sz w:val="18"/>
          <w:szCs w:val="18"/>
          <w14:ligatures w14:val="none"/>
        </w:rPr>
        <w:fldChar w:fldCharType="begin"/>
      </w:r>
      <w:r>
        <w:rPr>
          <w:rFonts w:ascii="宋体" w:hAnsi="宋体" w:eastAsia="宋体" w:cs="Times New Roman"/>
          <w:kern w:val="0"/>
          <w:sz w:val="18"/>
          <w:szCs w:val="18"/>
          <w14:ligatures w14:val="none"/>
        </w:rPr>
        <w:instrText xml:space="preserve"> ADDIN EN.CITE &lt;EndNote&gt;&lt;Cite&gt;&lt;Author&gt;Roh&lt;/Author&gt;&lt;RecNum&gt;90&lt;/RecNum&gt;&lt;DisplayText&gt;&lt;style face="superscript"&gt;[78]&lt;/style&gt;&lt;/DisplayText&gt;&lt;record&gt;&lt;rec-number&gt;90&lt;/rec-number&gt;&lt;foreign-keys&gt;&lt;key app="EN" db-id="95a592ffkapwxfewsevxfaw8vwxea0zprtvx" timestamp="1752063228"&gt;90&lt;/key&gt;&lt;/foreign-keys&gt;&lt;ref-type name="Journal Article"&gt;17&lt;/ref-type&gt;&lt;contributors&gt;&lt;authors&gt;&lt;author&gt;Roh, M. S.&lt;/author&gt;&lt;author&gt;Yothers, G. A.&lt;/author&gt;&lt;author&gt;O&amp;apos;Connell, M. J.&lt;/author&gt;&lt;author&gt;Beart, R. W.&lt;/author&gt;&lt;author&gt;Pitot, H. C.&lt;/author&gt;&lt;author&gt;Shields, A. F.&lt;/author&gt;&lt;author&gt;Parda, D. S.&lt;/author&gt;&lt;author&gt;Sharif, S.&lt;/author&gt;&lt;author&gt;Allegra, C. J.&lt;/author&gt;&lt;author&gt;Petrelli, N. J.&lt;/author&gt;&lt;author&gt;Landry, J. C.&lt;/author&gt;&lt;author&gt;Ryan, D. P.&lt;/author&gt;&lt;author&gt;Arora, A.&lt;/author&gt;&lt;author&gt;Evans, T. L.&lt;/author&gt;&lt;author&gt;Soori, G. S.&lt;/author&gt;&lt;author&gt;Chu, L.&lt;/author&gt;&lt;author&gt;Landes, R. V.&lt;/author&gt;&lt;author&gt;Mohiuddin, M.&lt;/author&gt;&lt;author&gt;Lopa, S.&lt;/author&gt;&lt;author&gt;Wolmark, N.&lt;/author&gt;&lt;/authors&gt;&lt;/contributors&gt;&lt;titles&gt;&lt;title&gt;The impact of capecitabine and oxaliplatin in the preoperative multimodality treatment in patients with carcinoma of the rectum: NSABP R-04&lt;/title&gt;&lt;secondary-title&gt;Journal of Clinical Oncology&lt;/secondary-title&gt;&lt;/titles&gt;&lt;periodical&gt;&lt;full-title&gt;Journal of Clinical Oncology&lt;/full-title&gt;&lt;/periodical&gt;&lt;pages&gt;3503-3503&lt;/pages&gt;&lt;volume&gt;29&lt;/volume&gt;&lt;number&gt;15_suppl&lt;/number&gt;&lt;dates&gt;&lt;pub-dates&gt;&lt;date&gt;2011/05/20&lt;/date&gt;&lt;/pub-dates&gt;&lt;/dates&gt;&lt;publisher&gt;Wolters Kluwer&lt;/publisher&gt;&lt;isbn&gt;0732-183X&lt;/isbn&gt;&lt;urls&gt;&lt;related-urls&gt;&lt;url&gt;https://doi.org/10.1200/jco.2011.29.15_suppl.3503&lt;/url&gt;&lt;/related-urls&gt;&lt;/urls&gt;&lt;electronic-resource-num&gt;10.1200/jco.2011.29.15_suppl.3503&lt;/electronic-resource-num&gt;&lt;access-date&gt;2025/07/09&lt;/access-date&gt;&lt;/record&gt;&lt;/Cite&gt;&lt;/EndNote&gt;</w:instrText>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78]</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等多项研究均证实，在同步放化疗中采用奥沙利铂周方案，不仅无法提升DFS和OS，还会降低患者治疗耐受性。基于现有证据，CAPOX 方案更适用于巩固化疗或全程新辅助治疗（TNT）。研究表明</w:t>
      </w:r>
      <w:r>
        <w:rPr>
          <w:rFonts w:ascii="宋体" w:hAnsi="宋体" w:eastAsia="宋体" w:cs="Times New Roman"/>
          <w:kern w:val="0"/>
          <w:sz w:val="18"/>
          <w:szCs w:val="18"/>
          <w14:ligatures w14:val="none"/>
        </w:rPr>
        <w:fldChar w:fldCharType="begin">
          <w:fldData xml:space="preserve">PEVuZE5vdGU+PENpdGU+PEF1dGhvcj5KaW48L0F1dGhvcj48WWVhcj4yMDIyPC9ZZWFyPjxSZWNO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Y4MS0xNjkyPC9wYWdlcz48dm9sdW1l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zAyLTcxNTwvcGFn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KaW48L0F1dGhvcj48WWVhcj4yMDIyPC9ZZWFyPjxSZWNO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Y4MS0xNjkyPC9wYWdlcz48dm9sdW1l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zAyLTcxNTwvcGFn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22, 24]</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在全程新辅助治疗（TNT）模式下使用含奥沙利铂的 CAPOX 方案，可使病理完全缓解率（pCR）达到 28%-30%，并降低远处转移风险。</w:t>
      </w:r>
      <w:r>
        <w:rPr>
          <w:rFonts w:ascii="宋体" w:hAnsi="宋体" w:eastAsia="宋体" w:cs="Times New Roman"/>
          <w:sz w:val="18"/>
          <w:szCs w:val="18"/>
        </w:rPr>
        <w:t xml:space="preserve"> </w:t>
      </w:r>
    </w:p>
    <w:p w14:paraId="1833207E">
      <w:pPr>
        <w:ind w:firstLine="360" w:firstLineChars="200"/>
        <w:jc w:val="left"/>
        <w:rPr>
          <w:rFonts w:hint="eastAsia" w:ascii="宋体" w:hAnsi="宋体" w:eastAsia="宋体" w:cs="Times New Roman"/>
          <w:sz w:val="18"/>
          <w:szCs w:val="18"/>
        </w:rPr>
      </w:pPr>
    </w:p>
    <w:p w14:paraId="429ECADD">
      <w:pPr>
        <w:ind w:firstLine="360" w:firstLineChars="200"/>
        <w:rPr>
          <w:rFonts w:hint="eastAsia" w:ascii="宋体" w:hAnsi="宋体" w:eastAsia="宋体" w:cs="Times New Roman"/>
          <w:color w:val="FF0000"/>
          <w:sz w:val="18"/>
          <w:szCs w:val="18"/>
        </w:rPr>
      </w:pPr>
      <w:bookmarkStart w:id="25" w:name="OLE_LINK27"/>
      <w:r>
        <w:rPr>
          <w:rFonts w:ascii="宋体" w:hAnsi="宋体" w:eastAsia="宋体" w:cs="Times New Roman"/>
          <w:sz w:val="18"/>
          <w:szCs w:val="18"/>
        </w:rPr>
        <w:t>临床问题：LARC新辅助治疗中能否使用含有伊立替康的方案治疗？</w:t>
      </w:r>
    </w:p>
    <w:p w14:paraId="13437B52">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 LARC新辅助治疗中可以使用含伊立替康的化疗方案，但需结合患者临床特征、基因型及治疗目标进行个体化选择。（强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w:t>
      </w:r>
    </w:p>
    <w:bookmarkEnd w:id="25"/>
    <w:p w14:paraId="056B20CA">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Cinclare 研究</w:t>
      </w:r>
      <w:r>
        <w:rPr>
          <w:rFonts w:ascii="宋体" w:hAnsi="宋体" w:eastAsia="宋体" w:cs="Times New Roman"/>
          <w:sz w:val="18"/>
          <w:szCs w:val="18"/>
        </w:rPr>
        <w:fldChar w:fldCharType="begin">
          <w:fldData xml:space="preserve">PEVuZE5vdGU+PENpdGU+PEF1dGhvcj5aaHU8L0F1dGhvcj48WWVhcj4yMDIwPC9ZZWFyPjxSZWNO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QyMzEtNDIzOTwvcGFnZXM+PHZvbHVtZT4zODwvdm9sdW1lPjxudW1iZXI+MzY8L251bWJlcj48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aaHU8L0F1dGhvcj48WWVhcj4yMDIwPC9ZZWFyPjxSZWNO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QyMzEtNDIzOTwvcGFnZXM+PHZvbHVtZT4zODwvdm9sdW1lPjxudW1iZXI+MzY8L251bWJlcj48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79]</w:t>
      </w:r>
      <w:r>
        <w:rPr>
          <w:rFonts w:ascii="宋体" w:hAnsi="宋体" w:eastAsia="宋体" w:cs="Times New Roman"/>
          <w:sz w:val="18"/>
          <w:szCs w:val="18"/>
        </w:rPr>
        <w:fldChar w:fldCharType="end"/>
      </w:r>
      <w:r>
        <w:rPr>
          <w:rFonts w:ascii="宋体" w:hAnsi="宋体" w:eastAsia="宋体" w:cs="Times New Roman"/>
          <w:sz w:val="18"/>
          <w:szCs w:val="18"/>
        </w:rPr>
        <w:t>显示，基于 UGT1A1 基因型引导，常规放化疗联合伊立替康（CapIriRT 方案）可使局部进展期结直肠癌患者的 pCR 率翻倍（17.5% vs 33.8%，p=0.001），</w:t>
      </w:r>
      <w:r>
        <w:rPr>
          <w:rFonts w:hint="eastAsia" w:ascii="宋体" w:hAnsi="宋体" w:eastAsia="宋体" w:cs="Times New Roman"/>
          <w:sz w:val="18"/>
          <w:szCs w:val="18"/>
        </w:rPr>
        <w:t xml:space="preserve"> </w:t>
      </w:r>
      <w:r>
        <w:rPr>
          <w:rFonts w:ascii="宋体" w:hAnsi="宋体" w:eastAsia="宋体" w:cs="Times New Roman"/>
          <w:sz w:val="18"/>
          <w:szCs w:val="18"/>
        </w:rPr>
        <w:t>但 3 级以上不良反应显著增加。PRODIGE 23 研究</w:t>
      </w:r>
      <w:r>
        <w:rPr>
          <w:rFonts w:ascii="宋体" w:hAnsi="宋体" w:eastAsia="宋体" w:cs="Times New Roman"/>
          <w:sz w:val="18"/>
          <w:szCs w:val="18"/>
        </w:rPr>
        <w:fldChar w:fldCharType="begin">
          <w:fldData xml:space="preserve">PEVuZE5vdGU+PENpdGU+PEF1dGhvcj5Db25yb3k8L0F1dGhvcj48WWVhcj4yMDIxPC9ZZWFyPjxS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wMi03MTU8L3BhZ2VzPjx2b2x1bWU+MjI8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b25yb3k8L0F1dGhvcj48WWVhcj4yMDIxPC9ZZWFyPjxS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wMi03MTU8L3BhZ2VzPjx2b2x1bWU+MjI8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4]</w:t>
      </w:r>
      <w:r>
        <w:rPr>
          <w:rFonts w:ascii="宋体" w:hAnsi="宋体" w:eastAsia="宋体" w:cs="Times New Roman"/>
          <w:sz w:val="18"/>
          <w:szCs w:val="18"/>
        </w:rPr>
        <w:fldChar w:fldCharType="end"/>
      </w:r>
      <w:r>
        <w:rPr>
          <w:rFonts w:ascii="宋体" w:hAnsi="宋体" w:eastAsia="宋体" w:cs="Times New Roman"/>
          <w:sz w:val="18"/>
          <w:szCs w:val="18"/>
        </w:rPr>
        <w:t>证实，FOLFIRINOX（含伊立替康）作为诱导化疗后序贯放化疗，较标准同步放化疗显著提升 PCR 率（28% vs 12%，P＜0.0001），并改善 7 年 DFS（67.6% vs 62.5%，P = 0.048 ）与 7 年 OS（81.9% vs 76.1%, P = 0.033）。</w:t>
      </w:r>
      <w:r>
        <w:rPr>
          <w:rFonts w:ascii="Times New Roman" w:hAnsi="Times New Roman" w:eastAsia="宋体" w:cs="Times New Roman"/>
          <w:sz w:val="18"/>
          <w:szCs w:val="18"/>
        </w:rPr>
        <w:t>​</w:t>
      </w:r>
      <w:r>
        <w:rPr>
          <w:rFonts w:ascii="宋体" w:hAnsi="宋体" w:eastAsia="宋体" w:cs="Times New Roman"/>
          <w:sz w:val="18"/>
          <w:szCs w:val="18"/>
        </w:rPr>
        <w:t>因此，对于高危 LARC 患者（低位、T4 或 N+）及追求高病理完全缓解率者，TNT中可考虑 mFOLFIRINOX 诱导化疗或伊立替康周方案同步放化疗。建议通过 UGT1A1 基因型检测优化伊立替康剂量降低毒性风险：UGT1A111 (6/6 型) 患者推荐剂量为 80 mg/m² 每周 1 次，UGT1A1128 (6/7 型) 患者为 65mg/m² 每周 1 次；卡培他滨 625mg/m²，每天两次，每周5天。</w:t>
      </w:r>
    </w:p>
    <w:p w14:paraId="3D21F74B">
      <w:pPr>
        <w:ind w:firstLine="360" w:firstLineChars="200"/>
        <w:rPr>
          <w:rFonts w:hint="eastAsia" w:ascii="宋体" w:hAnsi="宋体" w:eastAsia="宋体" w:cs="Times New Roman"/>
          <w:sz w:val="18"/>
          <w:szCs w:val="18"/>
        </w:rPr>
      </w:pPr>
      <w:r>
        <w:rPr>
          <w:rFonts w:ascii="宋体" w:hAnsi="宋体" w:eastAsia="宋体" w:cs="Times New Roman"/>
          <w:sz w:val="18"/>
          <w:szCs w:val="18"/>
        </w:rPr>
        <w:t xml:space="preserve"> </w:t>
      </w:r>
      <w:bookmarkStart w:id="26" w:name="OLE_LINK1"/>
    </w:p>
    <w:p w14:paraId="23C875DF">
      <w:pPr>
        <w:ind w:firstLine="360" w:firstLineChars="200"/>
        <w:rPr>
          <w:rFonts w:hint="eastAsia" w:ascii="宋体" w:hAnsi="宋体" w:eastAsia="宋体" w:cs="Times New Roman"/>
          <w:color w:val="FF0000"/>
          <w:sz w:val="18"/>
          <w:szCs w:val="18"/>
        </w:rPr>
      </w:pPr>
      <w:bookmarkStart w:id="27" w:name="OLE_LINK8"/>
      <w:bookmarkStart w:id="28" w:name="OLE_LINK28"/>
      <w:r>
        <w:rPr>
          <w:rFonts w:ascii="宋体" w:hAnsi="宋体" w:eastAsia="宋体" w:cs="Times New Roman"/>
          <w:sz w:val="18"/>
          <w:szCs w:val="18"/>
        </w:rPr>
        <w:t>临床问题：LARC新辅助治疗期间能否联用分子靶向药物？</w:t>
      </w:r>
      <w:bookmarkEnd w:id="26"/>
    </w:p>
    <w:bookmarkEnd w:id="27"/>
    <w:p w14:paraId="20E578B3">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w:t>
      </w:r>
      <w:bookmarkEnd w:id="28"/>
      <w:r>
        <w:rPr>
          <w:rFonts w:ascii="宋体" w:hAnsi="宋体" w:eastAsia="宋体" w:cs="Times New Roman"/>
          <w:b/>
          <w:bCs/>
          <w:sz w:val="18"/>
          <w:szCs w:val="18"/>
        </w:rPr>
        <w:t>目前证据不支持西妥昔单抗、贝伐珠单抗等分子靶向药物作为 LARC 新辅助治疗常规方案。仅特定人群（如需快速缩瘤、转化治疗的潜在可切除患者）可结合分子分型及多学科评估谨慎使用；虽现有II期数据显示潜力，但</w:t>
      </w:r>
      <w:r>
        <w:rPr>
          <w:rFonts w:hint="eastAsia" w:ascii="宋体" w:hAnsi="宋体" w:eastAsia="宋体" w:cs="Times New Roman"/>
          <w:b/>
          <w:bCs/>
          <w:sz w:val="18"/>
          <w:szCs w:val="18"/>
        </w:rPr>
        <w:t>鉴于</w:t>
      </w:r>
      <w:r>
        <w:rPr>
          <w:rFonts w:ascii="宋体" w:hAnsi="宋体" w:eastAsia="宋体" w:cs="Times New Roman"/>
          <w:b/>
          <w:bCs/>
          <w:sz w:val="18"/>
          <w:szCs w:val="18"/>
        </w:rPr>
        <w:t>III期</w:t>
      </w:r>
      <w:r>
        <w:rPr>
          <w:rFonts w:hint="eastAsia" w:ascii="宋体" w:hAnsi="宋体" w:eastAsia="宋体" w:cs="Times New Roman"/>
          <w:b/>
          <w:bCs/>
          <w:sz w:val="18"/>
          <w:szCs w:val="18"/>
        </w:rPr>
        <w:t>研究</w:t>
      </w:r>
      <w:r>
        <w:rPr>
          <w:rFonts w:ascii="宋体" w:hAnsi="宋体" w:eastAsia="宋体" w:cs="Times New Roman"/>
          <w:b/>
          <w:bCs/>
          <w:sz w:val="18"/>
          <w:szCs w:val="18"/>
        </w:rPr>
        <w:t>证据不足，建议优先纳入临床研究或经多学科讨论后个体化实施。（弱推荐，专家共识度</w:t>
      </w:r>
      <w:r>
        <w:rPr>
          <w:rFonts w:hint="eastAsia" w:ascii="宋体" w:hAnsi="宋体" w:eastAsia="宋体" w:cs="Times New Roman"/>
          <w:b/>
          <w:bCs/>
          <w:sz w:val="18"/>
          <w:szCs w:val="18"/>
        </w:rPr>
        <w:t>85.7</w:t>
      </w:r>
      <w:r>
        <w:rPr>
          <w:rFonts w:ascii="宋体" w:hAnsi="宋体" w:eastAsia="宋体" w:cs="Times New Roman"/>
          <w:b/>
          <w:bCs/>
          <w:sz w:val="18"/>
          <w:szCs w:val="18"/>
        </w:rPr>
        <w:t>%）</w:t>
      </w:r>
    </w:p>
    <w:p w14:paraId="3CD1C561">
      <w:pPr>
        <w:ind w:firstLine="361" w:firstLineChars="200"/>
        <w:rPr>
          <w:rFonts w:hint="eastAsia" w:ascii="宋体" w:hAnsi="宋体" w:eastAsia="宋体" w:cs="Times New Roman"/>
          <w:kern w:val="0"/>
          <w:sz w:val="18"/>
          <w:szCs w:val="18"/>
          <w14:ligatures w14:val="none"/>
        </w:rPr>
      </w:pPr>
      <w:r>
        <w:rPr>
          <w:rFonts w:ascii="宋体" w:hAnsi="宋体" w:eastAsia="宋体" w:cs="Times New Roman"/>
          <w:b/>
          <w:bCs/>
          <w:sz w:val="18"/>
          <w:szCs w:val="18"/>
        </w:rPr>
        <w:t>循证医学证据：</w:t>
      </w:r>
      <w:bookmarkStart w:id="29" w:name="OLE_LINK9"/>
      <w:bookmarkStart w:id="30" w:name="OLE_LINK29"/>
      <w:r>
        <w:rPr>
          <w:rFonts w:ascii="宋体" w:hAnsi="宋体" w:eastAsia="宋体" w:cs="Times New Roman"/>
          <w:kern w:val="0"/>
          <w:sz w:val="18"/>
          <w:szCs w:val="18"/>
          <w14:ligatures w14:val="none"/>
        </w:rPr>
        <w:t>2010年德国学者汇总分析3项直肠癌术前放化疗 RCT 试验发现</w:t>
      </w:r>
      <w:r>
        <w:rPr>
          <w:rFonts w:ascii="宋体" w:hAnsi="宋体" w:eastAsia="宋体" w:cs="Times New Roman"/>
          <w:kern w:val="0"/>
          <w:sz w:val="18"/>
          <w:szCs w:val="18"/>
          <w14:ligatures w14:val="none"/>
        </w:rPr>
        <w:fldChar w:fldCharType="begin">
          <w:fldData xml:space="preserve">PEVuZE5vdGU+PENpdGU+PEF1dGhvcj5XZWlzczwvQXV0aG9yPjxZZWFyPjIwMTA8L1llYXI+PFJl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cyLTg8L3BhZ2VzPjx2b2x1bWU+Nzg8L3ZvbHVtZT48bnVt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XZWlzczwvQXV0aG9yPjxZZWFyPjIwMTA8L1llYXI+PFJl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NDcyLTg8L3BhZ2VzPjx2b2x1bWU+Nzg8L3ZvbHVtZT48bnVt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80]</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相较于单独放化疗（pCR率16%），联合西妥昔单抗治疗pCR率降至 9%（p=0.32），肿瘤退缩分级（TRG）显著降低 50%（p=0.0035），但无生存获益。多项 II 期研究</w:t>
      </w:r>
      <w:r>
        <w:rPr>
          <w:rFonts w:ascii="宋体" w:hAnsi="宋体" w:eastAsia="宋体" w:cs="Times New Roman"/>
          <w:kern w:val="0"/>
          <w:sz w:val="18"/>
          <w:szCs w:val="18"/>
          <w14:ligatures w14:val="none"/>
        </w:rPr>
        <w:fldChar w:fldCharType="begin">
          <w:fldData xml:space="preserve">PEVuZE5vdGU+PENpdGU+PEF1dGhvcj5WZWxlbmlrPC9BdXRob3I+PFllYXI+MjAyMDwvWWVhcj48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1MDctMjUxMzwvcGFnZXM+PHZvbHVtZT4yNjwvdm9sdW1lPjxudW1iZXI+ODwv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WZWxlbmlrPC9BdXRob3I+PFllYXI+MjAyMDwvWWVhcj48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1MDctMjUxMzwvcGFnZXM+PHZvbHVtZT4yNjwvdm9sdW1lPjxudW1iZXI+ODwv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81, 82]</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显示，贝伐珠单抗联合新辅助放化疗虽使 PCR 率达 13.3%-39.3%，但 3 级以上手足综合征、直肠炎发生率升高，且术后延迟愈合、吻合口瘘和出血风险增加。长期随访</w:t>
      </w:r>
      <w:r>
        <w:rPr>
          <w:rFonts w:ascii="宋体" w:hAnsi="宋体" w:eastAsia="宋体" w:cs="Times New Roman"/>
          <w:kern w:val="0"/>
          <w:sz w:val="18"/>
          <w:szCs w:val="18"/>
          <w14:ligatures w14:val="none"/>
        </w:rPr>
        <w:fldChar w:fldCharType="begin">
          <w:fldData xml:space="preserve">PEVuZE5vdGU+PENpdGU+PEF1dGhvcj5EZSBGZWxpY2U8L0F1dGhvcj48WWVhcj4yMDI1PC9ZZWFy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</w:fldData>
        </w:fldChar>
      </w:r>
      <w:r>
        <w:rPr>
          <w:rFonts w:ascii="宋体" w:hAnsi="宋体" w:eastAsia="宋体" w:cs="Times New Roman"/>
          <w:kern w:val="0"/>
          <w:sz w:val="18"/>
          <w:szCs w:val="18"/>
          <w14:ligatures w14:val="none"/>
        </w:rPr>
        <w:instrText xml:space="preserve"> ADDIN EN.CITE </w:instrText>
      </w:r>
      <w:r>
        <w:rPr>
          <w:rFonts w:ascii="宋体" w:hAnsi="宋体" w:eastAsia="宋体" w:cs="Times New Roman"/>
          <w:kern w:val="0"/>
          <w:sz w:val="18"/>
          <w:szCs w:val="18"/>
          <w14:ligatures w14:val="none"/>
        </w:rPr>
        <w:fldChar w:fldCharType="begin">
          <w:fldData xml:space="preserve">PEVuZE5vdGU+PENpdGU+PEF1dGhvcj5EZSBGZWxpY2U8L0F1dGhvcj48WWVhcj4yMDI1PC9ZZWFy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</w:fldData>
        </w:fldChar>
      </w:r>
      <w:r>
        <w:rPr>
          <w:rFonts w:ascii="宋体" w:hAnsi="宋体" w:eastAsia="宋体" w:cs="Times New Roman"/>
          <w:kern w:val="0"/>
          <w:sz w:val="18"/>
          <w:szCs w:val="18"/>
          <w14:ligatures w14:val="none"/>
        </w:rPr>
        <w:instrText xml:space="preserve"> ADDIN EN.CITE.DATA </w:instrTex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fldChar w:fldCharType="separate"/>
      </w:r>
      <w:r>
        <w:rPr>
          <w:rFonts w:ascii="宋体" w:hAnsi="宋体" w:eastAsia="宋体" w:cs="Times New Roman"/>
          <w:kern w:val="0"/>
          <w:sz w:val="18"/>
          <w:szCs w:val="18"/>
          <w:vertAlign w:val="superscript"/>
          <w14:ligatures w14:val="none"/>
        </w:rPr>
        <w:t>[83]</w:t>
      </w:r>
      <w:r>
        <w:rPr>
          <w:rFonts w:ascii="宋体" w:hAnsi="宋体" w:eastAsia="宋体" w:cs="Times New Roman"/>
          <w:kern w:val="0"/>
          <w:sz w:val="18"/>
          <w:szCs w:val="18"/>
          <w14:ligatures w14:val="none"/>
        </w:rPr>
        <w:fldChar w:fldCharType="end"/>
      </w:r>
      <w:r>
        <w:rPr>
          <w:rFonts w:ascii="宋体" w:hAnsi="宋体" w:eastAsia="宋体" w:cs="Times New Roman"/>
          <w:kern w:val="0"/>
          <w:sz w:val="18"/>
          <w:szCs w:val="18"/>
          <w14:ligatures w14:val="none"/>
        </w:rPr>
        <w:t>表明，达到 CR 的患者五年 OS（80.8%）虽高于非 CR 患者（70.1%），但差异无统计学意义（P=0.07）。因此，除临床研究外，不建议常规将分子靶向药物用于 LARC 术前新辅助放化疗。</w:t>
      </w:r>
    </w:p>
    <w:p w14:paraId="4D167572">
      <w:pPr>
        <w:ind w:firstLine="360" w:firstLineChars="200"/>
        <w:jc w:val="left"/>
        <w:rPr>
          <w:rFonts w:hint="eastAsia" w:ascii="宋体" w:hAnsi="宋体" w:eastAsia="宋体" w:cs="Times New Roman"/>
          <w:kern w:val="0"/>
          <w:sz w:val="18"/>
          <w:szCs w:val="18"/>
          <w14:ligatures w14:val="none"/>
        </w:rPr>
      </w:pPr>
    </w:p>
    <w:p w14:paraId="663B5A07">
      <w:pPr>
        <w:widowControl/>
        <w:rPr>
          <w:rFonts w:hint="eastAsia" w:ascii="宋体" w:hAnsi="宋体" w:eastAsia="宋体" w:cs="Times New Roman"/>
          <w:b/>
          <w:bCs/>
          <w:sz w:val="18"/>
          <w:szCs w:val="18"/>
        </w:rPr>
      </w:pPr>
      <w:r>
        <w:rPr>
          <w:rFonts w:ascii="宋体" w:hAnsi="宋体" w:eastAsia="宋体" w:cs="Times New Roman"/>
          <w:b/>
          <w:bCs/>
          <w:sz w:val="18"/>
          <w:szCs w:val="18"/>
        </w:rPr>
        <w:t>四、全程新辅助治疗（total neoadjuvant therapy, TNT）的相关问题</w:t>
      </w:r>
    </w:p>
    <w:p w14:paraId="2EB32849">
      <w:pPr>
        <w:ind w:firstLine="360" w:firstLineChars="200"/>
        <w:rPr>
          <w:rFonts w:hint="eastAsia" w:ascii="宋体" w:hAnsi="宋体" w:eastAsia="宋体" w:cs="Times New Roman"/>
          <w:sz w:val="18"/>
          <w:szCs w:val="18"/>
        </w:rPr>
      </w:pPr>
      <w:r>
        <w:rPr>
          <w:rFonts w:ascii="宋体" w:hAnsi="宋体" w:eastAsia="宋体" w:cs="Times New Roman"/>
          <w:sz w:val="18"/>
          <w:szCs w:val="18"/>
        </w:rPr>
        <w:t>临床问题：LARC全程新辅助治疗的适应人群有哪些？</w:t>
      </w:r>
    </w:p>
    <w:p w14:paraId="2A1D5356">
      <w:pPr>
        <w:widowControl/>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TNT 模式适用于一般状况良好、具高危复发风险（如 cT4、cN2、直肠系膜筋膜受累、肛提肌受侵、壁外血管侵犯、侧方淋巴结转移等 II-III 期局部晚期）或强烈保肛意愿的中高位 / 低位 LARC 患者（强推荐，专家共识度</w:t>
      </w:r>
      <w:r>
        <w:rPr>
          <w:rFonts w:hint="eastAsia" w:ascii="宋体" w:hAnsi="宋体" w:eastAsia="宋体" w:cs="Times New Roman"/>
          <w:b/>
          <w:bCs/>
          <w:sz w:val="18"/>
          <w:szCs w:val="18"/>
        </w:rPr>
        <w:t>78.6</w:t>
      </w:r>
      <w:r>
        <w:rPr>
          <w:rFonts w:ascii="宋体" w:hAnsi="宋体" w:eastAsia="宋体" w:cs="Times New Roman"/>
          <w:b/>
          <w:bCs/>
          <w:sz w:val="18"/>
          <w:szCs w:val="18"/>
        </w:rPr>
        <w:t>%）</w:t>
      </w:r>
    </w:p>
    <w:p w14:paraId="4212C36A">
      <w:pPr>
        <w:widowControl/>
        <w:ind w:firstLine="360" w:firstLineChars="200"/>
        <w:rPr>
          <w:rFonts w:hint="eastAsia" w:ascii="宋体" w:hAnsi="宋体" w:eastAsia="宋体" w:cs="Times New Roman"/>
          <w:color w:val="000000" w:themeColor="text1"/>
          <w:sz w:val="18"/>
          <w:szCs w:val="18"/>
          <w14:textFill>
            <w14:solidFill>
              <w14:schemeClr w14:val="tx1"/>
            </w14:solidFill>
          </w14:textFill>
        </w:rPr>
      </w:pPr>
      <w:r>
        <w:rPr>
          <w:rFonts w:ascii="宋体" w:hAnsi="宋体" w:eastAsia="宋体" w:cs="Times New Roman"/>
          <w:color w:val="000000" w:themeColor="text1"/>
          <w:sz w:val="18"/>
          <w:szCs w:val="18"/>
          <w14:textFill>
            <w14:solidFill>
              <w14:schemeClr w14:val="tx1"/>
            </w14:solidFill>
          </w14:textFill>
        </w:rPr>
        <w:t>循证医学证据：四项TNT相关的 III 期随机对照试验：PRODIGE-23研究</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Db25yb3k8L0F1dGhvcj48WWVhcj4yMDIxPC9ZZWFyPjxS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cwMi03MTU8L3BhZ2VzPjx2b2x1bWU+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Db25yb3k8L0F1dGhvcj48WWVhcj4yMDIxPC9ZZWFyPjxS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cwMi03MTU8L3BhZ2VzPjx2b2x1bWU+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24]</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试验组采用3个月FOLFIRINOX 诱导化疗+长程同步放化疗+手术+术后3个月的mFOLFOX6或卡培他滨辅助化疗对比标准的同步放化疗+手术+术后辅助化疗6个月，pCR 率提高15.7%，3年DFS改善7.2%，远处转移生存率显著提升（78.8% vs 71.7%），适用于高危/极高危复发风险者，但需警惕低危或无保肛困难患者的过度治疗风险。POLISH II</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DaXNlxYI8L0F1dGhvcj48WWVhcj4yMDE5PC9ZZWFyPjxS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xMjk4LTEz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DaXNlxYI8L0F1dGhvcj48WWVhcj4yMDE5PC9ZZWFyPjxS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xMjk4LTEz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84]</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RAPIDO</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CYWhhZG9lcjwvQXV0aG9yPjxZZWFyPjIwMjE8L1llYXI+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yOS00MjwvcGFnZXM+PHZvbHVtZT4yMjwv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CYWhhZG9lcjwvQXV0aG9yPjxZZWFyPjIwMjE8L1llYXI+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yOS00MjwvcGFnZXM+PHZvbHVtZT4yMjwv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23]</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STELLAR</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KaW48L0F1dGhvcj48WWVhcj4yMDIyPC9ZZWFyPjxSZWNO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jgxLTE2OTI8L3BhZ2VzPjx2b2x1bWU+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KaW48L0F1dGhvcj48WWVhcj4yMDIyPC9ZZWFyPjxSZWNO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jgxLTE2OTI8L3BhZ2VzPjx2b2x1bWU+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22]</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研究为短程放疗联合CAPOX或FOLFOX方案巩固化疗，PCR率均明显高于标准同步放化疗组。上述研究显示，无论长程放化疗还是短程放疗，TNT 模式对比标准新辅助放化疗，在中下段高危直肠癌患者（cT4 期、壁外血管侵犯、直肠周围筋膜受累或侧方淋巴结阳性）中可显著增强降期减瘤效果、提高 PCR 率，促进“等待-观察”策略应用及器官保留。但作为新型治疗模式，TNT 存在手术难度增加、吻合口瘘风险升高、可能因疾病进展延误手术时机，且长期生存获益不明确等问题</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Bc2hidXJuPC9BdXRob3I+PFllYXI+MjAxNjwvWWVhcj48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NDE3LTQyNjwvcGFnZXM+PHZvbHVt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xNDYtMTE1NTwvcGFnZXM+PHZvbHVtZT42MTwvdm9sdW1lPjxudW1iZXI+MTA8L251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Bc2hidXJuPC9BdXRob3I+PFllYXI+MjAxNjwvWWVhcj48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NDE3LTQyNjwvcGFnZXM+PHZvbHVt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xNDYtMTE1NTwvcGFnZXM+PHZvbHVtZT42MTwvdm9sdW1lPjxudW1iZXI+MTA8L251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43, 85-88]</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故仅推荐一般状况良好、具有高危复发风险或强烈保肛意愿的局部晚期直肠癌患者选择。</w:t>
      </w:r>
    </w:p>
    <w:p w14:paraId="64DF83AF">
      <w:pPr>
        <w:widowControl/>
        <w:ind w:firstLine="360" w:firstLineChars="200"/>
        <w:rPr>
          <w:rFonts w:hint="eastAsia" w:ascii="宋体" w:hAnsi="宋体" w:eastAsia="宋体" w:cs="Times New Roman"/>
          <w:color w:val="FF0000"/>
          <w:sz w:val="18"/>
          <w:szCs w:val="18"/>
        </w:rPr>
      </w:pPr>
    </w:p>
    <w:p w14:paraId="6DCBCA08">
      <w:pPr>
        <w:ind w:firstLine="360" w:firstLineChars="200"/>
        <w:rPr>
          <w:rFonts w:hint="eastAsia" w:ascii="宋体" w:hAnsi="宋体" w:eastAsia="宋体" w:cs="Times New Roman"/>
          <w:sz w:val="18"/>
          <w:szCs w:val="18"/>
        </w:rPr>
      </w:pPr>
      <w:r>
        <w:rPr>
          <w:rFonts w:ascii="宋体" w:hAnsi="宋体" w:eastAsia="宋体" w:cs="Times New Roman"/>
          <w:sz w:val="18"/>
          <w:szCs w:val="18"/>
        </w:rPr>
        <w:t>临床问题：TNT中放化疗顺序应该如何选择？</w:t>
      </w:r>
    </w:p>
    <w:p w14:paraId="3E127F9B">
      <w:pPr>
        <w:widowControl/>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TNT 模式中诱导化疗与巩固化疗在生存及毒性方面无显著差异，高危/极高危复发风险者首选诱导化疗以控制局部复发、降低远处转移风险，需器官保留者优先选择巩固化疗模式（中等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w:t>
      </w:r>
    </w:p>
    <w:p w14:paraId="5A82B24A">
      <w:pPr>
        <w:widowControl/>
        <w:ind w:firstLine="360" w:firstLineChars="200"/>
        <w:rPr>
          <w:rFonts w:hint="eastAsia" w:ascii="宋体" w:hAnsi="宋体" w:eastAsia="宋体" w:cs="Times New Roman"/>
          <w:color w:val="000000" w:themeColor="text1"/>
          <w:sz w:val="18"/>
          <w:szCs w:val="18"/>
          <w14:textFill>
            <w14:solidFill>
              <w14:schemeClr w14:val="tx1"/>
            </w14:solidFill>
          </w14:textFill>
        </w:rPr>
      </w:pPr>
      <w:r>
        <w:rPr>
          <w:rFonts w:ascii="宋体" w:hAnsi="宋体" w:eastAsia="宋体" w:cs="Times New Roman"/>
          <w:color w:val="000000" w:themeColor="text1"/>
          <w:sz w:val="18"/>
          <w:szCs w:val="18"/>
          <w14:textFill>
            <w14:solidFill>
              <w14:schemeClr w14:val="tx1"/>
            </w14:solidFill>
          </w14:textFill>
        </w:rPr>
        <w:t>循证医学证据：两项对比TNT诱导与巩固化疗模式的II期研究显示， CAO/ARO/AIO-12研究</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Gb2thczwvQXV0aG9yPjxZZWFyPjIwMTk8L1llYXI+PFJl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yMTItMzIyMjwvcGFnZXM+PHZv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cGFnZXM+ZTIxNTQ0NTwvcGFnZXM+PHZvbHVtZT44PC92b2x1bWU+PG51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Gb2thczwvQXV0aG9yPjxZZWFyPjIwMTk8L1llYXI+PFJl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yMTItMzIyMjwvcGFnZXM+PHZv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cGFnZXM+ZTIxNTQ0NTwvcGFnZXM+PHZvbHVtZT44PC92b2x1bWU+PG51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20, 89]</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中巩固化疗3级/4级毒性更低、治疗依从性更高，pCR 率显著高于诱导组（25% vs 17%），但3年PFS、晚期毒性及生活质量无差异；OPRA研究</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HYXJjaWEtQWd1aWxhcjwvQXV0aG9yPjxZZWFyPjIwMjI8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NTQ2LTI1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HYXJjaWEtQWd1aWxhcjwvQXV0aG9yPjxZZWFyPjIwMjI8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NTQ2LTI1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21]</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中巩固化疗组较诱导化疗组3年无TME生存率更高，但两组3年无病生存率无差异。提示先放疗后巩固模式局部控制更优，推荐需器官保全者优先选择。</w:t>
      </w:r>
      <w:bookmarkEnd w:id="29"/>
      <w:bookmarkEnd w:id="30"/>
    </w:p>
    <w:p w14:paraId="0AD677C1">
      <w:pPr>
        <w:rPr>
          <w:rFonts w:hint="eastAsia" w:ascii="宋体" w:hAnsi="宋体" w:eastAsia="宋体" w:cs="Times New Roman"/>
          <w:b/>
          <w:bCs/>
          <w:sz w:val="18"/>
          <w:szCs w:val="18"/>
        </w:rPr>
      </w:pPr>
      <w:bookmarkStart w:id="31" w:name="OLE_LINK13"/>
      <w:r>
        <w:rPr>
          <w:rFonts w:ascii="宋体" w:hAnsi="宋体" w:eastAsia="宋体" w:cs="Times New Roman"/>
          <w:b/>
          <w:bCs/>
          <w:sz w:val="18"/>
          <w:szCs w:val="18"/>
        </w:rPr>
        <w:t>五、LARC新辅助治疗中免疫治疗的应用</w:t>
      </w:r>
    </w:p>
    <w:bookmarkEnd w:id="31"/>
    <w:p w14:paraId="60BCEAB2">
      <w:pPr>
        <w:ind w:firstLine="360" w:firstLineChars="200"/>
        <w:rPr>
          <w:rFonts w:hint="eastAsia" w:ascii="宋体" w:hAnsi="宋体" w:eastAsia="宋体" w:cs="Times New Roman"/>
          <w:sz w:val="18"/>
          <w:szCs w:val="18"/>
        </w:rPr>
      </w:pPr>
      <w:bookmarkStart w:id="32" w:name="OLE_LINK14"/>
      <w:r>
        <w:rPr>
          <w:rFonts w:ascii="宋体" w:hAnsi="宋体" w:eastAsia="宋体" w:cs="Times New Roman"/>
          <w:sz w:val="18"/>
          <w:szCs w:val="18"/>
        </w:rPr>
        <w:t>临床问题：哪些LARC患者适用于单纯新辅助免疫治疗？</w:t>
      </w:r>
    </w:p>
    <w:bookmarkEnd w:id="32"/>
    <w:p w14:paraId="513A9C35">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dMMR/MSI-H的LARC患者可考虑新辅助免疫治疗3-6个月，期间每2-3个月进行疗效评估，取得临床完全缓解则可行等待观察策略（强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 xml:space="preserve"> %）</w:t>
      </w:r>
    </w:p>
    <w:p w14:paraId="207F1285">
      <w:pPr>
        <w:ind w:firstLine="361" w:firstLineChars="200"/>
        <w:rPr>
          <w:rFonts w:hint="eastAsia" w:ascii="宋体" w:hAnsi="宋体" w:eastAsia="宋体" w:cs="Times New Roman"/>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MSKCC 研究</w:t>
      </w:r>
      <w:r>
        <w:rPr>
          <w:rFonts w:ascii="宋体" w:hAnsi="宋体" w:eastAsia="宋体" w:cs="Times New Roman"/>
          <w:sz w:val="18"/>
          <w:szCs w:val="18"/>
        </w:rPr>
        <w:fldChar w:fldCharType="begin">
          <w:fldData xml:space="preserve">PEVuZE5vdGU+PENpdGU+PEF1dGhvcj5DZXJjZWs8L0F1dGhvcj48WWVhcj4yMDIyPC9ZZWFyPjxS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zYzLTIzNzY8L3BhZ2VzPjx2b2x1bWU+Mzg2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ZXJjZWs8L0F1dGhvcj48WWVhcj4yMDIyPC9ZZWFyPjxS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zYzLTIzNzY8L3BhZ2VzPjx2b2x1bWU+Mzg2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8]</w:t>
      </w:r>
      <w:r>
        <w:rPr>
          <w:rFonts w:ascii="宋体" w:hAnsi="宋体" w:eastAsia="宋体" w:cs="Times New Roman"/>
          <w:sz w:val="18"/>
          <w:szCs w:val="18"/>
        </w:rPr>
        <w:fldChar w:fldCharType="end"/>
      </w:r>
      <w:r>
        <w:rPr>
          <w:rFonts w:ascii="宋体" w:hAnsi="宋体" w:eastAsia="宋体" w:cs="Times New Roman"/>
          <w:sz w:val="18"/>
          <w:szCs w:val="18"/>
        </w:rPr>
        <w:t>纳入16例dMMR局部进展期直肠癌患者，予多塔利单抗单药治疗6个月，12例完成治疗者均达临床完全缓解，随访 6-25 个月无进展、复发及 3 级以上不良事件。在后续的II期研究</w:t>
      </w:r>
      <w:r>
        <w:rPr>
          <w:rFonts w:ascii="宋体" w:hAnsi="宋体" w:eastAsia="宋体" w:cs="Times New Roman"/>
          <w:sz w:val="18"/>
          <w:szCs w:val="18"/>
        </w:rPr>
        <w:fldChar w:fldCharType="begin">
          <w:fldData xml:space="preserve">PEVuZE5vdGU+PENpdGU+PEF1dGhvcj5DZXJjZWs8L0F1dGhvcj48WWVhcj4yMDI1PC9ZZWFyPjxS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y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ZXJjZWs8L0F1dGhvcj48WWVhcj4yMDI1PC9ZZWFyPjxS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y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29]</w:t>
      </w:r>
      <w:r>
        <w:rPr>
          <w:rFonts w:ascii="宋体" w:hAnsi="宋体" w:eastAsia="宋体" w:cs="Times New Roman"/>
          <w:sz w:val="18"/>
          <w:szCs w:val="18"/>
        </w:rPr>
        <w:fldChar w:fldCharType="end"/>
      </w:r>
      <w:r>
        <w:rPr>
          <w:rFonts w:ascii="宋体" w:hAnsi="宋体" w:eastAsia="宋体" w:cs="Times New Roman"/>
          <w:sz w:val="18"/>
          <w:szCs w:val="18"/>
        </w:rPr>
        <w:t>中，纳入50例dMMR的I-III期直肠癌患者，完成治疗的 49 例患者均获得临床完全缓解并选择等待观察，其中 37 例患者在 12 个月时仍维持临床完全缓解；50 例患者中，2 年无复发生存率为96%（95% 置信区间：90% 至 100%），复发的中位随访时间为 30.2个月（范围：5.8至60.8个月）。我国PICC研究</w:t>
      </w:r>
      <w:r>
        <w:rPr>
          <w:rFonts w:ascii="宋体" w:hAnsi="宋体" w:eastAsia="宋体" w:cs="Times New Roman"/>
          <w:sz w:val="18"/>
          <w:szCs w:val="18"/>
        </w:rPr>
        <w:fldChar w:fldCharType="begin">
          <w:fldData xml:space="preserve">PEVuZE5vdGU+PENpdGU+PEF1dGhvcj5IdTwvQXV0aG9yPjxZZWFyPjIwMjI8L1llYXI+PFJlY051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IdTwvQXV0aG9yPjxZZWFyPjIwMjI8L1llYXI+PFJlY051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0]</w:t>
      </w:r>
      <w:r>
        <w:rPr>
          <w:rFonts w:ascii="宋体" w:hAnsi="宋体" w:eastAsia="宋体" w:cs="Times New Roman"/>
          <w:sz w:val="18"/>
          <w:szCs w:val="18"/>
        </w:rPr>
        <w:fldChar w:fldCharType="end"/>
      </w:r>
      <w:r>
        <w:rPr>
          <w:rFonts w:ascii="宋体" w:hAnsi="宋体" w:eastAsia="宋体" w:cs="Times New Roman"/>
          <w:sz w:val="18"/>
          <w:szCs w:val="18"/>
        </w:rPr>
        <w:t>亦显示，dMMR/MSI-H 局部晚期结直肠癌中，特瑞普利单抗单药pCR率65%、3 年EFS率94%，联合 COX-2 抑制剂组pCR率88%、3年EFS率100%。Ding等</w:t>
      </w:r>
      <w:r>
        <w:rPr>
          <w:rFonts w:ascii="宋体" w:hAnsi="宋体" w:eastAsia="宋体" w:cs="Times New Roman"/>
          <w:sz w:val="18"/>
          <w:szCs w:val="18"/>
        </w:rPr>
        <w:fldChar w:fldCharType="begin">
          <w:fldData xml:space="preserve">PEVuZE5vdGU+PENpdGU+PEF1dGhvcj5YaWFvPC9BdXRob3I+PFllYXI+MjAyMzwvWWVhcj48UmVj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YaWFvPC9BdXRob3I+PFllYXI+MjAyMzwvWWVhcj48UmVj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1, 32]</w:t>
      </w:r>
      <w:r>
        <w:rPr>
          <w:rFonts w:ascii="宋体" w:hAnsi="宋体" w:eastAsia="宋体" w:cs="Times New Roman"/>
          <w:sz w:val="18"/>
          <w:szCs w:val="18"/>
        </w:rPr>
        <w:fldChar w:fldCharType="end"/>
      </w:r>
      <w:r>
        <w:rPr>
          <w:rFonts w:ascii="宋体" w:hAnsi="宋体" w:eastAsia="宋体" w:cs="Times New Roman"/>
          <w:sz w:val="18"/>
          <w:szCs w:val="18"/>
        </w:rPr>
        <w:t>发表的前瞻性/回顾性研究结果与Chen等</w:t>
      </w:r>
      <w:r>
        <w:rPr>
          <w:rFonts w:ascii="宋体" w:hAnsi="宋体" w:eastAsia="宋体" w:cs="Times New Roman"/>
          <w:sz w:val="18"/>
          <w:szCs w:val="18"/>
        </w:rPr>
        <w:fldChar w:fldCharType="begin">
          <w:fldData xml:space="preserve">PEVuZE5vdGU+PENpdGU+PEF1dGhvcj5DaGVuPC9BdXRob3I+PFllYXI+MjAyMzwvWWVhcj48UmVj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DaGVuPC9BdXRob3I+PFllYXI+MjAyMzwvWWVhcj48UmVj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33]</w:t>
      </w:r>
      <w:r>
        <w:rPr>
          <w:rFonts w:ascii="宋体" w:hAnsi="宋体" w:eastAsia="宋体" w:cs="Times New Roman"/>
          <w:sz w:val="18"/>
          <w:szCs w:val="18"/>
        </w:rPr>
        <w:fldChar w:fldCharType="end"/>
      </w:r>
      <w:r>
        <w:rPr>
          <w:rFonts w:ascii="宋体" w:hAnsi="宋体" w:eastAsia="宋体" w:cs="Times New Roman"/>
          <w:sz w:val="18"/>
          <w:szCs w:val="18"/>
        </w:rPr>
        <w:t>互相证实，PD-1抑制剂新辅助治疗dMMR型LARC有效且安全性好、复发率低（36个月DFS和OS率均为100%）。dMMR/MSI-H的LARC患者新辅助免疫治疗未达临床完全缓解者，可考虑补充放疗或手术。</w:t>
      </w:r>
    </w:p>
    <w:p w14:paraId="3093B8B8">
      <w:pPr>
        <w:ind w:firstLine="360" w:firstLineChars="200"/>
        <w:jc w:val="left"/>
        <w:rPr>
          <w:rFonts w:hint="eastAsia" w:ascii="宋体" w:hAnsi="宋体" w:eastAsia="宋体" w:cs="Times New Roman"/>
          <w:sz w:val="18"/>
          <w:szCs w:val="18"/>
        </w:rPr>
      </w:pPr>
    </w:p>
    <w:p w14:paraId="2175BA70">
      <w:pPr>
        <w:ind w:firstLine="360" w:firstLineChars="200"/>
        <w:rPr>
          <w:rFonts w:hint="eastAsia" w:ascii="宋体" w:hAnsi="宋体" w:eastAsia="宋体" w:cs="Times New Roman"/>
          <w:sz w:val="18"/>
          <w:szCs w:val="18"/>
        </w:rPr>
      </w:pPr>
      <w:bookmarkStart w:id="33" w:name="OLE_LINK15"/>
      <w:bookmarkStart w:id="34" w:name="OLE_LINK33"/>
      <w:r>
        <w:rPr>
          <w:rFonts w:ascii="宋体" w:hAnsi="宋体" w:eastAsia="宋体" w:cs="Times New Roman"/>
          <w:sz w:val="18"/>
          <w:szCs w:val="18"/>
        </w:rPr>
        <w:t>临床问题：MSS型LARC患者新辅助放化疗能否联合免疫治疗？</w:t>
      </w:r>
    </w:p>
    <w:bookmarkEnd w:id="33"/>
    <w:p w14:paraId="371D685D">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共识意见：</w:t>
      </w:r>
      <w:bookmarkEnd w:id="34"/>
      <w:r>
        <w:rPr>
          <w:rFonts w:ascii="宋体" w:hAnsi="宋体" w:eastAsia="宋体" w:cs="Times New Roman"/>
          <w:b/>
          <w:bCs/>
          <w:sz w:val="18"/>
          <w:szCs w:val="18"/>
        </w:rPr>
        <w:t>pMMR/MSS 型LARC患者建议在临床研究框架下尝试新辅助放化疗联合免疫治疗，以提高临床完全缓解率,</w:t>
      </w:r>
      <w:r>
        <w:rPr>
          <w:rFonts w:hint="eastAsia" w:ascii="宋体" w:hAnsi="宋体" w:eastAsia="宋体" w:cs="Times New Roman"/>
          <w:b/>
          <w:bCs/>
          <w:sz w:val="18"/>
          <w:szCs w:val="18"/>
        </w:rPr>
        <w:t xml:space="preserve"> </w:t>
      </w:r>
      <w:r>
        <w:rPr>
          <w:rFonts w:ascii="宋体" w:hAnsi="宋体" w:eastAsia="宋体" w:cs="Times New Roman"/>
          <w:b/>
          <w:bCs/>
          <w:sz w:val="18"/>
          <w:szCs w:val="18"/>
        </w:rPr>
        <w:t>尤其是存在高危复发因素者或有强烈保肛意愿的低位直肠癌。</w:t>
      </w:r>
      <w:bookmarkStart w:id="35" w:name="OLE_LINK17"/>
      <w:r>
        <w:rPr>
          <w:rFonts w:ascii="宋体" w:hAnsi="宋体" w:eastAsia="宋体" w:cs="Times New Roman"/>
          <w:b/>
          <w:bCs/>
          <w:sz w:val="18"/>
          <w:szCs w:val="18"/>
        </w:rPr>
        <w:t>（弱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w:t>
      </w:r>
    </w:p>
    <w:bookmarkEnd w:id="35"/>
    <w:p w14:paraId="0D7FEEAD">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循证医学证据：</w:t>
      </w:r>
      <w:r>
        <w:rPr>
          <w:rFonts w:ascii="宋体" w:hAnsi="宋体" w:eastAsia="宋体" w:cs="Times New Roman"/>
          <w:sz w:val="18"/>
          <w:szCs w:val="18"/>
        </w:rPr>
        <w:t xml:space="preserve"> 多项II期及III期临床研究</w:t>
      </w:r>
      <w:r>
        <w:rPr>
          <w:rFonts w:ascii="宋体" w:hAnsi="宋体" w:eastAsia="宋体" w:cs="Times New Roman"/>
          <w:sz w:val="18"/>
          <w:szCs w:val="18"/>
        </w:rPr>
        <w:fldChar w:fldCharType="begin">
          <w:fldData xml:space="preserve">L2tleXdvcmQ+PGtleXdvcmQ+Y29tYmluZWQgcG9zaXRpdmUgc2NvcmU8L2tleXdvcmQ+PGtleXdv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4ODItODkx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TaGFtc2VkZGluZTwvQXV0aG9yPjxZZWFyPjIwMjA8L1ll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Ex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x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begin">
          <w:fldData xml:space="preserve">L2tleXdvcmQ+PGtleXdvcmQ+Y29tYmluZWQgcG9zaXRpdmUgc2NvcmU8L2tleXdvcmQ+PGtleXdv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4ODItODkx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90-100]</w:t>
      </w:r>
      <w:r>
        <w:rPr>
          <w:rFonts w:ascii="宋体" w:hAnsi="宋体" w:eastAsia="宋体" w:cs="Times New Roman"/>
          <w:sz w:val="18"/>
          <w:szCs w:val="18"/>
        </w:rPr>
        <w:fldChar w:fldCharType="end"/>
      </w:r>
      <w:r>
        <w:rPr>
          <w:rFonts w:ascii="宋体" w:hAnsi="宋体" w:eastAsia="宋体" w:cs="Times New Roman"/>
          <w:sz w:val="18"/>
          <w:szCs w:val="18"/>
        </w:rPr>
        <w:t>结果显示，新辅助放化疗联合免疫治疗可显著提高pCR率/CR率，高达30-62.5%。NRG-GI002</w:t>
      </w:r>
      <w:r>
        <w:rPr>
          <w:rFonts w:ascii="宋体" w:hAnsi="宋体" w:eastAsia="宋体" w:cs="Times New Roman"/>
          <w:sz w:val="18"/>
          <w:szCs w:val="18"/>
        </w:rPr>
        <w:fldChar w:fldCharType="begin"/>
      </w:r>
      <w:r>
        <w:rPr>
          <w:rFonts w:ascii="宋体" w:hAnsi="宋体" w:eastAsia="宋体" w:cs="Times New Roman"/>
          <w:sz w:val="18"/>
          <w:szCs w:val="18"/>
        </w:rPr>
        <w:instrText xml:space="preserve"> ADDIN EN.CITE &lt;EndNote&gt;&lt;Cite&gt;&lt;Author&gt;George&lt;/Author&gt;&lt;Year&gt;2023&lt;/Year&gt;&lt;RecNum&gt;132&lt;/RecNum&gt;&lt;DisplayText&gt;&lt;style face="superscript"&gt;[101]&lt;/style&gt;&lt;/DisplayText&gt;&lt;record&gt;&lt;rec-number&gt;132&lt;/rec-number&gt;&lt;foreign-keys&gt;&lt;key app="EN" db-id="95a592ffkapwxfewsevxfaw8vwxea0zprtvx" timestamp="1752065504"&gt;132&lt;/key&gt;&lt;/foreign-keys&gt;&lt;ref-type name="Journal Article"&gt;17&lt;/ref-type&gt;&lt;contributors&gt;&lt;authors&gt;&lt;author&gt;George, Thomas J.&lt;/author&gt;&lt;author&gt;Yothers, Greg&lt;/author&gt;&lt;author&gt;Rahma, Osama E.&lt;/author&gt;&lt;author&gt;Hong, Theodore S.&lt;/author&gt;&lt;author&gt;Russell, Marcia McGory&lt;/author&gt;&lt;author&gt;You, Y. Nancy&lt;/author&gt;&lt;author&gt;Parker, William&lt;/author&gt;&lt;author&gt;Jacobs, Samuel A.&lt;/author&gt;&lt;author&gt;Lucas, Peter C.&lt;/author&gt;&lt;author&gt;Colangelo, Linda H.&lt;/author&gt;&lt;author&gt;Gollub, Marc J.&lt;/author&gt;&lt;author&gt;Hall, William A.&lt;/author&gt;&lt;author&gt;Kachnic, Lisa A.&lt;/author&gt;&lt;author&gt;Bajaj, Madhuri&lt;/author&gt;&lt;author&gt;Gross, Howard M.&lt;/author&gt;&lt;author&gt;Peterson, Richard A.&lt;/author&gt;&lt;author&gt;Dorth, Jennifer Anne&lt;/author&gt;&lt;author&gt;Vijayvergia, Namrata&lt;/author&gt;&lt;author&gt;Wolmark, Norman&lt;/author&gt;&lt;/authors&gt;&lt;/contributors&gt;&lt;titles&gt;&lt;title&gt;Long-term results from NRG-GI002: A phase II clinical trial platform using total neoadjuvant therapy (TNT) in locally advanced rectal cancer (LARC)&lt;/title&gt;&lt;secondary-title&gt;Journal of Clinical Oncology&lt;/secondary-title&gt;&lt;/titles&gt;&lt;periodical&gt;&lt;full-title&gt;Journal of Clinical Oncology&lt;/full-title&gt;&lt;/periodical&gt;&lt;pages&gt;7-7&lt;/pages&gt;&lt;volume&gt;41&lt;/volume&gt;&lt;number&gt;4_suppl&lt;/number&gt;&lt;dates&gt;&lt;year&gt;2023&lt;/year&gt;&lt;pub-dates&gt;&lt;date&gt;2023/02/01&lt;/date&gt;&lt;/pub-dates&gt;&lt;/dates&gt;&lt;publisher&gt;Wolters Kluwer&lt;/publisher&gt;&lt;isbn&gt;0732-183X&lt;/isbn&gt;&lt;urls&gt;&lt;related-urls&gt;&lt;url&gt;https://doi.org/10.1200/JCO.2023.41.4_suppl.7&lt;/url&gt;&lt;/related-urls&gt;&lt;/urls&gt;&lt;electronic-resource-num&gt;10.1200/JCO.2023.41.4_suppl.7&lt;/electronic-resource-num&gt;&lt;access-date&gt;2025/07/09&lt;/access-date&gt;&lt;/record&gt;&lt;/Cite&gt;&lt;/EndNote&gt;</w:instrText>
      </w:r>
      <w:r>
        <w:rPr>
          <w:rFonts w:ascii="宋体" w:hAnsi="宋体" w:eastAsia="宋体" w:cs="Times New Roman"/>
          <w:sz w:val="18"/>
          <w:szCs w:val="18"/>
        </w:rPr>
        <w:fldChar w:fldCharType="separate"/>
      </w:r>
      <w:r>
        <w:rPr>
          <w:rFonts w:ascii="宋体" w:hAnsi="宋体" w:eastAsia="宋体" w:cs="Times New Roman"/>
          <w:sz w:val="18"/>
          <w:szCs w:val="18"/>
          <w:vertAlign w:val="superscript"/>
        </w:rPr>
        <w:t>[101]</w:t>
      </w:r>
      <w:r>
        <w:rPr>
          <w:rFonts w:ascii="宋体" w:hAnsi="宋体" w:eastAsia="宋体" w:cs="Times New Roman"/>
          <w:sz w:val="18"/>
          <w:szCs w:val="18"/>
        </w:rPr>
        <w:fldChar w:fldCharType="end"/>
      </w:r>
      <w:r>
        <w:rPr>
          <w:rFonts w:ascii="宋体" w:hAnsi="宋体" w:eastAsia="宋体" w:cs="Times New Roman"/>
          <w:sz w:val="18"/>
          <w:szCs w:val="18"/>
        </w:rPr>
        <w:t>的长期结果还表明在长程放化疗TNT基础上联合帕博利珠单抗可提高3年OS（95% vs 87%，p=0.004）。我国一项随机对照II期研究</w:t>
      </w:r>
      <w:r>
        <w:rPr>
          <w:rFonts w:ascii="宋体" w:hAnsi="宋体" w:eastAsia="宋体" w:cs="Times New Roman"/>
          <w:sz w:val="18"/>
          <w:szCs w:val="18"/>
        </w:rPr>
        <w:fldChar w:fldCharType="begin">
          <w:fldData xml:space="preserve">PEVuZE5vdGU+PENpdGU+PEF1dGhvcj5YaWFvPC9BdXRob3I+PFllYXI+MjAyNDwvWWVhcj48UmVj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1NzAtMTU4MS5lNDwvcGFnZXM+PHZvbHVtZT40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YaWFvPC9BdXRob3I+PFllYXI+MjAyNDwvWWVhcj48UmVj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1NzAtMTU4MS5lNDwvcGFnZXM+PHZvbHVtZT40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98]</w:t>
      </w:r>
      <w:r>
        <w:rPr>
          <w:rFonts w:ascii="宋体" w:hAnsi="宋体" w:eastAsia="宋体" w:cs="Times New Roman"/>
          <w:sz w:val="18"/>
          <w:szCs w:val="18"/>
        </w:rPr>
        <w:fldChar w:fldCharType="end"/>
      </w:r>
      <w:r>
        <w:rPr>
          <w:rFonts w:ascii="宋体" w:hAnsi="宋体" w:eastAsia="宋体" w:cs="Times New Roman"/>
          <w:sz w:val="18"/>
          <w:szCs w:val="18"/>
        </w:rPr>
        <w:t>纳入134例MSS型LARC，随机接受4周期CAPOX化疗±信迪利单抗序贯LCRT，结果显示联合免疫治疗可进一步促进肿瘤退缩，CR率高达44.8%，且未增加毒副反应。III 期 UNION 研究</w:t>
      </w:r>
      <w:r>
        <w:rPr>
          <w:rFonts w:ascii="宋体" w:hAnsi="宋体" w:eastAsia="宋体" w:cs="Times New Roman"/>
          <w:sz w:val="18"/>
          <w:szCs w:val="18"/>
        </w:rPr>
        <w:fldChar w:fldCharType="begin">
          <w:fldData xml:space="preserve">PEVuZE5vdGU+PENpdGU+PEF1dGhvcj5MaW48L0F1dGhvcj48WWVhcj4yMDI0PC9ZZWFyPjxSZWNO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ODgyLTg5MTwvcGFnZXM+PHZvbHVtZT4zNTwvdm9sdW1lPjxudW1i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==
</w:fldData>
        </w:fldChar>
      </w:r>
      <w:r>
        <w:rPr>
          <w:rFonts w:ascii="宋体" w:hAnsi="宋体" w:eastAsia="宋体" w:cs="Times New Roman"/>
          <w:sz w:val="18"/>
          <w:szCs w:val="18"/>
        </w:rPr>
        <w:instrText xml:space="preserve"> ADDIN EN.CITE </w:instrText>
      </w:r>
      <w:r>
        <w:rPr>
          <w:rFonts w:ascii="宋体" w:hAnsi="宋体" w:eastAsia="宋体" w:cs="Times New Roman"/>
          <w:sz w:val="18"/>
          <w:szCs w:val="18"/>
        </w:rPr>
        <w:fldChar w:fldCharType="begin">
          <w:fldData xml:space="preserve">PEVuZE5vdGU+PENpdGU+PEF1dGhvcj5MaW48L0F1dGhvcj48WWVhcj4yMDI0PC9ZZWFyPjxSZWNO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ODgyLTg5MTwvcGFnZXM+PHZvbHVtZT4zNTwvdm9sdW1lPjxudW1i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==
</w:fldData>
        </w:fldChar>
      </w:r>
      <w:r>
        <w:rPr>
          <w:rFonts w:ascii="宋体" w:hAnsi="宋体" w:eastAsia="宋体" w:cs="Times New Roman"/>
          <w:sz w:val="18"/>
          <w:szCs w:val="18"/>
        </w:rPr>
        <w:instrText xml:space="preserve"> ADDIN EN.CITE.DATA </w:instrText>
      </w:r>
      <w:r>
        <w:rPr>
          <w:rFonts w:ascii="宋体" w:hAnsi="宋体" w:eastAsia="宋体" w:cs="Times New Roman"/>
          <w:sz w:val="18"/>
          <w:szCs w:val="18"/>
        </w:rPr>
        <w:fldChar w:fldCharType="end"/>
      </w:r>
      <w:r>
        <w:rPr>
          <w:rFonts w:ascii="宋体" w:hAnsi="宋体" w:eastAsia="宋体" w:cs="Times New Roman"/>
          <w:sz w:val="18"/>
          <w:szCs w:val="18"/>
        </w:rPr>
        <w:fldChar w:fldCharType="separate"/>
      </w:r>
      <w:r>
        <w:rPr>
          <w:rFonts w:ascii="宋体" w:hAnsi="宋体" w:eastAsia="宋体" w:cs="Times New Roman"/>
          <w:sz w:val="18"/>
          <w:szCs w:val="18"/>
          <w:vertAlign w:val="superscript"/>
        </w:rPr>
        <w:t>[99]</w:t>
      </w:r>
      <w:r>
        <w:rPr>
          <w:rFonts w:ascii="宋体" w:hAnsi="宋体" w:eastAsia="宋体" w:cs="Times New Roman"/>
          <w:sz w:val="18"/>
          <w:szCs w:val="18"/>
        </w:rPr>
        <w:fldChar w:fldCharType="end"/>
      </w:r>
      <w:r>
        <w:rPr>
          <w:rFonts w:ascii="宋体" w:hAnsi="宋体" w:eastAsia="宋体" w:cs="Times New Roman"/>
          <w:sz w:val="18"/>
          <w:szCs w:val="18"/>
        </w:rPr>
        <w:t>亦证实，短程放疗序贯化疗联合免疫组的 pCR 率（39.8%）显著高于单纯 LCRT 序贯化疗组（15.3%，p＜0.001），且两组并发症及≥3 级不良事件发生率无显著差异。尽管3年DFS和OS数据尚未成熟，但临床前与临床研究均提示放化疗与免疫治疗有良好的协同作用，特别推荐用于存在高危复发因素（cT4、cN2、EMVI 阳性或 CRM 阳性）者或有强烈保肛意愿的低位直肠癌。</w:t>
      </w:r>
    </w:p>
    <w:p w14:paraId="2C6299D6">
      <w:pPr>
        <w:ind w:firstLine="361" w:firstLineChars="200"/>
        <w:jc w:val="left"/>
        <w:rPr>
          <w:rFonts w:hint="eastAsia" w:ascii="宋体" w:hAnsi="宋体" w:eastAsia="宋体" w:cs="Times New Roman"/>
          <w:b/>
          <w:bCs/>
          <w:sz w:val="18"/>
          <w:szCs w:val="18"/>
        </w:rPr>
      </w:pPr>
    </w:p>
    <w:p w14:paraId="61904B24">
      <w:pPr>
        <w:rPr>
          <w:rFonts w:hint="eastAsia" w:ascii="宋体" w:hAnsi="宋体" w:eastAsia="宋体" w:cs="Times New Roman"/>
          <w:b/>
          <w:bCs/>
          <w:sz w:val="18"/>
          <w:szCs w:val="18"/>
        </w:rPr>
      </w:pPr>
      <w:r>
        <w:rPr>
          <w:rFonts w:ascii="宋体" w:hAnsi="宋体" w:eastAsia="宋体" w:cs="Times New Roman"/>
          <w:b/>
          <w:bCs/>
          <w:sz w:val="18"/>
          <w:szCs w:val="18"/>
        </w:rPr>
        <w:t>六、新辅助治疗后观察等待（</w:t>
      </w:r>
      <w:r>
        <w:rPr>
          <w:rFonts w:ascii="宋体" w:hAnsi="宋体" w:eastAsia="宋体" w:cs="Times New Roman"/>
          <w:kern w:val="0"/>
          <w:sz w:val="18"/>
          <w:szCs w:val="18"/>
          <w:lang w:bidi="ar"/>
        </w:rPr>
        <w:t xml:space="preserve">Watch </w:t>
      </w:r>
      <w:bookmarkStart w:id="36" w:name="OLE_LINK39"/>
      <w:r>
        <w:rPr>
          <w:rFonts w:ascii="宋体" w:hAnsi="宋体" w:eastAsia="宋体" w:cs="Times New Roman"/>
          <w:kern w:val="0"/>
          <w:sz w:val="18"/>
          <w:szCs w:val="18"/>
          <w:lang w:bidi="ar"/>
        </w:rPr>
        <w:t>&amp;</w:t>
      </w:r>
      <w:bookmarkEnd w:id="36"/>
      <w:r>
        <w:rPr>
          <w:rFonts w:ascii="宋体" w:hAnsi="宋体" w:eastAsia="宋体" w:cs="Times New Roman"/>
          <w:kern w:val="0"/>
          <w:sz w:val="18"/>
          <w:szCs w:val="18"/>
          <w:lang w:bidi="ar"/>
        </w:rPr>
        <w:t xml:space="preserve"> Wait，W&amp;W</w:t>
      </w:r>
      <w:r>
        <w:rPr>
          <w:rFonts w:ascii="宋体" w:hAnsi="宋体" w:eastAsia="宋体" w:cs="Times New Roman"/>
          <w:b/>
          <w:bCs/>
          <w:sz w:val="18"/>
          <w:szCs w:val="18"/>
        </w:rPr>
        <w:t>）及器官保留（organ preservation，OP）相关问题</w:t>
      </w:r>
    </w:p>
    <w:p w14:paraId="35CA3560">
      <w:pPr>
        <w:rPr>
          <w:rFonts w:hint="eastAsia" w:ascii="宋体" w:hAnsi="宋体" w:eastAsia="宋体" w:cs="Times New Roman"/>
          <w:sz w:val="18"/>
          <w:szCs w:val="18"/>
        </w:rPr>
      </w:pPr>
      <w:bookmarkStart w:id="37" w:name="OLE_LINK58"/>
      <w:r>
        <w:rPr>
          <w:rFonts w:ascii="宋体" w:hAnsi="宋体" w:eastAsia="宋体" w:cs="Times New Roman"/>
          <w:kern w:val="0"/>
          <w:sz w:val="18"/>
          <w:szCs w:val="18"/>
          <w:lang w:bidi="ar"/>
        </w:rPr>
        <w:t xml:space="preserve">    </w:t>
      </w:r>
      <w:r>
        <w:rPr>
          <w:rFonts w:ascii="宋体" w:hAnsi="宋体" w:eastAsia="宋体" w:cs="Times New Roman"/>
          <w:sz w:val="18"/>
          <w:szCs w:val="18"/>
        </w:rPr>
        <w:t>临床问题：LARC新辅助治疗后如何判断cCR或 near-cCR？</w:t>
      </w:r>
    </w:p>
    <w:p w14:paraId="5C36E3ED">
      <w:pPr>
        <w:ind w:firstLine="361" w:firstLineChars="200"/>
        <w:rPr>
          <w:rFonts w:hint="eastAsia" w:ascii="宋体" w:hAnsi="宋体" w:eastAsia="宋体" w:cs="Times New Roman"/>
          <w:b/>
          <w:bCs/>
          <w:color w:val="000000" w:themeColor="text1"/>
          <w:sz w:val="18"/>
          <w:szCs w:val="18"/>
          <w14:textFill>
            <w14:solidFill>
              <w14:schemeClr w14:val="tx1"/>
            </w14:solidFill>
          </w14:textFill>
        </w:rPr>
      </w:pPr>
      <w:r>
        <w:rPr>
          <w:rFonts w:hint="eastAsia" w:ascii="宋体" w:hAnsi="宋体" w:eastAsia="宋体" w:cs="Times New Roman"/>
          <w:b/>
          <w:bCs/>
          <w:color w:val="000000" w:themeColor="text1"/>
          <w:sz w:val="18"/>
          <w:szCs w:val="18"/>
          <w14:textFill>
            <w14:solidFill>
              <w14:schemeClr w14:val="tx1"/>
            </w14:solidFill>
          </w14:textFill>
        </w:rPr>
        <w:t xml:space="preserve">共识意见：通过直肠指检、内镜、直肠核磁（T2WI/DWI）结合病理活检、CEA、经直肠超声、胸腹盆MR和CT以及PET-CT等综合判断患者是否达到 cCR 或 near-cCR，但目前尚无准确而统一的诊断标准，可参考中国直肠癌新辅助治疗后等待观察数据研究协作组（CWWD）临床疗效分级标准。（中等推荐，专家共识度100%）  </w:t>
      </w:r>
    </w:p>
    <w:p w14:paraId="296E7D0B">
      <w:pPr>
        <w:ind w:firstLine="361" w:firstLineChars="200"/>
        <w:rPr>
          <w:rFonts w:hint="eastAsia" w:ascii="宋体" w:hAnsi="宋体" w:eastAsia="宋体" w:cs="Times New Roman"/>
          <w:b/>
          <w:bCs/>
          <w:color w:val="EE0000"/>
          <w:sz w:val="18"/>
          <w:szCs w:val="18"/>
        </w:rPr>
      </w:pPr>
      <w:r>
        <w:rPr>
          <w:rFonts w:hint="eastAsia" w:ascii="宋体" w:hAnsi="宋体" w:eastAsia="宋体" w:cs="Times New Roman"/>
          <w:b/>
          <w:bCs/>
          <w:color w:val="000000" w:themeColor="text1"/>
          <w:sz w:val="18"/>
          <w:szCs w:val="18"/>
          <w14:textFill>
            <w14:solidFill>
              <w14:schemeClr w14:val="tx1"/>
            </w14:solidFill>
          </w14:textFill>
        </w:rPr>
        <w:t>循证医学证据：</w:t>
      </w:r>
      <w:bookmarkStart w:id="38" w:name="OLE_LINK45"/>
      <w:r>
        <w:rPr>
          <w:rFonts w:hint="eastAsia" w:ascii="宋体" w:hAnsi="宋体" w:eastAsia="宋体" w:cs="Times New Roman"/>
          <w:b w:val="0"/>
          <w:bCs w:val="0"/>
          <w:color w:val="000000" w:themeColor="text1"/>
          <w:sz w:val="18"/>
          <w:szCs w:val="18"/>
          <w14:textFill>
            <w14:solidFill>
              <w14:schemeClr w14:val="tx1"/>
            </w14:solidFill>
          </w14:textFill>
        </w:rPr>
        <w:t>临床完全缓解</w:t>
      </w:r>
      <w:bookmarkEnd w:id="38"/>
      <w:r>
        <w:rPr>
          <w:rFonts w:hint="eastAsia" w:ascii="宋体" w:hAnsi="宋体" w:eastAsia="宋体" w:cs="Times New Roman"/>
          <w:b w:val="0"/>
          <w:bCs w:val="0"/>
          <w:color w:val="000000" w:themeColor="text1"/>
          <w:sz w:val="18"/>
          <w:szCs w:val="18"/>
          <w14:textFill>
            <w14:solidFill>
              <w14:schemeClr w14:val="tx1"/>
            </w14:solidFill>
          </w14:textFill>
        </w:rPr>
        <w:t>（cCR）：cCR是指新辅助治疗后未发现原发灶和区域淋巴结有肿瘤残留证据（yield clinical T0N0，ycT0N0）的状态。新辅助治疗后肿瘤退缩良好、但尚未达到严格cCR标准者，可认为近</w:t>
      </w:r>
      <w:r>
        <w:rPr>
          <w:rFonts w:hint="eastAsia" w:ascii="宋体" w:hAnsi="宋体" w:eastAsia="宋体" w:cs="Times New Roman"/>
          <w:color w:val="000000" w:themeColor="text1"/>
          <w:sz w:val="18"/>
          <w:szCs w:val="18"/>
          <w14:textFill>
            <w14:solidFill>
              <w14:schemeClr w14:val="tx1"/>
            </w14:solidFill>
          </w14:textFill>
        </w:rPr>
        <w:t>临床完全缓解</w:t>
      </w:r>
      <w:r>
        <w:rPr>
          <w:rFonts w:hint="eastAsia" w:ascii="宋体" w:hAnsi="宋体" w:eastAsia="宋体" w:cs="Times New Roman"/>
          <w:b w:val="0"/>
          <w:bCs w:val="0"/>
          <w:color w:val="000000" w:themeColor="text1"/>
          <w:sz w:val="18"/>
          <w:szCs w:val="18"/>
          <w14:textFill>
            <w14:solidFill>
              <w14:schemeClr w14:val="tx1"/>
            </w14:solidFill>
          </w14:textFill>
        </w:rPr>
        <w:t>（near-cCR）。cCR和</w:t>
      </w:r>
      <w:bookmarkStart w:id="39" w:name="OLE_LINK41"/>
      <w:r>
        <w:rPr>
          <w:rFonts w:hint="eastAsia" w:ascii="宋体" w:hAnsi="宋体" w:eastAsia="宋体" w:cs="Times New Roman"/>
          <w:b w:val="0"/>
          <w:bCs w:val="0"/>
          <w:color w:val="000000" w:themeColor="text1"/>
          <w:sz w:val="18"/>
          <w:szCs w:val="18"/>
          <w14:textFill>
            <w14:solidFill>
              <w14:schemeClr w14:val="tx1"/>
            </w14:solidFill>
          </w14:textFill>
        </w:rPr>
        <w:t>near-cCR</w:t>
      </w:r>
      <w:bookmarkEnd w:id="39"/>
      <w:r>
        <w:rPr>
          <w:rFonts w:hint="eastAsia" w:ascii="宋体" w:hAnsi="宋体" w:eastAsia="宋体" w:cs="Times New Roman"/>
          <w:b w:val="0"/>
          <w:bCs w:val="0"/>
          <w:color w:val="000000" w:themeColor="text1"/>
          <w:sz w:val="18"/>
          <w:szCs w:val="18"/>
          <w14:textFill>
            <w14:solidFill>
              <w14:schemeClr w14:val="tx1"/>
            </w14:solidFill>
          </w14:textFill>
        </w:rPr>
        <w:t>的诊断依赖于所采用的检查手段包括直肠指检、内镜、直肠核磁（T2WI/DWI）、病理活检、胸腹盆CT、直肠超声和血清癌胚抗原（carcinoembryonic antigen，CEA）水平等。PET-CT进行疗效评价应参照基线状态。由于cCR和near-cCR的评估准确性与评估手段及时机密切相关，因此目前尚无准确、统一的cCR和near-cCR的诊断标准。综合目前</w:t>
      </w:r>
      <w:r>
        <w:rPr>
          <w:rFonts w:hint="eastAsia" w:ascii="宋体" w:hAnsi="宋体" w:eastAsia="宋体" w:cs="Times New Roman"/>
          <w:color w:val="000000" w:themeColor="text1"/>
          <w:sz w:val="18"/>
          <w:szCs w:val="18"/>
          <w14:textFill>
            <w14:solidFill>
              <w14:schemeClr w14:val="tx1"/>
            </w14:solidFill>
          </w14:textFill>
        </w:rPr>
        <w:t>国际上各</w:t>
      </w:r>
      <w:r>
        <w:rPr>
          <w:rFonts w:hint="eastAsia" w:ascii="宋体" w:hAnsi="宋体" w:eastAsia="宋体" w:cs="Times New Roman"/>
          <w:b w:val="0"/>
          <w:bCs w:val="0"/>
          <w:color w:val="000000" w:themeColor="text1"/>
          <w:sz w:val="18"/>
          <w:szCs w:val="18"/>
          <w14:textFill>
            <w14:solidFill>
              <w14:schemeClr w14:val="tx1"/>
            </w14:solidFill>
          </w14:textFill>
        </w:rPr>
        <w:t>研究</w:t>
      </w:r>
      <w:r>
        <w:rPr>
          <w:rFonts w:hint="eastAsia" w:ascii="宋体" w:hAnsi="宋体" w:eastAsia="宋体" w:cs="Times New Roman"/>
          <w:color w:val="000000" w:themeColor="text1"/>
          <w:sz w:val="18"/>
          <w:szCs w:val="18"/>
          <w14:textFill>
            <w14:solidFill>
              <w14:schemeClr w14:val="tx1"/>
            </w14:solidFill>
          </w14:textFill>
        </w:rPr>
        <w:t>中心建议</w:t>
      </w:r>
      <w:r>
        <w:rPr>
          <w:rFonts w:hint="eastAsia" w:ascii="宋体" w:hAnsi="宋体" w:eastAsia="宋体" w:cs="Times New Roman"/>
          <w:color w:val="000000" w:themeColor="text1"/>
          <w:sz w:val="18"/>
          <w:szCs w:val="18"/>
          <w:vertAlign w:val="superscript"/>
          <w14:textFill>
            <w14:solidFill>
              <w14:schemeClr w14:val="tx1"/>
            </w14:solidFill>
          </w14:textFill>
        </w:rPr>
        <w:t>［88，102-104］</w:t>
      </w:r>
      <w:r>
        <w:rPr>
          <w:rFonts w:hint="eastAsia" w:ascii="宋体" w:hAnsi="宋体" w:eastAsia="宋体" w:cs="Times New Roman"/>
          <w:color w:val="000000" w:themeColor="text1"/>
          <w:sz w:val="18"/>
          <w:szCs w:val="18"/>
          <w14:textFill>
            <w14:solidFill>
              <w14:schemeClr w14:val="tx1"/>
            </w14:solidFill>
          </w14:textFill>
        </w:rPr>
        <w:t>，</w:t>
      </w:r>
      <w:r>
        <w:rPr>
          <w:rFonts w:hint="eastAsia" w:ascii="宋体" w:hAnsi="宋体" w:eastAsia="宋体" w:cs="Times New Roman"/>
          <w:b w:val="0"/>
          <w:bCs w:val="0"/>
          <w:color w:val="000000" w:themeColor="text1"/>
          <w:sz w:val="18"/>
          <w:szCs w:val="18"/>
          <w14:textFill>
            <w14:solidFill>
              <w14:schemeClr w14:val="tx1"/>
            </w14:solidFill>
          </w14:textFill>
        </w:rPr>
        <w:t>CWWD提出直肠癌新辅助治疗临床评效分级</w:t>
      </w:r>
      <w:r>
        <w:rPr>
          <w:rFonts w:hint="eastAsia" w:ascii="宋体" w:hAnsi="宋体" w:eastAsia="宋体" w:cs="Times New Roman"/>
          <w:color w:val="000000" w:themeColor="text1"/>
          <w:sz w:val="18"/>
          <w:szCs w:val="18"/>
          <w14:textFill>
            <w14:solidFill>
              <w14:schemeClr w14:val="tx1"/>
            </w14:solidFill>
          </w14:textFill>
        </w:rPr>
        <w:t>标准</w:t>
      </w:r>
      <w:r>
        <w:rPr>
          <w:rFonts w:hint="eastAsia" w:ascii="宋体" w:hAnsi="宋体" w:eastAsia="宋体" w:cs="Times New Roman"/>
          <w:b w:val="0"/>
          <w:bCs w:val="0"/>
          <w:color w:val="000000" w:themeColor="text1"/>
          <w:sz w:val="18"/>
          <w:szCs w:val="18"/>
          <w14:textFill>
            <w14:solidFill>
              <w14:schemeClr w14:val="tx1"/>
            </w14:solidFill>
          </w14:textFill>
        </w:rPr>
        <w:t xml:space="preserve">见表4。 </w:t>
      </w:r>
    </w:p>
    <w:p w14:paraId="6FA331AF">
      <w:pPr>
        <w:jc w:val="center"/>
        <w:rPr>
          <w:rFonts w:hint="eastAsia" w:ascii="宋体" w:hAnsi="宋体" w:eastAsia="宋体"/>
          <w:sz w:val="18"/>
          <w:szCs w:val="18"/>
        </w:rPr>
      </w:pPr>
    </w:p>
    <w:tbl>
      <w:tblPr>
        <w:tblStyle w:val="30"/>
        <w:tblpPr w:leftFromText="180" w:rightFromText="180" w:vertAnchor="text" w:horzAnchor="margin" w:tblpY="45"/>
        <w:tblW w:w="906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30"/>
        <w:gridCol w:w="1985"/>
        <w:gridCol w:w="1843"/>
        <w:gridCol w:w="2409"/>
      </w:tblGrid>
      <w:tr w14:paraId="7901B3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30" w:type="dxa"/>
          </w:tcPr>
          <w:p w14:paraId="39214EE9">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检查项目</w:t>
            </w:r>
          </w:p>
        </w:tc>
        <w:tc>
          <w:tcPr>
            <w:tcW w:w="1985" w:type="dxa"/>
          </w:tcPr>
          <w:p w14:paraId="4DDD21AD">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临床完全缓解</w:t>
            </w:r>
          </w:p>
        </w:tc>
        <w:tc>
          <w:tcPr>
            <w:tcW w:w="1843" w:type="dxa"/>
          </w:tcPr>
          <w:p w14:paraId="3761CC4E">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近临床完全缓解</w:t>
            </w:r>
          </w:p>
        </w:tc>
        <w:tc>
          <w:tcPr>
            <w:tcW w:w="2409" w:type="dxa"/>
          </w:tcPr>
          <w:p w14:paraId="3DE799BD">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肿瘤残留</w:t>
            </w:r>
          </w:p>
        </w:tc>
      </w:tr>
      <w:tr w14:paraId="53B548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8" w:hRule="atLeast"/>
        </w:trPr>
        <w:tc>
          <w:tcPr>
            <w:tcW w:w="2830" w:type="dxa"/>
          </w:tcPr>
          <w:p w14:paraId="514F955B">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直肠指检</w:t>
            </w:r>
            <w:r>
              <w:rPr>
                <w:rFonts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必选</w:t>
            </w:r>
          </w:p>
        </w:tc>
        <w:tc>
          <w:tcPr>
            <w:tcW w:w="1985" w:type="dxa"/>
          </w:tcPr>
          <w:p w14:paraId="7521A0E4">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正常</w:t>
            </w:r>
          </w:p>
        </w:tc>
        <w:tc>
          <w:tcPr>
            <w:tcW w:w="1843" w:type="dxa"/>
          </w:tcPr>
          <w:p w14:paraId="26264D0E">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黏膜轻度异常</w:t>
            </w:r>
          </w:p>
        </w:tc>
        <w:tc>
          <w:tcPr>
            <w:tcW w:w="2409" w:type="dxa"/>
          </w:tcPr>
          <w:p w14:paraId="2666E03D">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可触及明显肿瘤结节</w:t>
            </w:r>
          </w:p>
        </w:tc>
      </w:tr>
      <w:tr w14:paraId="790C8A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7" w:hRule="atLeast"/>
        </w:trPr>
        <w:tc>
          <w:tcPr>
            <w:tcW w:w="2830" w:type="dxa"/>
          </w:tcPr>
          <w:p w14:paraId="6CBC3C03">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直肠</w:t>
            </w:r>
            <w:r>
              <w:rPr>
                <w:rFonts w:hint="eastAsia" w:ascii="宋体" w:hAnsi="宋体" w:eastAsia="宋体" w:cs="Segoe UI"/>
                <w:color w:val="404040"/>
                <w:kern w:val="0"/>
                <w:sz w:val="18"/>
                <w:szCs w:val="18"/>
                <w:lang w:bidi="ar"/>
                <w14:ligatures w14:val="none"/>
              </w:rPr>
              <w:t>MR——</w:t>
            </w:r>
            <w:r>
              <w:rPr>
                <w:rFonts w:hint="eastAsia" w:ascii="宋体" w:hAnsi="宋体" w:eastAsia="宋体" w:cs="微软雅黑"/>
                <w:color w:val="404040"/>
                <w:kern w:val="0"/>
                <w:sz w:val="18"/>
                <w:szCs w:val="18"/>
                <w:lang w:bidi="ar"/>
                <w14:ligatures w14:val="none"/>
              </w:rPr>
              <w:t>必选</w:t>
            </w:r>
            <w:r>
              <w:rPr>
                <w:rFonts w:hint="eastAsia" w:ascii="宋体" w:hAnsi="宋体" w:eastAsia="宋体" w:cs="Segoe UI"/>
                <w:color w:val="404040"/>
                <w:kern w:val="0"/>
                <w:sz w:val="18"/>
                <w:szCs w:val="18"/>
                <w:lang w:bidi="ar"/>
                <w14:ligatures w14:val="none"/>
              </w:rPr>
              <w:t>(mrTRG</w:t>
            </w:r>
            <w:r>
              <w:rPr>
                <w:rFonts w:hint="eastAsia" w:ascii="宋体" w:hAnsi="宋体" w:eastAsia="宋体" w:cs="Segoe UI"/>
                <w:color w:val="404040"/>
                <w:kern w:val="0"/>
                <w:sz w:val="18"/>
                <w:szCs w:val="18"/>
                <w:vertAlign w:val="superscript"/>
                <w:lang w:bidi="ar"/>
                <w14:ligatures w14:val="none"/>
              </w:rPr>
              <w:t>a</w:t>
            </w:r>
            <w:r>
              <w:rPr>
                <w:rFonts w:hint="eastAsia" w:ascii="宋体" w:hAnsi="宋体" w:eastAsia="宋体" w:cs="Segoe UI"/>
                <w:color w:val="404040"/>
                <w:kern w:val="0"/>
                <w:sz w:val="18"/>
                <w:szCs w:val="18"/>
                <w:lang w:bidi="ar"/>
                <w14:ligatures w14:val="none"/>
              </w:rPr>
              <w:t>)</w:t>
            </w:r>
          </w:p>
        </w:tc>
        <w:tc>
          <w:tcPr>
            <w:tcW w:w="1985" w:type="dxa"/>
          </w:tcPr>
          <w:p w14:paraId="0C571F9A">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mrTRG1</w:t>
            </w:r>
          </w:p>
        </w:tc>
        <w:tc>
          <w:tcPr>
            <w:tcW w:w="1843" w:type="dxa"/>
          </w:tcPr>
          <w:p w14:paraId="056408A0">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mrTRG1~2</w:t>
            </w:r>
          </w:p>
        </w:tc>
        <w:tc>
          <w:tcPr>
            <w:tcW w:w="2409" w:type="dxa"/>
          </w:tcPr>
          <w:p w14:paraId="69ABA602">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mrTRG3~5</w:t>
            </w:r>
          </w:p>
        </w:tc>
      </w:tr>
      <w:tr w14:paraId="03C309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8" w:hRule="atLeast"/>
        </w:trPr>
        <w:tc>
          <w:tcPr>
            <w:tcW w:w="2830" w:type="dxa"/>
          </w:tcPr>
          <w:p w14:paraId="71224AD7">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内镜</w:t>
            </w:r>
            <w:r>
              <w:rPr>
                <w:rFonts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必选</w:t>
            </w:r>
            <w:r>
              <w:rPr>
                <w:rFonts w:hint="eastAsia"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黏膜形态</w:t>
            </w:r>
            <w:r>
              <w:rPr>
                <w:rFonts w:hint="eastAsia" w:ascii="宋体" w:hAnsi="宋体" w:eastAsia="宋体" w:cs="Segoe UI"/>
                <w:color w:val="404040"/>
                <w:kern w:val="0"/>
                <w:sz w:val="18"/>
                <w:szCs w:val="18"/>
                <w:lang w:bidi="ar"/>
                <w14:ligatures w14:val="none"/>
              </w:rPr>
              <w:t>)</w:t>
            </w:r>
          </w:p>
          <w:p w14:paraId="4B9E1403">
            <w:pPr>
              <w:widowControl/>
              <w:ind w:firstLine="360" w:firstLineChars="200"/>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可选</w:t>
            </w:r>
            <w:r>
              <w:rPr>
                <w:rFonts w:hint="eastAsia"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黏膜活检）</w:t>
            </w:r>
          </w:p>
        </w:tc>
        <w:tc>
          <w:tcPr>
            <w:tcW w:w="1985" w:type="dxa"/>
          </w:tcPr>
          <w:p w14:paraId="0A72A550">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接近正常</w:t>
            </w:r>
            <w:r>
              <w:rPr>
                <w:rFonts w:hint="eastAsia" w:ascii="宋体" w:hAnsi="宋体" w:eastAsia="宋体" w:cs="Segoe UI"/>
                <w:color w:val="404040"/>
                <w:kern w:val="0"/>
                <w:sz w:val="18"/>
                <w:szCs w:val="18"/>
                <w:vertAlign w:val="superscript"/>
                <w:lang w:bidi="ar"/>
                <w14:ligatures w14:val="none"/>
              </w:rPr>
              <w:t>b</w:t>
            </w:r>
          </w:p>
          <w:p w14:paraId="6B3CA8F4">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活检无肿瘤残留</w:t>
            </w:r>
            <w:r>
              <w:rPr>
                <w:rFonts w:hint="eastAsia" w:ascii="宋体" w:hAnsi="宋体" w:eastAsia="宋体" w:cs="Segoe UI"/>
                <w:color w:val="404040"/>
                <w:kern w:val="0"/>
                <w:sz w:val="18"/>
                <w:szCs w:val="18"/>
                <w:vertAlign w:val="superscript"/>
                <w:lang w:bidi="ar"/>
                <w14:ligatures w14:val="none"/>
              </w:rPr>
              <w:t>d</w:t>
            </w:r>
          </w:p>
        </w:tc>
        <w:tc>
          <w:tcPr>
            <w:tcW w:w="1843" w:type="dxa"/>
          </w:tcPr>
          <w:p w14:paraId="112A9001">
            <w:pPr>
              <w:widowControl/>
              <w:jc w:val="left"/>
              <w:textAlignment w:val="bottom"/>
              <w:rPr>
                <w:rFonts w:hint="eastAsia" w:ascii="Times New Roman" w:hAnsi="Times New Roman" w:eastAsia="宋体" w:cs="Times New Roman"/>
                <w:color w:val="404040"/>
                <w:kern w:val="0"/>
                <w:sz w:val="32"/>
                <w:szCs w:val="32"/>
                <w:vertAlign w:val="superscript"/>
                <w:lang w:bidi="ar"/>
                <w14:ligatures w14:val="none"/>
              </w:rPr>
            </w:pPr>
            <w:r>
              <w:rPr>
                <w:rFonts w:hint="eastAsia" w:ascii="宋体" w:hAnsi="宋体" w:eastAsia="宋体" w:cs="微软雅黑"/>
                <w:color w:val="404040"/>
                <w:kern w:val="0"/>
                <w:sz w:val="18"/>
                <w:szCs w:val="18"/>
                <w:lang w:bidi="ar"/>
                <w14:ligatures w14:val="none"/>
              </w:rPr>
              <w:t>轻度异常</w:t>
            </w:r>
            <w:r>
              <w:rPr>
                <w:rFonts w:hint="eastAsia" w:ascii="宋体" w:hAnsi="宋体" w:eastAsia="宋体" w:cs="Segoe UI"/>
                <w:color w:val="404040"/>
                <w:kern w:val="0"/>
                <w:sz w:val="18"/>
                <w:szCs w:val="18"/>
                <w:vertAlign w:val="superscript"/>
                <w:lang w:bidi="ar"/>
                <w14:ligatures w14:val="none"/>
              </w:rPr>
              <w:t>c</w:t>
            </w:r>
          </w:p>
          <w:p w14:paraId="28E3377A">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黏膜活检无肿瘤残留</w:t>
            </w:r>
            <w:r>
              <w:rPr>
                <w:rFonts w:hint="eastAsia" w:ascii="宋体" w:hAnsi="宋体" w:eastAsia="宋体" w:cs="Segoe UI"/>
                <w:color w:val="404040"/>
                <w:kern w:val="0"/>
                <w:sz w:val="18"/>
                <w:szCs w:val="18"/>
                <w:vertAlign w:val="superscript"/>
                <w:lang w:bidi="ar"/>
                <w14:ligatures w14:val="none"/>
              </w:rPr>
              <w:t>e</w:t>
            </w:r>
          </w:p>
        </w:tc>
        <w:tc>
          <w:tcPr>
            <w:tcW w:w="2409" w:type="dxa"/>
          </w:tcPr>
          <w:p w14:paraId="2FD4173E">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可见肿瘤</w:t>
            </w:r>
          </w:p>
          <w:p w14:paraId="768C69C8">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黏膜活检可见肿瘤残留</w:t>
            </w:r>
            <w:r>
              <w:rPr>
                <w:rFonts w:hint="eastAsia" w:ascii="宋体" w:hAnsi="宋体" w:eastAsia="宋体" w:cs="Segoe UI"/>
                <w:color w:val="404040"/>
                <w:kern w:val="0"/>
                <w:sz w:val="18"/>
                <w:szCs w:val="18"/>
                <w:vertAlign w:val="superscript"/>
                <w:lang w:bidi="ar"/>
                <w14:ligatures w14:val="none"/>
              </w:rPr>
              <w:t>e</w:t>
            </w:r>
          </w:p>
        </w:tc>
      </w:tr>
      <w:tr w14:paraId="20CE5E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4" w:hRule="atLeast"/>
        </w:trPr>
        <w:tc>
          <w:tcPr>
            <w:tcW w:w="2830" w:type="dxa"/>
          </w:tcPr>
          <w:p w14:paraId="6C581588">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经直肠穿刺活检</w:t>
            </w:r>
            <w:r>
              <w:rPr>
                <w:rFonts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可选</w:t>
            </w:r>
          </w:p>
        </w:tc>
        <w:tc>
          <w:tcPr>
            <w:tcW w:w="1985" w:type="dxa"/>
          </w:tcPr>
          <w:p w14:paraId="0A3EE5C4">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w:t>
            </w:r>
          </w:p>
        </w:tc>
        <w:tc>
          <w:tcPr>
            <w:tcW w:w="1843" w:type="dxa"/>
          </w:tcPr>
          <w:p w14:paraId="2A013E49">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未见肿瘤残留</w:t>
            </w:r>
            <w:r>
              <w:rPr>
                <w:rFonts w:hint="eastAsia" w:ascii="宋体" w:hAnsi="宋体" w:eastAsia="宋体" w:cs="Segoe UI"/>
                <w:color w:val="404040"/>
                <w:kern w:val="0"/>
                <w:sz w:val="18"/>
                <w:szCs w:val="18"/>
                <w:vertAlign w:val="superscript"/>
                <w:lang w:bidi="ar"/>
                <w14:ligatures w14:val="none"/>
              </w:rPr>
              <w:t>e</w:t>
            </w:r>
          </w:p>
        </w:tc>
        <w:tc>
          <w:tcPr>
            <w:tcW w:w="2409" w:type="dxa"/>
          </w:tcPr>
          <w:p w14:paraId="0CBF4533">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Segoe UI"/>
                <w:color w:val="404040"/>
                <w:kern w:val="0"/>
                <w:sz w:val="18"/>
                <w:szCs w:val="18"/>
                <w:lang w:bidi="ar"/>
                <w14:ligatures w14:val="none"/>
              </w:rPr>
              <w:t>-</w:t>
            </w:r>
          </w:p>
        </w:tc>
      </w:tr>
      <w:tr w14:paraId="4884CA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30" w:type="dxa"/>
          </w:tcPr>
          <w:p w14:paraId="2806EF67">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血清癌胚抗原</w:t>
            </w:r>
            <w:r>
              <w:rPr>
                <w:rFonts w:ascii="宋体" w:hAnsi="宋体" w:eastAsia="宋体" w:cs="Segoe UI"/>
                <w:color w:val="404040"/>
                <w:kern w:val="0"/>
                <w:sz w:val="18"/>
                <w:szCs w:val="18"/>
                <w:lang w:bidi="ar"/>
                <w14:ligatures w14:val="none"/>
              </w:rPr>
              <w:t>——</w:t>
            </w:r>
            <w:r>
              <w:rPr>
                <w:rFonts w:hint="eastAsia" w:ascii="宋体" w:hAnsi="宋体" w:eastAsia="宋体" w:cs="微软雅黑"/>
                <w:color w:val="404040"/>
                <w:kern w:val="0"/>
                <w:sz w:val="18"/>
                <w:szCs w:val="18"/>
                <w:lang w:bidi="ar"/>
                <w14:ligatures w14:val="none"/>
              </w:rPr>
              <w:t>可选</w:t>
            </w:r>
          </w:p>
        </w:tc>
        <w:tc>
          <w:tcPr>
            <w:tcW w:w="1985" w:type="dxa"/>
          </w:tcPr>
          <w:p w14:paraId="2D1AFF30">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正常</w:t>
            </w:r>
            <w:r>
              <w:rPr>
                <w:rFonts w:hint="eastAsia" w:ascii="宋体" w:hAnsi="宋体" w:eastAsia="宋体" w:cs="Segoe UI"/>
                <w:color w:val="404040"/>
                <w:kern w:val="0"/>
                <w:sz w:val="18"/>
                <w:szCs w:val="18"/>
                <w:vertAlign w:val="superscript"/>
                <w:lang w:bidi="ar"/>
                <w14:ligatures w14:val="none"/>
              </w:rPr>
              <w:t>e</w:t>
            </w:r>
          </w:p>
        </w:tc>
        <w:tc>
          <w:tcPr>
            <w:tcW w:w="1843" w:type="dxa"/>
          </w:tcPr>
          <w:p w14:paraId="7FBC93D3">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正常</w:t>
            </w:r>
          </w:p>
        </w:tc>
        <w:tc>
          <w:tcPr>
            <w:tcW w:w="2409" w:type="dxa"/>
          </w:tcPr>
          <w:p w14:paraId="007FF91F">
            <w:pPr>
              <w:widowControl/>
              <w:jc w:val="left"/>
              <w:textAlignment w:val="bottom"/>
              <w:rPr>
                <w:rFonts w:hint="eastAsia" w:ascii="宋体" w:hAnsi="宋体" w:eastAsia="宋体" w:cs="Segoe UI"/>
                <w:color w:val="404040"/>
                <w:kern w:val="0"/>
                <w:sz w:val="18"/>
                <w:szCs w:val="18"/>
                <w:lang w:bidi="ar"/>
                <w14:ligatures w14:val="none"/>
              </w:rPr>
            </w:pPr>
            <w:r>
              <w:rPr>
                <w:rFonts w:hint="eastAsia" w:ascii="宋体" w:hAnsi="宋体" w:eastAsia="宋体" w:cs="微软雅黑"/>
                <w:color w:val="404040"/>
                <w:kern w:val="0"/>
                <w:sz w:val="18"/>
                <w:szCs w:val="18"/>
                <w:lang w:bidi="ar"/>
                <w14:ligatures w14:val="none"/>
              </w:rPr>
              <w:t>正常或升高</w:t>
            </w:r>
          </w:p>
        </w:tc>
      </w:tr>
    </w:tbl>
    <w:p w14:paraId="0D079392">
      <w:pPr>
        <w:jc w:val="left"/>
        <w:rPr>
          <w:rFonts w:hint="eastAsia" w:ascii="宋体" w:hAnsi="宋体" w:eastAsia="宋体"/>
          <w:sz w:val="18"/>
          <w:szCs w:val="18"/>
        </w:rPr>
      </w:pPr>
      <w:r>
        <w:rPr>
          <w:rFonts w:hint="eastAsia" w:ascii="宋体" w:hAnsi="宋体" w:eastAsia="宋体"/>
          <w:sz w:val="18"/>
          <w:szCs w:val="18"/>
        </w:rPr>
        <w:t>注： a mrTRG：核磁肿瘤退缩分级，参照Mandard标准； b直肠黏膜可见扁平白色瘢痕、新生毛细血管、无溃疡、无结节； c直肠黏膜不规则或其他较小的黏膜异常、瘢痕伴持续黏膜红斑、浅溃疡、黏膜可见小结节；</w:t>
      </w:r>
      <w:r>
        <w:rPr>
          <w:rFonts w:ascii="宋体" w:hAnsi="宋体" w:eastAsia="宋体"/>
          <w:sz w:val="18"/>
          <w:szCs w:val="18"/>
        </w:rPr>
        <w:t xml:space="preserve"> d为非必需项目； e 为必需项目；“</w:t>
      </w:r>
      <w:r>
        <w:rPr>
          <w:rFonts w:ascii="Cambria Math" w:hAnsi="Cambria Math" w:eastAsia="宋体" w:cs="Cambria Math"/>
          <w:sz w:val="18"/>
          <w:szCs w:val="18"/>
        </w:rPr>
        <w:t>−</w:t>
      </w:r>
      <w:r>
        <w:rPr>
          <w:rFonts w:hint="eastAsia" w:ascii="宋体" w:hAnsi="宋体" w:eastAsia="宋体" w:cs="宋体"/>
          <w:sz w:val="18"/>
          <w:szCs w:val="18"/>
        </w:rPr>
        <w:t>”</w:t>
      </w:r>
      <w:r>
        <w:rPr>
          <w:rFonts w:ascii="宋体" w:hAnsi="宋体" w:eastAsia="宋体"/>
          <w:sz w:val="18"/>
          <w:szCs w:val="18"/>
        </w:rPr>
        <w:t>示无内容</w:t>
      </w:r>
    </w:p>
    <w:p w14:paraId="55C10288">
      <w:pPr>
        <w:jc w:val="center"/>
        <w:rPr>
          <w:rFonts w:hint="eastAsia" w:ascii="宋体" w:hAnsi="宋体" w:eastAsia="宋体" w:cs="宋体"/>
          <w:b/>
          <w:bCs/>
          <w:color w:val="EE0000"/>
          <w:kern w:val="0"/>
          <w:sz w:val="18"/>
          <w:szCs w:val="18"/>
          <w:lang w:bidi="ar"/>
        </w:rPr>
      </w:pPr>
      <w:r>
        <w:rPr>
          <w:rFonts w:hint="eastAsia" w:ascii="宋体" w:hAnsi="宋体" w:eastAsia="宋体"/>
          <w:sz w:val="18"/>
          <w:szCs w:val="18"/>
        </w:rPr>
        <w:t>表4 直肠癌新辅助治疗临床评效分级（CWWD标准，2024版）</w:t>
      </w:r>
    </w:p>
    <w:p w14:paraId="78CB4B8E">
      <w:pPr>
        <w:ind w:firstLine="361" w:firstLineChars="200"/>
        <w:rPr>
          <w:rFonts w:hint="eastAsia" w:ascii="宋体" w:hAnsi="宋体" w:eastAsia="宋体" w:cs="Times New Roman"/>
          <w:b/>
          <w:bCs/>
          <w:color w:val="EE0000"/>
          <w:kern w:val="0"/>
          <w:sz w:val="18"/>
          <w:szCs w:val="18"/>
          <w:lang w:bidi="ar"/>
        </w:rPr>
      </w:pPr>
      <w:r>
        <w:rPr>
          <w:rFonts w:ascii="宋体" w:hAnsi="宋体" w:eastAsia="宋体" w:cs="Times New Roman"/>
          <w:b/>
          <w:bCs/>
          <w:kern w:val="0"/>
          <w:sz w:val="18"/>
          <w:szCs w:val="18"/>
          <w:lang w:bidi="ar"/>
        </w:rPr>
        <w:t>临床问题：</w:t>
      </w:r>
      <w:r>
        <w:rPr>
          <w:rFonts w:ascii="宋体" w:hAnsi="宋体" w:eastAsia="宋体" w:cs="Times New Roman"/>
          <w:kern w:val="0"/>
          <w:sz w:val="18"/>
          <w:szCs w:val="18"/>
          <w:lang w:bidi="ar"/>
        </w:rPr>
        <w:t>新辅助治疗后哪些人群适合</w:t>
      </w:r>
      <w:r>
        <w:rPr>
          <w:rFonts w:hint="eastAsia" w:ascii="宋体" w:hAnsi="宋体" w:eastAsia="宋体" w:cs="Times New Roman"/>
          <w:kern w:val="0"/>
          <w:sz w:val="18"/>
          <w:szCs w:val="18"/>
          <w:lang w:bidi="ar"/>
        </w:rPr>
        <w:t>观察等待策略</w:t>
      </w:r>
      <w:r>
        <w:rPr>
          <w:rFonts w:hint="eastAsia" w:ascii="宋体" w:hAnsi="宋体" w:eastAsia="宋体" w:cs="Times New Roman"/>
          <w:b w:val="0"/>
          <w:bCs w:val="0"/>
          <w:color w:val="000000" w:themeColor="text1"/>
          <w:sz w:val="18"/>
          <w:szCs w:val="18"/>
          <w14:textFill>
            <w14:solidFill>
              <w14:schemeClr w14:val="tx1"/>
            </w14:solidFill>
          </w14:textFill>
        </w:rPr>
        <w:t>（watch and wait，W&amp;W）</w:t>
      </w:r>
      <w:r>
        <w:rPr>
          <w:rFonts w:ascii="宋体" w:hAnsi="宋体" w:eastAsia="宋体" w:cs="Times New Roman"/>
          <w:kern w:val="0"/>
          <w:sz w:val="18"/>
          <w:szCs w:val="18"/>
          <w:lang w:bidi="ar"/>
        </w:rPr>
        <w:t>？</w:t>
      </w:r>
    </w:p>
    <w:p w14:paraId="0EA3342F">
      <w:pPr>
        <w:ind w:firstLine="361" w:firstLineChars="200"/>
        <w:rPr>
          <w:rFonts w:hint="eastAsia" w:ascii="宋体" w:hAnsi="宋体" w:eastAsia="宋体" w:cs="Times New Roman"/>
          <w:color w:val="EE0000"/>
          <w:kern w:val="0"/>
          <w:sz w:val="18"/>
          <w:szCs w:val="18"/>
          <w:lang w:bidi="ar"/>
        </w:rPr>
      </w:pPr>
      <w:r>
        <w:rPr>
          <w:rFonts w:ascii="宋体" w:hAnsi="宋体" w:eastAsia="宋体" w:cs="Times New Roman"/>
          <w:b/>
          <w:bCs/>
          <w:kern w:val="0"/>
          <w:sz w:val="18"/>
          <w:szCs w:val="18"/>
          <w:lang w:bidi="ar"/>
        </w:rPr>
        <w:t xml:space="preserve">共识意见：W&amp;W策略是对新辅助治疗后原发病灶达到cCR的直肠癌患者，通过密切的随访观察，使其免除手术的策略。对治疗后原发病灶达 cCR 的低位局部进展期直肠癌患者，可考虑采用 W&amp;W 策略；若评效为 </w:t>
      </w:r>
      <w:bookmarkStart w:id="40" w:name="OLE_LINK36"/>
      <w:r>
        <w:rPr>
          <w:rFonts w:ascii="宋体" w:hAnsi="宋体" w:eastAsia="宋体" w:cs="Times New Roman"/>
          <w:b/>
          <w:bCs/>
          <w:kern w:val="0"/>
          <w:sz w:val="18"/>
          <w:szCs w:val="18"/>
          <w:lang w:bidi="ar"/>
        </w:rPr>
        <w:t>near-CCR</w:t>
      </w:r>
      <w:bookmarkEnd w:id="40"/>
      <w:r>
        <w:rPr>
          <w:rFonts w:ascii="宋体" w:hAnsi="宋体" w:eastAsia="宋体" w:cs="Times New Roman"/>
          <w:b/>
          <w:bCs/>
          <w:kern w:val="0"/>
          <w:sz w:val="18"/>
          <w:szCs w:val="18"/>
          <w:lang w:bidi="ar"/>
        </w:rPr>
        <w:t xml:space="preserve"> 且无明确病理学肿瘤残留证据，患者有强烈保肛意愿、手术保肛难度大或影响生活质量时，在医患充分知情前提下可谨慎施行 W&amp;W 策略并密切随访。</w:t>
      </w:r>
      <w:r>
        <w:rPr>
          <w:rFonts w:hint="eastAsia" w:ascii="宋体" w:hAnsi="宋体" w:eastAsia="宋体" w:cs="Times New Roman"/>
          <w:b/>
          <w:bCs/>
          <w:kern w:val="0"/>
          <w:sz w:val="18"/>
          <w:szCs w:val="18"/>
          <w:lang w:bidi="ar"/>
        </w:rPr>
        <w:t>OP是指通过W&amp;W或局部切除等手段，对原发灶实施有效的局部治疗，成功保留直肠器官及功能的策略。满足以下条件可判定为成功的OP：（1）接受W&amp;W且局部未发生再生；（2）接受局部切除，获得阴性切缘且无局部复发；（3）免除TME手术，保留有功能的直肠反射弧；（4）无确切的局部肿瘤残留证据；（5）自接受新辅助治疗开始随访时间至少3年；（6）没有永久性造口，或未闭合的临时性造口。</w:t>
      </w:r>
      <w:r>
        <w:rPr>
          <w:rFonts w:ascii="宋体" w:hAnsi="宋体" w:eastAsia="宋体" w:cs="Times New Roman"/>
          <w:b/>
          <w:bCs/>
          <w:kern w:val="0"/>
          <w:sz w:val="18"/>
          <w:szCs w:val="18"/>
          <w:lang w:bidi="ar"/>
        </w:rPr>
        <w:t>存在以下情况不建议开展 W&amp;W 策略：局部复发风险高的直肠癌；无法耐受新辅助治疗；对 W&amp;W 存在疑虑或不能接受相关风险依从性差，不能接受密切随访者。</w:t>
      </w:r>
      <w:r>
        <w:rPr>
          <w:rFonts w:ascii="宋体" w:hAnsi="宋体" w:eastAsia="宋体" w:cs="Times New Roman"/>
          <w:b/>
          <w:bCs/>
          <w:sz w:val="18"/>
          <w:szCs w:val="18"/>
        </w:rPr>
        <w:t>（中等推荐，专家共识度</w:t>
      </w:r>
      <w:r>
        <w:rPr>
          <w:rFonts w:hint="eastAsia" w:ascii="宋体" w:hAnsi="宋体" w:eastAsia="宋体" w:cs="Times New Roman"/>
          <w:b/>
          <w:bCs/>
          <w:sz w:val="18"/>
          <w:szCs w:val="18"/>
        </w:rPr>
        <w:t>92.9</w:t>
      </w:r>
      <w:r>
        <w:rPr>
          <w:rFonts w:ascii="宋体" w:hAnsi="宋体" w:eastAsia="宋体" w:cs="Times New Roman"/>
          <w:b/>
          <w:bCs/>
          <w:sz w:val="18"/>
          <w:szCs w:val="18"/>
        </w:rPr>
        <w:t>%）</w:t>
      </w:r>
    </w:p>
    <w:p w14:paraId="4C2FB8B2">
      <w:pPr>
        <w:ind w:firstLine="361" w:firstLineChars="200"/>
        <w:jc w:val="left"/>
        <w:rPr>
          <w:rFonts w:hint="eastAsia" w:ascii="宋体" w:hAnsi="宋体" w:eastAsia="宋体" w:cs="Times New Roman"/>
          <w:color w:val="EE0000"/>
          <w:kern w:val="0"/>
          <w:sz w:val="18"/>
          <w:szCs w:val="18"/>
          <w:lang w:bidi="ar"/>
        </w:rPr>
      </w:pPr>
      <w:r>
        <w:rPr>
          <w:rFonts w:ascii="宋体" w:hAnsi="宋体" w:eastAsia="宋体" w:cs="Times New Roman"/>
          <w:b/>
          <w:bCs/>
          <w:kern w:val="0"/>
          <w:sz w:val="18"/>
          <w:szCs w:val="18"/>
          <w:lang w:bidi="ar"/>
        </w:rPr>
        <w:t>循证医学证据：</w:t>
      </w:r>
      <w:bookmarkStart w:id="41" w:name="OLE_LINK38"/>
      <w:r>
        <w:rPr>
          <w:rFonts w:hint="eastAsia" w:ascii="宋体" w:hAnsi="宋体" w:eastAsia="宋体" w:cs="Times New Roman"/>
          <w:b w:val="0"/>
          <w:bCs w:val="0"/>
          <w:color w:val="000000" w:themeColor="text1"/>
          <w:kern w:val="0"/>
          <w:sz w:val="18"/>
          <w:szCs w:val="18"/>
          <w:lang w:bidi="ar"/>
          <w14:textFill>
            <w14:solidFill>
              <w14:schemeClr w14:val="tx1"/>
            </w14:solidFill>
          </w14:textFill>
        </w:rPr>
        <w:t>W&amp;W</w:t>
      </w:r>
      <w:bookmarkEnd w:id="41"/>
      <w:r>
        <w:rPr>
          <w:rFonts w:hint="eastAsia" w:ascii="宋体" w:hAnsi="宋体" w:eastAsia="宋体" w:cs="Times New Roman"/>
          <w:b w:val="0"/>
          <w:bCs w:val="0"/>
          <w:color w:val="000000" w:themeColor="text1"/>
          <w:kern w:val="0"/>
          <w:sz w:val="18"/>
          <w:szCs w:val="18"/>
          <w:lang w:bidi="ar"/>
          <w14:textFill>
            <w14:solidFill>
              <w14:schemeClr w14:val="tx1"/>
            </w14:solidFill>
          </w14:textFill>
        </w:rPr>
        <w:t>可在不降低肿瘤学疗效的前提下，减少不必要的手术创伤和风险，大幅提高患者生活质量；也可在新辅助治疗降期后实施局部切除可使部分患者获得R0 切除，达到保留器官和直肠反射弧的效果</w:t>
      </w:r>
      <w:bookmarkStart w:id="42" w:name="OLE_LINK46"/>
      <w:r>
        <w:rPr>
          <w:rFonts w:hint="eastAsia" w:ascii="宋体" w:hAnsi="宋体" w:eastAsia="宋体" w:cs="Times New Roman"/>
          <w:b w:val="0"/>
          <w:bCs w:val="0"/>
          <w:color w:val="000000" w:themeColor="text1"/>
          <w:kern w:val="0"/>
          <w:sz w:val="18"/>
          <w:szCs w:val="18"/>
          <w:vertAlign w:val="superscript"/>
          <w:lang w:bidi="ar"/>
          <w14:textFill>
            <w14:solidFill>
              <w14:schemeClr w14:val="tx1"/>
            </w14:solidFill>
          </w14:textFill>
        </w:rPr>
        <w:t>［106］</w:t>
      </w:r>
      <w:bookmarkEnd w:id="42"/>
      <w:r>
        <w:rPr>
          <w:rFonts w:hint="eastAsia" w:ascii="宋体" w:hAnsi="宋体" w:eastAsia="宋体" w:cs="Times New Roman"/>
          <w:b w:val="0"/>
          <w:bCs w:val="0"/>
          <w:color w:val="000000" w:themeColor="text1"/>
          <w:kern w:val="0"/>
          <w:sz w:val="18"/>
          <w:szCs w:val="18"/>
          <w:lang w:bidi="ar"/>
          <w14:textFill>
            <w14:solidFill>
              <w14:schemeClr w14:val="tx1"/>
            </w14:solidFill>
          </w14:textFill>
        </w:rPr>
        <w:t>，上述策略均可达到器官保留（organ preservation，OP）。W&amp;W策略的安全性和有效性已在多项研究中得到了验证</w:t>
      </w:r>
      <w:r>
        <w:rPr>
          <w:rFonts w:hint="eastAsia" w:ascii="宋体" w:hAnsi="宋体" w:eastAsia="宋体" w:cs="Times New Roman"/>
          <w:b w:val="0"/>
          <w:bCs w:val="0"/>
          <w:color w:val="000000" w:themeColor="text1"/>
          <w:kern w:val="0"/>
          <w:sz w:val="18"/>
          <w:szCs w:val="18"/>
          <w:vertAlign w:val="superscript"/>
          <w:lang w:bidi="ar"/>
          <w14:textFill>
            <w14:solidFill>
              <w14:schemeClr w14:val="tx1"/>
            </w14:solidFill>
          </w14:textFill>
        </w:rPr>
        <w:t>［103-104］</w:t>
      </w:r>
      <w:r>
        <w:rPr>
          <w:rFonts w:hint="eastAsia" w:ascii="宋体" w:hAnsi="宋体" w:eastAsia="宋体" w:cs="Times New Roman"/>
          <w:b w:val="0"/>
          <w:bCs w:val="0"/>
          <w:color w:val="000000" w:themeColor="text1"/>
          <w:kern w:val="0"/>
          <w:sz w:val="18"/>
          <w:szCs w:val="18"/>
          <w:lang w:bidi="ar"/>
          <w14:textFill>
            <w14:solidFill>
              <w14:schemeClr w14:val="tx1"/>
            </w14:solidFill>
          </w14:textFill>
        </w:rPr>
        <w:t>。</w:t>
      </w:r>
      <w:r>
        <w:rPr>
          <w:rFonts w:hint="eastAsia" w:ascii="宋体" w:hAnsi="宋体" w:eastAsia="宋体" w:cs="Times New Roman"/>
          <w:b w:val="0"/>
          <w:bCs w:val="0"/>
          <w:color w:val="000000" w:themeColor="text1"/>
          <w:sz w:val="18"/>
          <w:szCs w:val="18"/>
          <w14:textFill>
            <w14:solidFill>
              <w14:schemeClr w14:val="tx1"/>
            </w14:solidFill>
          </w14:textFill>
        </w:rPr>
        <w:t>直肠癌的器官保留率（organ preservation rate，OPR）也已成为前瞻性研究和临床实践中重要的治疗终点和评价指标。尽管W&amp;W患者的功能预后明显优于TME甚至局部切除术，但有报道三分之一的患者可能因直肠和肛门括约肌受照射对肠道功能产生长期不利影响</w:t>
      </w:r>
      <w:r>
        <w:rPr>
          <w:rFonts w:hint="eastAsia" w:ascii="宋体" w:hAnsi="宋体" w:eastAsia="宋体" w:cs="Times New Roman"/>
          <w:b w:val="0"/>
          <w:bCs w:val="0"/>
          <w:color w:val="000000" w:themeColor="text1"/>
          <w:sz w:val="18"/>
          <w:szCs w:val="18"/>
          <w:vertAlign w:val="superscript"/>
          <w14:textFill>
            <w14:solidFill>
              <w14:schemeClr w14:val="tx1"/>
            </w14:solidFill>
          </w14:textFill>
        </w:rPr>
        <w:t>[110]</w:t>
      </w:r>
      <w:r>
        <w:rPr>
          <w:rFonts w:hint="eastAsia" w:ascii="宋体" w:hAnsi="宋体" w:eastAsia="宋体" w:cs="Times New Roman"/>
          <w:b w:val="0"/>
          <w:bCs w:val="0"/>
          <w:color w:val="000000" w:themeColor="text1"/>
          <w:sz w:val="18"/>
          <w:szCs w:val="18"/>
          <w14:textFill>
            <w14:solidFill>
              <w14:schemeClr w14:val="tx1"/>
            </w14:solidFill>
          </w14:textFill>
        </w:rPr>
        <w:t>，且一部分进行W&amp;W的患者会出现原发性肿瘤的局部复发，从而需要手术切除。</w:t>
      </w:r>
      <w:r>
        <w:rPr>
          <w:rFonts w:ascii="宋体" w:hAnsi="宋体" w:eastAsia="宋体" w:cs="Times New Roman"/>
          <w:kern w:val="0"/>
          <w:sz w:val="18"/>
          <w:szCs w:val="18"/>
          <w:lang w:bidi="ar"/>
        </w:rPr>
        <w:t>Fernandez Laura M等使用国际观察和等待研究中心数据库(international Watch &amp; Wait Database, IWWD)对新辅助治疗后获得临床完全缓解(CCR)的直肠癌患者进行了条件生存模型分析</w:t>
      </w:r>
      <w:r>
        <w:rPr>
          <w:rFonts w:ascii="宋体" w:hAnsi="宋体" w:eastAsia="宋体" w:cs="Times New Roman"/>
          <w:kern w:val="0"/>
          <w:sz w:val="18"/>
          <w:szCs w:val="18"/>
          <w:lang w:bidi="ar"/>
        </w:rPr>
        <w:fldChar w:fldCharType="begin">
          <w:fldData xml:space="preserve">PEVuZE5vdGU+PENpdGU+PEF1dGhvcj5GZXJuYW5kZXo8L0F1dGhvcj48WWVhcj4yMDIxPC9ZZWFy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QzLTUwPC9wYWdlcz48dm9sdW1lPjIyPC92b2x1bWU+PG51bWJlcj4x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NTM3LTI1NDU8L3BhZ2VzPjx2b2x1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</w:fldData>
        </w:fldChar>
      </w:r>
      <w:r>
        <w:rPr>
          <w:rFonts w:ascii="宋体" w:hAnsi="宋体" w:eastAsia="宋体" w:cs="Times New Roman"/>
          <w:kern w:val="0"/>
          <w:sz w:val="18"/>
          <w:szCs w:val="18"/>
          <w:lang w:bidi="ar"/>
        </w:rPr>
        <w:instrText xml:space="preserve"> ADDIN EN.CITE </w:instrText>
      </w:r>
      <w:r>
        <w:rPr>
          <w:rFonts w:ascii="宋体" w:hAnsi="宋体" w:eastAsia="宋体" w:cs="Times New Roman"/>
          <w:kern w:val="0"/>
          <w:sz w:val="18"/>
          <w:szCs w:val="18"/>
          <w:lang w:bidi="ar"/>
        </w:rPr>
        <w:fldChar w:fldCharType="begin">
          <w:fldData xml:space="preserve">PEVuZE5vdGU+PENpdGU+PEF1dGhvcj5GZXJuYW5kZXo8L0F1dGhvcj48WWVhcj4yMDIxPC9ZZWFy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QzLTUwPC9wYWdlcz48dm9sdW1lPjIyPC92b2x1bWU+PG51bWJlcj4x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NTM3LTI1NDU8L3BhZ2VzPjx2b2x1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</w:fldData>
        </w:fldChar>
      </w:r>
      <w:r>
        <w:rPr>
          <w:rFonts w:ascii="宋体" w:hAnsi="宋体" w:eastAsia="宋体" w:cs="Times New Roman"/>
          <w:kern w:val="0"/>
          <w:sz w:val="18"/>
          <w:szCs w:val="18"/>
          <w:lang w:bidi="ar"/>
        </w:rPr>
        <w:instrText xml:space="preserve"> ADDIN EN.CITE.DATA </w:instrTex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fldChar w:fldCharType="separate"/>
      </w:r>
      <w:r>
        <w:rPr>
          <w:rFonts w:ascii="宋体" w:hAnsi="宋体" w:eastAsia="宋体" w:cs="Times New Roman"/>
          <w:kern w:val="0"/>
          <w:sz w:val="18"/>
          <w:szCs w:val="18"/>
          <w:vertAlign w:val="superscript"/>
          <w:lang w:bidi="ar"/>
        </w:rPr>
        <w:t>[105, 106]</w: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t>，局部再生长的2年累积发生率为25.2%，88%的局部再生长在前2年被诊断出，97%的局部再生长位于肠壁，远处转移瘤为8%。若患者持续cCR1年，则继续保持2年无局部再生长的概率为88.1%，持续3年为97.3%，持续5年为98.6%。5年总生存率为85%，5年疾病特异性生存率为94%。因此新辅助治疗后</w:t>
      </w:r>
      <w:r>
        <w:rPr>
          <w:rFonts w:hint="eastAsia" w:ascii="宋体" w:hAnsi="宋体" w:eastAsia="宋体" w:cs="Times New Roman"/>
          <w:kern w:val="0"/>
          <w:sz w:val="18"/>
          <w:szCs w:val="18"/>
          <w:lang w:bidi="ar"/>
        </w:rPr>
        <w:t>达到</w:t>
      </w:r>
      <w:r>
        <w:rPr>
          <w:rFonts w:ascii="宋体" w:hAnsi="宋体" w:eastAsia="宋体" w:cs="Times New Roman"/>
          <w:kern w:val="0"/>
          <w:sz w:val="18"/>
          <w:szCs w:val="18"/>
          <w:lang w:bidi="ar"/>
        </w:rPr>
        <w:t>cCR</w:t>
      </w:r>
      <w:r>
        <w:rPr>
          <w:rFonts w:hint="eastAsia" w:ascii="宋体" w:hAnsi="宋体" w:eastAsia="宋体" w:cs="Times New Roman"/>
          <w:kern w:val="0"/>
          <w:sz w:val="18"/>
          <w:szCs w:val="18"/>
          <w:lang w:bidi="ar"/>
        </w:rPr>
        <w:t>或</w:t>
      </w:r>
      <w:r>
        <w:rPr>
          <w:rFonts w:ascii="宋体" w:hAnsi="宋体" w:eastAsia="宋体" w:cs="Times New Roman"/>
          <w:b/>
          <w:bCs/>
          <w:kern w:val="0"/>
          <w:sz w:val="18"/>
          <w:szCs w:val="18"/>
          <w:lang w:bidi="ar"/>
        </w:rPr>
        <w:t>near-CCR</w:t>
      </w:r>
      <w:r>
        <w:rPr>
          <w:rFonts w:hint="eastAsia" w:ascii="宋体" w:hAnsi="宋体" w:eastAsia="宋体" w:cs="Times New Roman"/>
          <w:kern w:val="0"/>
          <w:sz w:val="18"/>
          <w:szCs w:val="18"/>
          <w:lang w:bidi="ar"/>
        </w:rPr>
        <w:t>要求器官保留的</w:t>
      </w:r>
      <w:r>
        <w:rPr>
          <w:rFonts w:ascii="宋体" w:hAnsi="宋体" w:eastAsia="宋体" w:cs="Times New Roman"/>
          <w:kern w:val="0"/>
          <w:sz w:val="18"/>
          <w:szCs w:val="18"/>
          <w:lang w:bidi="ar"/>
        </w:rPr>
        <w:t>患者</w:t>
      </w:r>
      <w:r>
        <w:rPr>
          <w:rFonts w:hint="eastAsia" w:ascii="宋体" w:hAnsi="宋体" w:eastAsia="宋体" w:cs="Times New Roman"/>
          <w:kern w:val="0"/>
          <w:sz w:val="18"/>
          <w:szCs w:val="18"/>
          <w:lang w:bidi="ar"/>
        </w:rPr>
        <w:t>采取</w:t>
      </w:r>
      <w:r>
        <w:rPr>
          <w:rFonts w:ascii="宋体" w:hAnsi="宋体" w:eastAsia="宋体" w:cs="Times New Roman"/>
          <w:kern w:val="0"/>
          <w:sz w:val="18"/>
          <w:szCs w:val="18"/>
          <w:lang w:bidi="ar"/>
        </w:rPr>
        <w:t>等待观察策略及非手术治疗需慎重，尤其应强调随访的前2年进行频繁监测的重要性，综合考虑局部再生率与保肛率之间的平衡。</w:t>
      </w:r>
    </w:p>
    <w:bookmarkEnd w:id="37"/>
    <w:p w14:paraId="543345A6">
      <w:pPr>
        <w:jc w:val="left"/>
        <w:rPr>
          <w:rFonts w:hint="eastAsia" w:ascii="宋体" w:hAnsi="宋体" w:eastAsia="宋体" w:cs="Times New Roman"/>
          <w:b/>
          <w:bCs/>
          <w:color w:val="EE0000"/>
          <w:kern w:val="0"/>
          <w:sz w:val="18"/>
          <w:szCs w:val="18"/>
          <w:lang w:bidi="ar"/>
        </w:rPr>
      </w:pPr>
    </w:p>
    <w:p w14:paraId="58E63079">
      <w:pPr>
        <w:jc w:val="left"/>
        <w:rPr>
          <w:rFonts w:hint="eastAsia" w:ascii="宋体" w:hAnsi="宋体" w:eastAsia="宋体" w:cs="Times New Roman"/>
          <w:b/>
          <w:bCs/>
          <w:color w:val="EE0000"/>
          <w:kern w:val="0"/>
          <w:sz w:val="18"/>
          <w:szCs w:val="18"/>
          <w:lang w:bidi="ar"/>
        </w:rPr>
      </w:pPr>
    </w:p>
    <w:p w14:paraId="04D12262">
      <w:pPr>
        <w:ind w:firstLine="360" w:firstLineChars="200"/>
        <w:rPr>
          <w:rFonts w:hint="eastAsia" w:ascii="宋体" w:hAnsi="宋体" w:eastAsia="宋体" w:cs="Times New Roman"/>
          <w:kern w:val="0"/>
          <w:sz w:val="18"/>
          <w:szCs w:val="18"/>
          <w:lang w:bidi="ar"/>
        </w:rPr>
      </w:pPr>
      <w:bookmarkStart w:id="43" w:name="OLE_LINK59"/>
      <w:r>
        <w:rPr>
          <w:rFonts w:ascii="宋体" w:hAnsi="宋体" w:eastAsia="宋体" w:cs="Times New Roman"/>
          <w:kern w:val="0"/>
          <w:sz w:val="18"/>
          <w:szCs w:val="18"/>
          <w:lang w:bidi="ar"/>
        </w:rPr>
        <w:t>临床问题：新辅助治疗后最佳疗效评估时机是多久？</w:t>
      </w:r>
      <w:bookmarkEnd w:id="43"/>
    </w:p>
    <w:p w14:paraId="3AB39850">
      <w:pPr>
        <w:ind w:firstLine="361" w:firstLineChars="200"/>
        <w:rPr>
          <w:rFonts w:hint="eastAsia" w:ascii="宋体" w:hAnsi="宋体" w:eastAsia="宋体" w:cs="Times New Roman"/>
          <w:b/>
          <w:bCs/>
          <w:kern w:val="0"/>
          <w:sz w:val="18"/>
          <w:szCs w:val="18"/>
          <w:lang w:bidi="ar"/>
        </w:rPr>
      </w:pPr>
      <w:r>
        <w:rPr>
          <w:rFonts w:ascii="宋体" w:hAnsi="宋体" w:eastAsia="宋体" w:cs="Times New Roman"/>
          <w:b/>
          <w:bCs/>
          <w:kern w:val="0"/>
          <w:sz w:val="18"/>
          <w:szCs w:val="18"/>
          <w:lang w:bidi="ar"/>
        </w:rPr>
        <w:t>共识意见：建议放疗后至少 8 周进行首次评估，若cCR可考虑 W&amp;W；若为 near-cCR 或退缩明显，可巩固治疗或观察至 12~16 周再评估。对保肛意愿强烈、接受强化新辅助方案（如多周期巩固化疗）或近距离放疗者，可延长评估至放疗后 16~24 周；若 16~24 周评估仍疑有肿瘤残留，建议尽早行 TME 手术。</w:t>
      </w:r>
      <w:bookmarkStart w:id="44" w:name="OLE_LINK18"/>
      <w:r>
        <w:rPr>
          <w:rFonts w:ascii="宋体" w:hAnsi="宋体" w:eastAsia="宋体" w:cs="Times New Roman"/>
          <w:b/>
          <w:bCs/>
          <w:sz w:val="18"/>
          <w:szCs w:val="18"/>
        </w:rPr>
        <w:t>（中等推荐，专家共识度</w:t>
      </w:r>
      <w:r>
        <w:rPr>
          <w:rFonts w:hint="eastAsia" w:ascii="宋体" w:hAnsi="宋体" w:eastAsia="宋体" w:cs="Times New Roman"/>
          <w:b/>
          <w:bCs/>
          <w:sz w:val="18"/>
          <w:szCs w:val="18"/>
        </w:rPr>
        <w:t>100</w:t>
      </w:r>
      <w:r>
        <w:rPr>
          <w:rFonts w:ascii="宋体" w:hAnsi="宋体" w:eastAsia="宋体" w:cs="Times New Roman"/>
          <w:b/>
          <w:bCs/>
          <w:sz w:val="18"/>
          <w:szCs w:val="18"/>
        </w:rPr>
        <w:t>%）</w:t>
      </w:r>
      <w:bookmarkEnd w:id="44"/>
    </w:p>
    <w:p w14:paraId="4570ECEE">
      <w:pPr>
        <w:ind w:firstLine="361" w:firstLineChars="200"/>
        <w:rPr>
          <w:rFonts w:hint="eastAsia" w:ascii="宋体" w:hAnsi="宋体" w:eastAsia="宋体" w:cs="Times New Roman"/>
          <w:kern w:val="0"/>
          <w:sz w:val="18"/>
          <w:szCs w:val="18"/>
          <w:lang w:bidi="ar"/>
        </w:rPr>
      </w:pPr>
      <w:r>
        <w:rPr>
          <w:rFonts w:ascii="宋体" w:hAnsi="宋体" w:eastAsia="宋体" w:cs="Times New Roman"/>
          <w:b/>
          <w:bCs/>
          <w:color w:val="000000" w:themeColor="text1"/>
          <w:kern w:val="0"/>
          <w:sz w:val="18"/>
          <w:szCs w:val="18"/>
          <w:lang w:bidi="ar"/>
          <w14:textFill>
            <w14:solidFill>
              <w14:schemeClr w14:val="tx1"/>
            </w14:solidFill>
          </w14:textFill>
        </w:rPr>
        <w:t>循证医学证据：</w:t>
      </w:r>
      <w:r>
        <w:rPr>
          <w:rFonts w:ascii="宋体" w:hAnsi="宋体" w:eastAsia="宋体" w:cs="Times New Roman"/>
          <w:color w:val="000000" w:themeColor="text1"/>
          <w:kern w:val="0"/>
          <w:sz w:val="18"/>
          <w:szCs w:val="18"/>
          <w:lang w:bidi="ar"/>
          <w14:textFill>
            <w14:solidFill>
              <w14:schemeClr w14:val="tx1"/>
            </w14:solidFill>
          </w14:textFill>
        </w:rPr>
        <w:t>一项回顾性研究</w:t>
      </w:r>
      <w:r>
        <w:rPr>
          <w:rFonts w:ascii="宋体" w:hAnsi="宋体" w:eastAsia="宋体" w:cs="Times New Roman"/>
          <w:color w:val="000000" w:themeColor="text1"/>
          <w:kern w:val="0"/>
          <w:sz w:val="18"/>
          <w:szCs w:val="18"/>
          <w:lang w:bidi="ar"/>
          <w14:textFill>
            <w14:solidFill>
              <w14:schemeClr w14:val="tx1"/>
            </w14:solidFill>
          </w14:textFill>
        </w:rPr>
        <w:fldChar w:fldCharType="begin">
          <w:fldData xml:space="preserve">PEVuZE5vdGU+PENpdGU+PEF1dGhvcj5LYWxhZHk8L0F1dGhvcj48WWVhcj4yMDA5PC9ZZWFyPjxS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4Mi05PC9wYWdlcz48dm9sdW1lPjI1MDwvdm9sdW1l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</w:fldData>
        </w:fldChar>
      </w:r>
      <w:r>
        <w:rPr>
          <w:rFonts w:ascii="宋体" w:hAnsi="宋体" w:eastAsia="宋体" w:cs="Times New Roman"/>
          <w:color w:val="000000" w:themeColor="text1"/>
          <w:kern w:val="0"/>
          <w:sz w:val="18"/>
          <w:szCs w:val="18"/>
          <w:lang w:bidi="ar"/>
          <w14:textFill>
            <w14:solidFill>
              <w14:schemeClr w14:val="tx1"/>
            </w14:solidFill>
          </w14:textFill>
        </w:rPr>
        <w:instrText xml:space="preserve"> ADDIN EN.CITE </w:instrText>
      </w:r>
      <w:r>
        <w:rPr>
          <w:rFonts w:ascii="宋体" w:hAnsi="宋体" w:eastAsia="宋体" w:cs="Times New Roman"/>
          <w:color w:val="000000" w:themeColor="text1"/>
          <w:kern w:val="0"/>
          <w:sz w:val="18"/>
          <w:szCs w:val="18"/>
          <w:lang w:bidi="ar"/>
          <w14:textFill>
            <w14:solidFill>
              <w14:schemeClr w14:val="tx1"/>
            </w14:solidFill>
          </w14:textFill>
        </w:rPr>
        <w:fldChar w:fldCharType="begin">
          <w:fldData xml:space="preserve">PEVuZE5vdGU+PENpdGU+PEF1dGhvcj5LYWxhZHk8L0F1dGhvcj48WWVhcj4yMDA5PC9ZZWFyPjxS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4Mi05PC9wYWdlcz48dm9sdW1lPjI1MDwvdm9sdW1l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</w:fldData>
        </w:fldChar>
      </w:r>
      <w:r>
        <w:rPr>
          <w:rFonts w:ascii="宋体" w:hAnsi="宋体" w:eastAsia="宋体" w:cs="Times New Roman"/>
          <w:color w:val="000000" w:themeColor="text1"/>
          <w:kern w:val="0"/>
          <w:sz w:val="18"/>
          <w:szCs w:val="18"/>
          <w:lang w:bidi="ar"/>
          <w14:textFill>
            <w14:solidFill>
              <w14:schemeClr w14:val="tx1"/>
            </w14:solidFill>
          </w14:textFill>
        </w:rPr>
        <w:instrText xml:space="preserve"> ADDIN EN.CITE.DATA </w:instrText>
      </w:r>
      <w:r>
        <w:rPr>
          <w:rFonts w:ascii="宋体" w:hAnsi="宋体" w:eastAsia="宋体" w:cs="Times New Roman"/>
          <w:color w:val="000000" w:themeColor="text1"/>
          <w:kern w:val="0"/>
          <w:sz w:val="18"/>
          <w:szCs w:val="18"/>
          <w:lang w:bidi="ar"/>
          <w14:textFill>
            <w14:solidFill>
              <w14:schemeClr w14:val="tx1"/>
            </w14:solidFill>
          </w14:textFill>
        </w:rPr>
        <w:fldChar w:fldCharType="end"/>
      </w:r>
      <w:r>
        <w:rPr>
          <w:rFonts w:ascii="宋体" w:hAnsi="宋体" w:eastAsia="宋体" w:cs="Times New Roman"/>
          <w:color w:val="000000" w:themeColor="text1"/>
          <w:kern w:val="0"/>
          <w:sz w:val="18"/>
          <w:szCs w:val="18"/>
          <w:lang w:bidi="ar"/>
          <w14:textFill>
            <w14:solidFill>
              <w14:schemeClr w14:val="tx1"/>
            </w14:solidFill>
          </w14:textFill>
        </w:rPr>
        <w:fldChar w:fldCharType="separate"/>
      </w:r>
      <w:r>
        <w:rPr>
          <w:rFonts w:ascii="宋体" w:hAnsi="宋体" w:eastAsia="宋体" w:cs="Times New Roman"/>
          <w:color w:val="000000" w:themeColor="text1"/>
          <w:kern w:val="0"/>
          <w:sz w:val="18"/>
          <w:szCs w:val="18"/>
          <w:vertAlign w:val="superscript"/>
          <w:lang w:bidi="ar"/>
          <w14:textFill>
            <w14:solidFill>
              <w14:schemeClr w14:val="tx1"/>
            </w14:solidFill>
          </w14:textFill>
        </w:rPr>
        <w:t>[107]</w:t>
      </w:r>
      <w:r>
        <w:rPr>
          <w:rFonts w:ascii="宋体" w:hAnsi="宋体" w:eastAsia="宋体" w:cs="Times New Roman"/>
          <w:color w:val="000000" w:themeColor="text1"/>
          <w:kern w:val="0"/>
          <w:sz w:val="18"/>
          <w:szCs w:val="18"/>
          <w:lang w:bidi="ar"/>
          <w14:textFill>
            <w14:solidFill>
              <w14:schemeClr w14:val="tx1"/>
            </w14:solidFill>
          </w14:textFill>
        </w:rPr>
        <w:fldChar w:fldCharType="end"/>
      </w:r>
      <w:r>
        <w:rPr>
          <w:rFonts w:ascii="宋体" w:hAnsi="宋体" w:eastAsia="宋体" w:cs="Times New Roman"/>
          <w:color w:val="000000" w:themeColor="text1"/>
          <w:kern w:val="0"/>
          <w:sz w:val="18"/>
          <w:szCs w:val="18"/>
          <w:lang w:bidi="ar"/>
          <w14:textFill>
            <w14:solidFill>
              <w14:schemeClr w14:val="tx1"/>
            </w14:solidFill>
          </w14:textFill>
        </w:rPr>
        <w:t>的多变量分析显示，放疗结束和手术切除之间间隔≥8周与较高的pCR率显著相关，且pCR率与局部复发减少和总生存率提高相关。</w:t>
      </w:r>
      <w:bookmarkStart w:id="45" w:name="OLE_LINK62"/>
      <w:r>
        <w:rPr>
          <w:rFonts w:ascii="宋体" w:hAnsi="宋体" w:eastAsia="宋体" w:cs="Times New Roman"/>
          <w:color w:val="000000" w:themeColor="text1"/>
          <w:sz w:val="18"/>
          <w:szCs w:val="18"/>
          <w14:textFill>
            <w14:solidFill>
              <w14:schemeClr w14:val="tx1"/>
            </w14:solidFill>
          </w14:textFill>
        </w:rPr>
        <w:t>CAO/ARO/AIO-16试验</w: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HYW5pPC9BdXRob3I+PFllYXI+MjAyNTwvWWVhcj48UmVj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</w:fldData>
        </w:fldChar>
      </w:r>
      <w:r>
        <w:rPr>
          <w:rFonts w:ascii="宋体" w:hAnsi="宋体" w:eastAsia="宋体" w:cs="Times New Roman"/>
          <w:color w:val="000000" w:themeColor="text1"/>
          <w:sz w:val="18"/>
          <w:szCs w:val="18"/>
          <w14:textFill>
            <w14:solidFill>
              <w14:schemeClr w14:val="tx1"/>
            </w14:solidFill>
          </w14:textFill>
        </w:rPr>
        <w:instrText xml:space="preserve"> ADDIN EN.CITE </w:instrText>
      </w:r>
      <w:r>
        <w:rPr>
          <w:rFonts w:ascii="宋体" w:hAnsi="宋体" w:eastAsia="宋体" w:cs="Times New Roman"/>
          <w:color w:val="000000" w:themeColor="text1"/>
          <w:sz w:val="18"/>
          <w:szCs w:val="18"/>
          <w14:textFill>
            <w14:solidFill>
              <w14:schemeClr w14:val="tx1"/>
            </w14:solidFill>
          </w14:textFill>
        </w:rPr>
        <w:fldChar w:fldCharType="begin">
          <w:fldData xml:space="preserve">PEVuZE5vdGU+PENpdGU+PEF1dGhvcj5HYW5pPC9BdXRob3I+PFllYXI+MjAyNTwvWWVhcj48UmVj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</w:fldData>
        </w:fldChar>
      </w:r>
      <w:r>
        <w:rPr>
          <w:rFonts w:ascii="宋体" w:hAnsi="宋体" w:eastAsia="宋体" w:cs="Times New Roman"/>
          <w:color w:val="000000" w:themeColor="text1"/>
          <w:sz w:val="18"/>
          <w:szCs w:val="18"/>
          <w14:textFill>
            <w14:solidFill>
              <w14:schemeClr w14:val="tx1"/>
            </w14:solidFill>
          </w14:textFill>
        </w:rPr>
        <w:instrText xml:space="preserve"> ADDIN EN.CITE.DATA </w:instrTex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fldChar w:fldCharType="separate"/>
      </w:r>
      <w:r>
        <w:rPr>
          <w:rFonts w:ascii="宋体" w:hAnsi="宋体" w:eastAsia="宋体" w:cs="Times New Roman"/>
          <w:color w:val="000000" w:themeColor="text1"/>
          <w:sz w:val="18"/>
          <w:szCs w:val="18"/>
          <w:vertAlign w:val="superscript"/>
          <w14:textFill>
            <w14:solidFill>
              <w14:schemeClr w14:val="tx1"/>
            </w14:solidFill>
          </w14:textFill>
        </w:rPr>
        <w:t>[108]</w:t>
      </w:r>
      <w:r>
        <w:rPr>
          <w:rFonts w:ascii="宋体" w:hAnsi="宋体" w:eastAsia="宋体" w:cs="Times New Roman"/>
          <w:color w:val="000000" w:themeColor="text1"/>
          <w:sz w:val="18"/>
          <w:szCs w:val="18"/>
          <w14:textFill>
            <w14:solidFill>
              <w14:schemeClr w14:val="tx1"/>
            </w14:solidFill>
          </w14:textFill>
        </w:rPr>
        <w:fldChar w:fldCharType="end"/>
      </w:r>
      <w:r>
        <w:rPr>
          <w:rFonts w:ascii="宋体" w:hAnsi="宋体" w:eastAsia="宋体" w:cs="Times New Roman"/>
          <w:color w:val="000000" w:themeColor="text1"/>
          <w:sz w:val="18"/>
          <w:szCs w:val="18"/>
          <w14:textFill>
            <w14:solidFill>
              <w14:schemeClr w14:val="tx1"/>
            </w14:solidFill>
          </w14:textFill>
        </w:rPr>
        <w:t>采用长程放化疗联合巩固化疗的方案，91例患者中15%的患者在106天被评价为cCR，33例初始near-cCR的患者中21例（64%）在196天再次评估时转为cCR。</w:t>
      </w:r>
      <w:r>
        <w:rPr>
          <w:rFonts w:ascii="宋体" w:hAnsi="宋体" w:eastAsia="宋体" w:cs="Times New Roman"/>
          <w:color w:val="000000" w:themeColor="text1"/>
          <w:kern w:val="0"/>
          <w:sz w:val="18"/>
          <w:szCs w:val="18"/>
          <w:lang w:bidi="ar"/>
          <w14:textFill>
            <w14:solidFill>
              <w14:schemeClr w14:val="tx1"/>
            </w14:solidFill>
          </w14:textFill>
        </w:rPr>
        <w:t>OPERA</w:t>
      </w:r>
      <w:bookmarkEnd w:id="45"/>
      <w:r>
        <w:rPr>
          <w:rFonts w:ascii="宋体" w:hAnsi="宋体" w:eastAsia="宋体" w:cs="Times New Roman"/>
          <w:color w:val="000000" w:themeColor="text1"/>
          <w:kern w:val="0"/>
          <w:sz w:val="18"/>
          <w:szCs w:val="18"/>
          <w:lang w:bidi="ar"/>
          <w14:textFill>
            <w14:solidFill>
              <w14:schemeClr w14:val="tx1"/>
            </w14:solidFill>
          </w14:textFill>
        </w:rPr>
        <w:t>研究</w:t>
      </w:r>
      <w:r>
        <w:rPr>
          <w:rFonts w:ascii="宋体" w:hAnsi="宋体" w:eastAsia="宋体" w:cs="Times New Roman"/>
          <w:color w:val="000000" w:themeColor="text1"/>
          <w:kern w:val="0"/>
          <w:sz w:val="18"/>
          <w:szCs w:val="18"/>
          <w:lang w:bidi="ar"/>
          <w14:textFill>
            <w14:solidFill>
              <w14:schemeClr w14:val="tx1"/>
            </w14:solidFill>
          </w14:textFill>
        </w:rPr>
        <w:fldChar w:fldCharType="begin">
          <w:fldData xml:space="preserve">PEVuZE5vdGU+PENpdGU+PEF1dGhvcj5CYXJvbjwvQXV0aG9yPjxZZWFyPjIwMjU8L1llYXI+PFJl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jIwOC0yMTU8L3BhZ2VzPjx2b2x1bWU+MzY8L3ZvbHVtZT48bnVtYmVyPjI8L251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</w:fldData>
        </w:fldChar>
      </w:r>
      <w:r>
        <w:rPr>
          <w:rFonts w:ascii="宋体" w:hAnsi="宋体" w:eastAsia="宋体" w:cs="Times New Roman"/>
          <w:color w:val="000000" w:themeColor="text1"/>
          <w:kern w:val="0"/>
          <w:sz w:val="18"/>
          <w:szCs w:val="18"/>
          <w:lang w:bidi="ar"/>
          <w14:textFill>
            <w14:solidFill>
              <w14:schemeClr w14:val="tx1"/>
            </w14:solidFill>
          </w14:textFill>
        </w:rPr>
        <w:instrText xml:space="preserve"> ADDIN EN.CITE </w:instrText>
      </w:r>
      <w:r>
        <w:rPr>
          <w:rFonts w:ascii="宋体" w:hAnsi="宋体" w:eastAsia="宋体" w:cs="Times New Roman"/>
          <w:color w:val="000000" w:themeColor="text1"/>
          <w:kern w:val="0"/>
          <w:sz w:val="18"/>
          <w:szCs w:val="18"/>
          <w:lang w:bidi="ar"/>
          <w14:textFill>
            <w14:solidFill>
              <w14:schemeClr w14:val="tx1"/>
            </w14:solidFill>
          </w14:textFill>
        </w:rPr>
        <w:fldChar w:fldCharType="begin">
          <w:fldData xml:space="preserve">PEVuZE5vdGU+PENpdGU+PEF1dGhvcj5CYXJvbjwvQXV0aG9yPjxZZWFyPjIwMjU8L1llYXI+PFJl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jIwOC0yMTU8L3BhZ2VzPjx2b2x1bWU+MzY8L3ZvbHVtZT48bnVtYmVyPjI8L251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</w:fldData>
        </w:fldChar>
      </w:r>
      <w:r>
        <w:rPr>
          <w:rFonts w:ascii="宋体" w:hAnsi="宋体" w:eastAsia="宋体" w:cs="Times New Roman"/>
          <w:color w:val="000000" w:themeColor="text1"/>
          <w:kern w:val="0"/>
          <w:sz w:val="18"/>
          <w:szCs w:val="18"/>
          <w:lang w:bidi="ar"/>
          <w14:textFill>
            <w14:solidFill>
              <w14:schemeClr w14:val="tx1"/>
            </w14:solidFill>
          </w14:textFill>
        </w:rPr>
        <w:instrText xml:space="preserve"> ADDIN EN.CITE.DATA </w:instrText>
      </w:r>
      <w:r>
        <w:rPr>
          <w:rFonts w:ascii="宋体" w:hAnsi="宋体" w:eastAsia="宋体" w:cs="Times New Roman"/>
          <w:color w:val="000000" w:themeColor="text1"/>
          <w:kern w:val="0"/>
          <w:sz w:val="18"/>
          <w:szCs w:val="18"/>
          <w:lang w:bidi="ar"/>
          <w14:textFill>
            <w14:solidFill>
              <w14:schemeClr w14:val="tx1"/>
            </w14:solidFill>
          </w14:textFill>
        </w:rPr>
        <w:fldChar w:fldCharType="end"/>
      </w:r>
      <w:r>
        <w:rPr>
          <w:rFonts w:ascii="宋体" w:hAnsi="宋体" w:eastAsia="宋体" w:cs="Times New Roman"/>
          <w:color w:val="000000" w:themeColor="text1"/>
          <w:kern w:val="0"/>
          <w:sz w:val="18"/>
          <w:szCs w:val="18"/>
          <w:lang w:bidi="ar"/>
          <w14:textFill>
            <w14:solidFill>
              <w14:schemeClr w14:val="tx1"/>
            </w14:solidFill>
          </w14:textFill>
        </w:rPr>
        <w:fldChar w:fldCharType="separate"/>
      </w:r>
      <w:r>
        <w:rPr>
          <w:rFonts w:ascii="宋体" w:hAnsi="宋体" w:eastAsia="宋体" w:cs="Times New Roman"/>
          <w:color w:val="000000" w:themeColor="text1"/>
          <w:kern w:val="0"/>
          <w:sz w:val="18"/>
          <w:szCs w:val="18"/>
          <w:vertAlign w:val="superscript"/>
          <w:lang w:bidi="ar"/>
          <w14:textFill>
            <w14:solidFill>
              <w14:schemeClr w14:val="tx1"/>
            </w14:solidFill>
          </w14:textFill>
        </w:rPr>
        <w:t>[53]</w:t>
      </w:r>
      <w:r>
        <w:rPr>
          <w:rFonts w:ascii="宋体" w:hAnsi="宋体" w:eastAsia="宋体" w:cs="Times New Roman"/>
          <w:color w:val="000000" w:themeColor="text1"/>
          <w:kern w:val="0"/>
          <w:sz w:val="18"/>
          <w:szCs w:val="18"/>
          <w:lang w:bidi="ar"/>
          <w14:textFill>
            <w14:solidFill>
              <w14:schemeClr w14:val="tx1"/>
            </w14:solidFill>
          </w14:textFill>
        </w:rPr>
        <w:fldChar w:fldCharType="end"/>
      </w:r>
      <w:r>
        <w:rPr>
          <w:rFonts w:ascii="宋体" w:hAnsi="宋体" w:eastAsia="宋体" w:cs="Times New Roman"/>
          <w:color w:val="000000" w:themeColor="text1"/>
          <w:kern w:val="0"/>
          <w:sz w:val="18"/>
          <w:szCs w:val="18"/>
          <w:lang w:bidi="ar"/>
          <w14:textFill>
            <w14:solidFill>
              <w14:schemeClr w14:val="tx1"/>
            </w14:solidFill>
          </w14:textFill>
        </w:rPr>
        <w:t>采用5周的长程同步放化疗结束后2周进行4周的原发灶近距离加量治疗（90 Gy/3 f）模式，分别</w:t>
      </w:r>
      <w:r>
        <w:rPr>
          <w:rFonts w:ascii="宋体" w:hAnsi="宋体" w:eastAsia="宋体" w:cs="Times New Roman"/>
          <w:kern w:val="0"/>
          <w:sz w:val="18"/>
          <w:szCs w:val="18"/>
          <w:lang w:bidi="ar"/>
        </w:rPr>
        <w:t>在治疗开始14、20和24周（即近距离治疗结束后3、9 和13 周）进行了评效，以24周的结果作为最佳疗效。若 16~24 周评估仍疑有肿瘤残留，建议尽早行 TME 手术。</w:t>
      </w:r>
    </w:p>
    <w:p w14:paraId="29A7EAC3">
      <w:pPr>
        <w:rPr>
          <w:rFonts w:hint="eastAsia" w:ascii="宋体" w:hAnsi="宋体" w:eastAsia="宋体" w:cs="Times New Roman"/>
          <w:kern w:val="0"/>
          <w:sz w:val="18"/>
          <w:szCs w:val="18"/>
          <w:lang w:bidi="ar"/>
        </w:rPr>
      </w:pPr>
    </w:p>
    <w:p w14:paraId="7AA009C9">
      <w:pPr>
        <w:ind w:firstLine="180" w:firstLineChars="100"/>
        <w:rPr>
          <w:rFonts w:hint="eastAsia" w:ascii="宋体" w:hAnsi="宋体" w:eastAsia="宋体" w:cs="Times New Roman"/>
          <w:color w:val="EE0000"/>
          <w:kern w:val="0"/>
          <w:sz w:val="18"/>
          <w:szCs w:val="18"/>
          <w:lang w:bidi="ar"/>
        </w:rPr>
      </w:pPr>
      <w:r>
        <w:rPr>
          <w:rFonts w:ascii="宋体" w:hAnsi="宋体" w:eastAsia="宋体" w:cs="Times New Roman"/>
          <w:kern w:val="0"/>
          <w:sz w:val="18"/>
          <w:szCs w:val="18"/>
          <w:lang w:bidi="ar"/>
        </w:rPr>
        <w:t>临床问题：器官保留后肿瘤再发及随访计划</w:t>
      </w:r>
    </w:p>
    <w:p w14:paraId="51300A0B">
      <w:pPr>
        <w:ind w:firstLine="181" w:firstLineChars="100"/>
        <w:rPr>
          <w:rFonts w:hint="eastAsia" w:ascii="宋体" w:hAnsi="宋体" w:eastAsia="宋体" w:cs="Times New Roman"/>
          <w:b/>
          <w:bCs/>
          <w:kern w:val="0"/>
          <w:sz w:val="18"/>
          <w:szCs w:val="18"/>
          <w:lang w:bidi="ar"/>
        </w:rPr>
      </w:pPr>
      <w:r>
        <w:rPr>
          <w:rFonts w:ascii="宋体" w:hAnsi="宋体" w:eastAsia="宋体" w:cs="Times New Roman"/>
          <w:b/>
          <w:bCs/>
          <w:kern w:val="0"/>
          <w:sz w:val="18"/>
          <w:szCs w:val="18"/>
          <w:lang w:bidi="ar"/>
        </w:rPr>
        <w:t>共识意见：选择观察等待患者建议前3年内每2-3个月进行1次直肠指检，4-5年时每6个月1次；两年内每3个月进行1次CEA和CA19-9检测，3-5年内每6个月进行1次；1年内每3个月进行1次直肠核磁和肠镜检查，2-3年内每6 个月进行1次，4-5年时每12个月1次；3年内每6个月进行1次胸腹CT检查，4-5年时每12个月1次。</w:t>
      </w:r>
      <w:r>
        <w:rPr>
          <w:rFonts w:hint="eastAsia" w:ascii="宋体" w:hAnsi="宋体" w:eastAsia="宋体" w:cs="Times New Roman"/>
          <w:b/>
          <w:bCs/>
          <w:kern w:val="0"/>
          <w:sz w:val="18"/>
          <w:szCs w:val="18"/>
          <w:lang w:bidi="ar"/>
        </w:rPr>
        <w:t>（中等推荐，专家共识度</w:t>
      </w:r>
      <w:r>
        <w:rPr>
          <w:rFonts w:ascii="宋体" w:hAnsi="宋体" w:eastAsia="宋体" w:cs="Times New Roman"/>
          <w:b/>
          <w:bCs/>
          <w:kern w:val="0"/>
          <w:sz w:val="18"/>
          <w:szCs w:val="18"/>
          <w:lang w:bidi="ar"/>
        </w:rPr>
        <w:t>100%</w:t>
      </w:r>
      <w:r>
        <w:rPr>
          <w:rFonts w:hint="eastAsia" w:ascii="宋体" w:hAnsi="宋体" w:eastAsia="宋体" w:cs="Times New Roman"/>
          <w:b/>
          <w:bCs/>
          <w:kern w:val="0"/>
          <w:sz w:val="18"/>
          <w:szCs w:val="18"/>
          <w:lang w:bidi="ar"/>
        </w:rPr>
        <w:t>）</w:t>
      </w:r>
    </w:p>
    <w:p w14:paraId="368BE2C4">
      <w:pPr>
        <w:ind w:firstLine="181" w:firstLineChars="100"/>
        <w:rPr>
          <w:rFonts w:hint="eastAsia" w:ascii="宋体" w:hAnsi="宋体" w:eastAsia="宋体" w:cs="Times New Roman"/>
          <w:kern w:val="0"/>
          <w:sz w:val="18"/>
          <w:szCs w:val="18"/>
          <w:lang w:bidi="ar"/>
        </w:rPr>
      </w:pPr>
      <w:r>
        <w:rPr>
          <w:rFonts w:ascii="宋体" w:hAnsi="宋体" w:eastAsia="宋体" w:cs="Times New Roman"/>
          <w:b/>
          <w:bCs/>
          <w:kern w:val="0"/>
          <w:sz w:val="18"/>
          <w:szCs w:val="18"/>
          <w:lang w:bidi="ar"/>
        </w:rPr>
        <w:t>循证医学证据：</w:t>
      </w:r>
      <w:r>
        <w:rPr>
          <w:rFonts w:ascii="宋体" w:hAnsi="宋体" w:eastAsia="宋体" w:cs="Times New Roman"/>
          <w:kern w:val="0"/>
          <w:sz w:val="18"/>
          <w:szCs w:val="18"/>
          <w:lang w:bidi="ar"/>
        </w:rPr>
        <w:t>国际等待观察数据库（International Watch &amp; Wait Database，IWWD）对于880例cCR患者的长期随访结果显示：25.2%的患者出现了局部再生，8.0%的患者出现远处转移，88.0%的新辅助治疗后局部再生发生在治疗后的两年</w:t>
      </w:r>
      <w:r>
        <w:rPr>
          <w:rFonts w:ascii="宋体" w:hAnsi="宋体" w:eastAsia="宋体" w:cs="Times New Roman"/>
          <w:kern w:val="0"/>
          <w:sz w:val="18"/>
          <w:szCs w:val="18"/>
          <w:lang w:bidi="ar"/>
        </w:rPr>
        <w:fldChar w:fldCharType="begin">
          <w:fldData xml:space="preserve">PEVuZE5vdGU+PENpdGU+PEF1dGhvcj52YW4gZGVyIFZhbGs8L0F1dGhvcj48WWVhcj4yMDE4PC9Z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UzNy0yNTQ1PC9wYWdlcz48dm9sdW1lPjM5MTwvdm9sdW1lPjxudW1iZXI+MTAx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</w:fldData>
        </w:fldChar>
      </w:r>
      <w:r>
        <w:rPr>
          <w:rFonts w:ascii="宋体" w:hAnsi="宋体" w:eastAsia="宋体" w:cs="Times New Roman"/>
          <w:kern w:val="0"/>
          <w:sz w:val="18"/>
          <w:szCs w:val="18"/>
          <w:lang w:bidi="ar"/>
        </w:rPr>
        <w:instrText xml:space="preserve"> ADDIN EN.CITE </w:instrText>
      </w:r>
      <w:r>
        <w:rPr>
          <w:rFonts w:ascii="宋体" w:hAnsi="宋体" w:eastAsia="宋体" w:cs="Times New Roman"/>
          <w:kern w:val="0"/>
          <w:sz w:val="18"/>
          <w:szCs w:val="18"/>
          <w:lang w:bidi="ar"/>
        </w:rPr>
        <w:fldChar w:fldCharType="begin">
          <w:fldData xml:space="preserve">PEVuZE5vdGU+PENpdGU+PEF1dGhvcj52YW4gZGVyIFZhbGs8L0F1dGhvcj48WWVhcj4yMDE4PC9Z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UzNy0yNTQ1PC9wYWdlcz48dm9sdW1lPjM5MTwvdm9sdW1lPjxudW1iZXI+MTAx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</w:fldData>
        </w:fldChar>
      </w:r>
      <w:r>
        <w:rPr>
          <w:rFonts w:ascii="宋体" w:hAnsi="宋体" w:eastAsia="宋体" w:cs="Times New Roman"/>
          <w:kern w:val="0"/>
          <w:sz w:val="18"/>
          <w:szCs w:val="18"/>
          <w:lang w:bidi="ar"/>
        </w:rPr>
        <w:instrText xml:space="preserve"> ADDIN EN.CITE.DATA </w:instrTex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fldChar w:fldCharType="separate"/>
      </w:r>
      <w:r>
        <w:rPr>
          <w:rFonts w:ascii="宋体" w:hAnsi="宋体" w:eastAsia="宋体" w:cs="Times New Roman"/>
          <w:kern w:val="0"/>
          <w:sz w:val="18"/>
          <w:szCs w:val="18"/>
          <w:vertAlign w:val="superscript"/>
          <w:lang w:bidi="ar"/>
        </w:rPr>
        <w:t>[106]</w: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t>，一项针对304例cCR患者进行W&amp;W的随访结果显示，98%的局部再生发生在最初的两年内。因此，新辅助治疗后评效为cCR的直肠癌患者选择W&amp;W策略应按计划进行密切随访，并可随cCR诊断后的等待时间延长而逐步降低随访频率</w:t>
      </w:r>
      <w:r>
        <w:rPr>
          <w:rFonts w:ascii="宋体" w:hAnsi="宋体" w:eastAsia="宋体" w:cs="Times New Roman"/>
          <w:kern w:val="0"/>
          <w:sz w:val="18"/>
          <w:szCs w:val="18"/>
          <w:lang w:bidi="ar"/>
        </w:rPr>
        <w:fldChar w:fldCharType="begin">
          <w:fldData xml:space="preserve">PEVuZE5vdGU+PENpdGU+PEF1dGhvcj5IYWFrPC9BdXRob3I+PFllYXI+MjAyMTwvWWVhcj48UmVj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c4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</w:fldData>
        </w:fldChar>
      </w:r>
      <w:r>
        <w:rPr>
          <w:rFonts w:ascii="宋体" w:hAnsi="宋体" w:eastAsia="宋体" w:cs="Times New Roman"/>
          <w:kern w:val="0"/>
          <w:sz w:val="18"/>
          <w:szCs w:val="18"/>
          <w:lang w:bidi="ar"/>
        </w:rPr>
        <w:instrText xml:space="preserve"> ADDIN EN.CITE </w:instrText>
      </w:r>
      <w:r>
        <w:rPr>
          <w:rFonts w:ascii="宋体" w:hAnsi="宋体" w:eastAsia="宋体" w:cs="Times New Roman"/>
          <w:kern w:val="0"/>
          <w:sz w:val="18"/>
          <w:szCs w:val="18"/>
          <w:lang w:bidi="ar"/>
        </w:rPr>
        <w:fldChar w:fldCharType="begin">
          <w:fldData xml:space="preserve">PEVuZE5vdGU+PENpdGU+PEF1dGhvcj5IYWFrPC9BdXRob3I+PFllYXI+MjAyMTwvWWVhcj48UmVj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c4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</w:fldData>
        </w:fldChar>
      </w:r>
      <w:r>
        <w:rPr>
          <w:rFonts w:ascii="宋体" w:hAnsi="宋体" w:eastAsia="宋体" w:cs="Times New Roman"/>
          <w:kern w:val="0"/>
          <w:sz w:val="18"/>
          <w:szCs w:val="18"/>
          <w:lang w:bidi="ar"/>
        </w:rPr>
        <w:instrText xml:space="preserve"> ADDIN EN.CITE.DATA </w:instrTex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fldChar w:fldCharType="separate"/>
      </w:r>
      <w:r>
        <w:rPr>
          <w:rFonts w:ascii="宋体" w:hAnsi="宋体" w:eastAsia="宋体" w:cs="Times New Roman"/>
          <w:kern w:val="0"/>
          <w:sz w:val="18"/>
          <w:szCs w:val="18"/>
          <w:vertAlign w:val="superscript"/>
          <w:lang w:bidi="ar"/>
        </w:rPr>
        <w:t>[109]</w: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t>。从IWWD报告的数据看，90%以上的局部再生发生在肠壁内，5.5%单纯出现在区域淋巴结，合并发生者比例小于2%。出现局部再生者远处转移发生率增高</w:t>
      </w:r>
      <w:r>
        <w:rPr>
          <w:rFonts w:ascii="宋体" w:hAnsi="宋体" w:eastAsia="宋体" w:cs="Times New Roman"/>
          <w:kern w:val="0"/>
          <w:sz w:val="18"/>
          <w:szCs w:val="18"/>
          <w:lang w:bidi="ar"/>
        </w:rPr>
        <w:fldChar w:fldCharType="begin">
          <w:fldData xml:space="preserve">PEVuZE5vdGU+PENpdGU+PEF1dGhvcj52YW4gZGVyIFZhbGs8L0F1dGhvcj48WWVhcj4yMDE4PC9Z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UzNy0yNTQ1PC9wYWdlcz48dm9sdW1lPjM5MTwvdm9sdW1lPjxudW1iZXI+MTAx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</w:fldData>
        </w:fldChar>
      </w:r>
      <w:r>
        <w:rPr>
          <w:rFonts w:ascii="宋体" w:hAnsi="宋体" w:eastAsia="宋体" w:cs="Times New Roman"/>
          <w:kern w:val="0"/>
          <w:sz w:val="18"/>
          <w:szCs w:val="18"/>
          <w:lang w:bidi="ar"/>
        </w:rPr>
        <w:instrText xml:space="preserve"> ADDIN EN.CITE </w:instrText>
      </w:r>
      <w:r>
        <w:rPr>
          <w:rFonts w:ascii="宋体" w:hAnsi="宋体" w:eastAsia="宋体" w:cs="Times New Roman"/>
          <w:kern w:val="0"/>
          <w:sz w:val="18"/>
          <w:szCs w:val="18"/>
          <w:lang w:bidi="ar"/>
        </w:rPr>
        <w:fldChar w:fldCharType="begin">
          <w:fldData xml:space="preserve">PEVuZE5vdGU+PENpdGU+PEF1dGhvcj52YW4gZGVyIFZhbGs8L0F1dGhvcj48WWVhcj4yMDE4PC9Z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UzNy0yNTQ1PC9wYWdlcz48dm9sdW1lPjM5MTwvdm9sdW1lPjxudW1iZXI+MTAx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</w:fldData>
        </w:fldChar>
      </w:r>
      <w:r>
        <w:rPr>
          <w:rFonts w:ascii="宋体" w:hAnsi="宋体" w:eastAsia="宋体" w:cs="Times New Roman"/>
          <w:kern w:val="0"/>
          <w:sz w:val="18"/>
          <w:szCs w:val="18"/>
          <w:lang w:bidi="ar"/>
        </w:rPr>
        <w:instrText xml:space="preserve"> ADDIN EN.CITE.DATA </w:instrTex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fldChar w:fldCharType="separate"/>
      </w:r>
      <w:r>
        <w:rPr>
          <w:rFonts w:ascii="宋体" w:hAnsi="宋体" w:eastAsia="宋体" w:cs="Times New Roman"/>
          <w:kern w:val="0"/>
          <w:sz w:val="18"/>
          <w:szCs w:val="18"/>
          <w:vertAlign w:val="superscript"/>
          <w:lang w:bidi="ar"/>
        </w:rPr>
        <w:t>[106]</w:t>
      </w:r>
      <w:r>
        <w:rPr>
          <w:rFonts w:ascii="宋体" w:hAnsi="宋体" w:eastAsia="宋体" w:cs="Times New Roman"/>
          <w:kern w:val="0"/>
          <w:sz w:val="18"/>
          <w:szCs w:val="18"/>
          <w:lang w:bidi="ar"/>
        </w:rPr>
        <w:fldChar w:fldCharType="end"/>
      </w:r>
      <w:r>
        <w:rPr>
          <w:rFonts w:ascii="宋体" w:hAnsi="宋体" w:eastAsia="宋体" w:cs="Times New Roman"/>
          <w:kern w:val="0"/>
          <w:sz w:val="18"/>
          <w:szCs w:val="18"/>
          <w:lang w:bidi="ar"/>
        </w:rPr>
        <w:t xml:space="preserve">。 </w:t>
      </w:r>
    </w:p>
    <w:p w14:paraId="620C59CE">
      <w:pPr>
        <w:jc w:val="left"/>
        <w:rPr>
          <w:rFonts w:hint="eastAsia" w:ascii="宋体" w:hAnsi="宋体" w:eastAsia="宋体" w:cs="Times New Roman"/>
          <w:b/>
          <w:bCs/>
          <w:kern w:val="0"/>
          <w:sz w:val="18"/>
          <w:szCs w:val="18"/>
          <w:lang w:bidi="ar"/>
        </w:rPr>
      </w:pPr>
    </w:p>
    <w:p w14:paraId="6A48E900">
      <w:pPr>
        <w:ind w:firstLine="361" w:firstLineChars="200"/>
        <w:rPr>
          <w:rFonts w:hint="eastAsia" w:ascii="宋体" w:hAnsi="宋体" w:eastAsia="宋体" w:cs="Times New Roman"/>
          <w:b/>
          <w:bCs/>
          <w:sz w:val="18"/>
          <w:szCs w:val="18"/>
        </w:rPr>
      </w:pPr>
      <w:r>
        <w:rPr>
          <w:rFonts w:ascii="宋体" w:hAnsi="宋体" w:eastAsia="宋体" w:cs="Times New Roman"/>
          <w:b/>
          <w:bCs/>
          <w:sz w:val="18"/>
          <w:szCs w:val="18"/>
        </w:rPr>
        <w:t>结语</w:t>
      </w:r>
    </w:p>
    <w:p w14:paraId="5D2A441E">
      <w:pPr>
        <w:ind w:firstLine="360" w:firstLineChars="200"/>
        <w:rPr>
          <w:rFonts w:hint="eastAsia" w:ascii="宋体" w:hAnsi="宋体" w:eastAsia="宋体" w:cs="Times New Roman"/>
          <w:sz w:val="18"/>
          <w:szCs w:val="18"/>
        </w:rPr>
      </w:pPr>
      <w:r>
        <w:rPr>
          <w:rFonts w:ascii="宋体" w:hAnsi="宋体" w:eastAsia="宋体" w:cs="Times New Roman"/>
          <w:sz w:val="18"/>
          <w:szCs w:val="18"/>
        </w:rPr>
        <w:t>本共识基于国内外文献证据及专家讨论形成，重点关注LARC术前新辅助治疗争议，探讨放疗、化疗、免疫治疗方案及优化组合策略，旨在为专业人员提供权威参考。强调 LARC 新辅助治疗重要性与必要性随pCR比例增高凸显，且患者对生理功能和生活质量要求提升使 cCR 后观察等待策略成为重要选择。建议所有 LARC 患者在多学科会诊基础上规范评估新辅助治疗前后情况，以筛选获益人群、优化策略，促进器官功能保全及长期治愈。</w:t>
      </w:r>
    </w:p>
    <w:p w14:paraId="40773BE6">
      <w:pPr>
        <w:jc w:val="left"/>
        <w:rPr>
          <w:rFonts w:hint="eastAsia" w:ascii="宋体" w:hAnsi="宋体" w:eastAsia="宋体"/>
          <w:b/>
          <w:sz w:val="18"/>
          <w:szCs w:val="18"/>
        </w:rPr>
      </w:pPr>
    </w:p>
    <w:p w14:paraId="432207D8">
      <w:pPr>
        <w:jc w:val="left"/>
        <w:rPr>
          <w:rFonts w:hint="eastAsia" w:ascii="宋体" w:hAnsi="宋体" w:eastAsia="宋体"/>
          <w:bCs/>
          <w:sz w:val="18"/>
          <w:szCs w:val="18"/>
        </w:rPr>
      </w:pPr>
      <w:r>
        <w:rPr>
          <w:rFonts w:hint="eastAsia" w:ascii="宋体" w:hAnsi="宋体" w:eastAsia="宋体"/>
          <w:bCs/>
          <w:sz w:val="18"/>
          <w:szCs w:val="18"/>
        </w:rPr>
        <w:t>利益冲突：所有作者均声明不存在利益冲突</w:t>
      </w:r>
    </w:p>
    <w:p w14:paraId="388C3DC4">
      <w:pPr>
        <w:jc w:val="left"/>
        <w:rPr>
          <w:rFonts w:hint="eastAsia" w:ascii="宋体" w:hAnsi="宋体" w:eastAsia="宋体"/>
          <w:bCs/>
          <w:sz w:val="18"/>
          <w:szCs w:val="18"/>
        </w:rPr>
      </w:pPr>
      <w:r>
        <w:rPr>
          <w:rFonts w:hint="eastAsia" w:ascii="宋体" w:hAnsi="宋体" w:eastAsia="宋体"/>
          <w:b/>
          <w:sz w:val="18"/>
          <w:szCs w:val="18"/>
        </w:rPr>
        <w:t>共识执笔人 ：</w:t>
      </w:r>
      <w:r>
        <w:rPr>
          <w:rFonts w:hint="eastAsia" w:ascii="宋体" w:hAnsi="宋体" w:eastAsia="宋体"/>
          <w:bCs/>
          <w:sz w:val="18"/>
          <w:szCs w:val="18"/>
        </w:rPr>
        <w:t>卜珊珊 （</w:t>
      </w:r>
      <w:bookmarkStart w:id="46" w:name="OLE_LINK16"/>
      <w:r>
        <w:rPr>
          <w:rFonts w:hint="eastAsia" w:ascii="宋体" w:hAnsi="宋体" w:eastAsia="宋体"/>
          <w:bCs/>
          <w:sz w:val="18"/>
          <w:szCs w:val="18"/>
        </w:rPr>
        <w:t>河南省肿瘤医院</w:t>
      </w:r>
      <w:bookmarkEnd w:id="46"/>
      <w:r>
        <w:rPr>
          <w:rFonts w:hint="eastAsia" w:ascii="宋体" w:hAnsi="宋体" w:eastAsia="宋体"/>
          <w:bCs/>
          <w:sz w:val="18"/>
          <w:szCs w:val="18"/>
        </w:rPr>
        <w:t>）陆寓非（</w:t>
      </w:r>
      <w:bookmarkStart w:id="47" w:name="OLE_LINK35"/>
      <w:r>
        <w:rPr>
          <w:rFonts w:hint="eastAsia" w:ascii="宋体" w:hAnsi="宋体" w:eastAsia="宋体"/>
          <w:bCs/>
          <w:sz w:val="18"/>
          <w:szCs w:val="18"/>
        </w:rPr>
        <w:t>河南省肿瘤医院</w:t>
      </w:r>
      <w:bookmarkEnd w:id="47"/>
      <w:r>
        <w:rPr>
          <w:rFonts w:hint="eastAsia" w:ascii="宋体" w:hAnsi="宋体" w:eastAsia="宋体"/>
          <w:bCs/>
          <w:sz w:val="18"/>
          <w:szCs w:val="18"/>
        </w:rPr>
        <w:t>）丁高峰（河南省肿瘤医院）王昆仑（河南省肿瘤医院）徐本华（福建大学附属协和医院）高远红（中山大学肿瘤防治中心）岳金波（山东省肿瘤医院）杨永净（吉林省肿瘤医院）夏凡（复旦大学附属肿瘤医院）唐源（国家癌症中心/国家肿瘤临床医学研究中心/中国医学科学院北京协和医学院肿瘤医院）张文文（中国医学科学院肿瘤医院）</w:t>
      </w:r>
    </w:p>
    <w:p w14:paraId="1D645F56">
      <w:pPr>
        <w:rPr>
          <w:rFonts w:hint="eastAsia" w:ascii="宋体" w:hAnsi="宋体" w:eastAsia="宋体"/>
          <w:sz w:val="18"/>
          <w:szCs w:val="18"/>
        </w:rPr>
      </w:pPr>
      <w:r>
        <w:rPr>
          <w:rFonts w:hint="eastAsia" w:ascii="宋体" w:hAnsi="宋体" w:eastAsia="宋体"/>
          <w:b/>
          <w:bCs w:val="0"/>
          <w:color w:val="000000" w:themeColor="text1"/>
          <w:sz w:val="18"/>
          <w:szCs w:val="18"/>
          <w14:textFill>
            <w14:solidFill>
              <w14:schemeClr w14:val="tx1"/>
            </w14:solidFill>
          </w14:textFill>
        </w:rPr>
        <w:t>审核专家：</w:t>
      </w:r>
      <w:r>
        <w:rPr>
          <w:rFonts w:hint="eastAsia" w:ascii="宋体" w:hAnsi="宋体" w:eastAsia="宋体"/>
          <w:bCs/>
          <w:color w:val="000000" w:themeColor="text1"/>
          <w:sz w:val="18"/>
          <w:szCs w:val="18"/>
          <w14:textFill>
            <w14:solidFill>
              <w14:schemeClr w14:val="tx1"/>
            </w14:solidFill>
          </w14:textFill>
        </w:rPr>
        <w:t xml:space="preserve">于金明、李宝生（山东第一医科大学附属肿瘤医院） </w:t>
      </w:r>
      <w:r>
        <w:rPr>
          <w:rFonts w:hint="eastAsia" w:ascii="宋体" w:hAnsi="宋体" w:eastAsia="宋体" w:cs="Times New Roman"/>
          <w:sz w:val="18"/>
          <w:szCs w:val="18"/>
        </w:rPr>
        <w:t xml:space="preserve">李晔雄,国家癌症中心/国家肿瘤临床医学研究中心/中国医学科学院北京协和医学院肿瘤医院 </w:t>
      </w:r>
      <w:r>
        <w:rPr>
          <w:rFonts w:hint="eastAsia" w:ascii="宋体" w:hAnsi="宋体" w:eastAsia="宋体"/>
          <w:bCs/>
          <w:color w:val="000000" w:themeColor="text1"/>
          <w:sz w:val="18"/>
          <w:szCs w:val="18"/>
          <w14:textFill>
            <w14:solidFill>
              <w14:schemeClr w14:val="tx1"/>
            </w14:solidFill>
          </w14:textFill>
        </w:rPr>
        <w:t>王平（天津市肿瘤医院） 吴永忠（重庆大学附属肿瘤医院） 章真（复旦大学附属肿瘤医院） 王维虎（北京大学肿瘤医院）袁响林（华中科技大学同济医学院附属同济医院肿瘤中心） 付振明（武汉大学人民医院） 孙新臣（江苏省人民医院） 胡德胜、罗波（湖北省肿瘤医院）李宁（中国医学科学院肿瘤医院/中国医学科学院肿瘤医院山西医院）屈艳丽（辽宁省肿瘤医院） 侯晓荣（北京协和医院） 赵仁、王艳阳（宁夏医科大学总医院）赵丽娜（空军军医大学西京医院）王修身 刘莺  李智  庄兢（河南省肿瘤医院）</w:t>
      </w:r>
    </w:p>
    <w:p w14:paraId="2EC88E8B">
      <w:pPr>
        <w:ind w:firstLine="360" w:firstLineChars="200"/>
        <w:jc w:val="left"/>
        <w:rPr>
          <w:rFonts w:hint="eastAsia" w:ascii="宋体" w:hAnsi="宋体" w:eastAsia="宋体"/>
          <w:sz w:val="18"/>
          <w:szCs w:val="18"/>
        </w:rPr>
      </w:pPr>
    </w:p>
    <w:p w14:paraId="15D2593B">
      <w:pPr>
        <w:jc w:val="center"/>
        <w:rPr>
          <w:rFonts w:hint="eastAsia" w:ascii="宋体" w:hAnsi="宋体" w:eastAsia="宋体"/>
          <w:b/>
          <w:bCs/>
          <w:sz w:val="18"/>
          <w:szCs w:val="18"/>
        </w:rPr>
      </w:pPr>
      <w:r>
        <w:rPr>
          <w:rFonts w:hint="eastAsia" w:ascii="宋体" w:hAnsi="宋体" w:eastAsia="宋体"/>
          <w:b/>
          <w:bCs/>
          <w:sz w:val="18"/>
          <w:szCs w:val="18"/>
        </w:rPr>
        <w:t>参考文献</w:t>
      </w:r>
    </w:p>
    <w:p w14:paraId="15F819F5">
      <w:pPr>
        <w:pStyle w:val="24"/>
        <w:ind w:left="720" w:firstLine="200"/>
        <w:rPr>
          <w:rFonts w:hint="eastAsia" w:ascii="宋体" w:hAnsi="宋体" w:eastAsia="宋体"/>
          <w:sz w:val="18"/>
          <w:szCs w:val="18"/>
        </w:rPr>
      </w:pPr>
      <w:r>
        <w:rPr>
          <w:rFonts w:hint="eastAsia" w:ascii="宋体" w:hAnsi="宋体" w:eastAsia="宋体"/>
          <w:sz w:val="18"/>
          <w:szCs w:val="18"/>
        </w:rPr>
        <w:fldChar w:fldCharType="begin"/>
      </w:r>
      <w:r>
        <w:rPr>
          <w:rFonts w:hint="eastAsia" w:ascii="宋体" w:hAnsi="宋体" w:eastAsia="宋体"/>
          <w:sz w:val="18"/>
          <w:szCs w:val="18"/>
        </w:rPr>
        <w:instrText xml:space="preserve"> ADDIN EN.REFLIST </w:instrText>
      </w:r>
      <w:r>
        <w:rPr>
          <w:rFonts w:hint="eastAsia" w:ascii="宋体" w:hAnsi="宋体" w:eastAsia="宋体"/>
          <w:sz w:val="18"/>
          <w:szCs w:val="18"/>
        </w:rPr>
        <w:fldChar w:fldCharType="separate"/>
      </w:r>
      <w:r>
        <w:rPr>
          <w:rFonts w:hint="eastAsia" w:ascii="宋体" w:hAnsi="宋体" w:eastAsia="宋体"/>
          <w:sz w:val="18"/>
          <w:szCs w:val="18"/>
        </w:rPr>
        <w:t>[1]</w:t>
      </w:r>
      <w:r>
        <w:rPr>
          <w:rFonts w:hint="eastAsia" w:ascii="宋体" w:hAnsi="宋体" w:eastAsia="宋体"/>
          <w:sz w:val="18"/>
          <w:szCs w:val="18"/>
        </w:rPr>
        <w:tab/>
      </w:r>
      <w:r>
        <w:rPr>
          <w:rFonts w:hint="eastAsia" w:ascii="宋体" w:hAnsi="宋体" w:eastAsia="宋体"/>
          <w:sz w:val="18"/>
          <w:szCs w:val="18"/>
        </w:rPr>
        <w:t>郑荣寿, 陈茹, 韩冰峰, et al. 2022年中国恶性肿瘤流行情况分析 %J 中华肿瘤杂志 %J Chinese Journal of Oncology [J]. 2024, 46(3): 221-31 DOI: 10.3760/cma.j.cn112152-20240119-00035.</w:t>
      </w:r>
    </w:p>
    <w:p w14:paraId="675F31B1">
      <w:pPr>
        <w:pStyle w:val="24"/>
        <w:ind w:left="720" w:firstLine="200"/>
        <w:rPr>
          <w:rFonts w:hint="eastAsia" w:ascii="宋体" w:hAnsi="宋体" w:eastAsia="宋体"/>
          <w:sz w:val="18"/>
          <w:szCs w:val="18"/>
        </w:rPr>
      </w:pPr>
      <w:r>
        <w:rPr>
          <w:rFonts w:hint="eastAsia" w:ascii="宋体" w:hAnsi="宋体" w:eastAsia="宋体"/>
          <w:sz w:val="18"/>
          <w:szCs w:val="18"/>
        </w:rPr>
        <w:t>[2]</w:t>
      </w:r>
      <w:r>
        <w:rPr>
          <w:rFonts w:hint="eastAsia" w:ascii="宋体" w:hAnsi="宋体" w:eastAsia="宋体"/>
          <w:sz w:val="18"/>
          <w:szCs w:val="18"/>
        </w:rPr>
        <w:tab/>
      </w:r>
      <w:r>
        <w:rPr>
          <w:rFonts w:hint="eastAsia" w:ascii="宋体" w:hAnsi="宋体" w:eastAsia="宋体"/>
          <w:sz w:val="18"/>
          <w:szCs w:val="18"/>
        </w:rPr>
        <w:t xml:space="preserve">姚宏伟, 李心翔, 崔龙, et al. 中国结直肠癌手术病例登记数据库2019年度报告：一项全国性登记研究 [J]. 2023, 43(1): 7 DOI: </w:t>
      </w:r>
    </w:p>
    <w:p w14:paraId="42B1ECCF">
      <w:pPr>
        <w:pStyle w:val="24"/>
        <w:ind w:left="720" w:firstLine="200"/>
        <w:rPr>
          <w:rFonts w:hint="eastAsia" w:ascii="宋体" w:hAnsi="宋体" w:eastAsia="宋体"/>
          <w:sz w:val="18"/>
          <w:szCs w:val="18"/>
        </w:rPr>
      </w:pPr>
      <w:r>
        <w:rPr>
          <w:rFonts w:hint="eastAsia" w:ascii="宋体" w:hAnsi="宋体" w:eastAsia="宋体"/>
          <w:sz w:val="18"/>
          <w:szCs w:val="18"/>
        </w:rPr>
        <w:t>[3]</w:t>
      </w:r>
      <w:r>
        <w:rPr>
          <w:rFonts w:hint="eastAsia" w:ascii="宋体" w:hAnsi="宋体" w:eastAsia="宋体"/>
          <w:sz w:val="18"/>
          <w:szCs w:val="18"/>
        </w:rPr>
        <w:tab/>
      </w:r>
      <w:r>
        <w:rPr>
          <w:rFonts w:hint="eastAsia" w:ascii="宋体" w:hAnsi="宋体" w:eastAsia="宋体"/>
          <w:sz w:val="18"/>
          <w:szCs w:val="18"/>
        </w:rPr>
        <w:t>SUNG H, FERLAY J, SIEGEL R L, et al. Global Cancer Statistics 2020: GLOBOCAN Estimates of Incidence and Mortality Worldwide for 36 Cancers in 185 Countries [J]. CA: a cancer journal for clinicians, 2021, 71(3): 209-49 DOI: 10.3322/caac.21660.</w:t>
      </w:r>
    </w:p>
    <w:p w14:paraId="33FCF9F8">
      <w:pPr>
        <w:pStyle w:val="24"/>
        <w:ind w:left="720" w:firstLine="200"/>
        <w:rPr>
          <w:rFonts w:hint="eastAsia" w:ascii="宋体" w:hAnsi="宋体" w:eastAsia="宋体"/>
          <w:sz w:val="18"/>
          <w:szCs w:val="18"/>
        </w:rPr>
      </w:pPr>
      <w:r>
        <w:rPr>
          <w:rFonts w:hint="eastAsia" w:ascii="宋体" w:hAnsi="宋体" w:eastAsia="宋体"/>
          <w:sz w:val="18"/>
          <w:szCs w:val="18"/>
        </w:rPr>
        <w:t>[4]</w:t>
      </w:r>
      <w:r>
        <w:rPr>
          <w:rFonts w:hint="eastAsia" w:ascii="宋体" w:hAnsi="宋体" w:eastAsia="宋体"/>
          <w:sz w:val="18"/>
          <w:szCs w:val="18"/>
        </w:rPr>
        <w:tab/>
      </w:r>
      <w:r>
        <w:rPr>
          <w:rFonts w:hint="eastAsia" w:ascii="宋体" w:hAnsi="宋体" w:eastAsia="宋体"/>
          <w:sz w:val="18"/>
          <w:szCs w:val="18"/>
        </w:rPr>
        <w:t>SRIVASTAVA V, GOSWAMI A G, BASU S, et al. Locally Advanced Rectal Cancer: What We Learned in the Last Two Decades and the Future Perspectives [J]. Journal of gastrointestinal cancer, 2023, 54(1): 188-203 DOI: 10.1007/s12029-021-00794-9.</w:t>
      </w:r>
    </w:p>
    <w:p w14:paraId="562ED7A5">
      <w:pPr>
        <w:pStyle w:val="24"/>
        <w:ind w:left="720" w:firstLine="200"/>
        <w:rPr>
          <w:rFonts w:hint="eastAsia" w:ascii="宋体" w:hAnsi="宋体" w:eastAsia="宋体"/>
          <w:sz w:val="18"/>
          <w:szCs w:val="18"/>
        </w:rPr>
      </w:pPr>
      <w:r>
        <w:rPr>
          <w:rFonts w:hint="eastAsia" w:ascii="宋体" w:hAnsi="宋体" w:eastAsia="宋体"/>
          <w:sz w:val="18"/>
          <w:szCs w:val="18"/>
        </w:rPr>
        <w:t>[5]</w:t>
      </w:r>
      <w:r>
        <w:rPr>
          <w:rFonts w:hint="eastAsia" w:ascii="宋体" w:hAnsi="宋体" w:eastAsia="宋体"/>
          <w:sz w:val="18"/>
          <w:szCs w:val="18"/>
        </w:rPr>
        <w:tab/>
      </w:r>
      <w:r>
        <w:rPr>
          <w:rFonts w:hint="eastAsia" w:ascii="宋体" w:hAnsi="宋体" w:eastAsia="宋体"/>
          <w:sz w:val="18"/>
          <w:szCs w:val="18"/>
        </w:rPr>
        <w:t>SAUER R, BECKER H, HOHENBERGER W, et al. Preoperative versus postoperative chemoradiotherapy for rectal cancer [J]. The New England journal of medicine, 2004, 351(17): 1731-40 DOI: 10.1056/NEJMoa040694.</w:t>
      </w:r>
    </w:p>
    <w:p w14:paraId="53BFEB2A">
      <w:pPr>
        <w:pStyle w:val="24"/>
        <w:ind w:left="720" w:firstLine="200"/>
        <w:rPr>
          <w:rFonts w:hint="eastAsia" w:ascii="宋体" w:hAnsi="宋体" w:eastAsia="宋体"/>
          <w:sz w:val="18"/>
          <w:szCs w:val="18"/>
        </w:rPr>
      </w:pPr>
      <w:r>
        <w:rPr>
          <w:rFonts w:hint="eastAsia" w:ascii="宋体" w:hAnsi="宋体" w:eastAsia="宋体"/>
          <w:sz w:val="18"/>
          <w:szCs w:val="18"/>
        </w:rPr>
        <w:t>[6]</w:t>
      </w:r>
      <w:r>
        <w:rPr>
          <w:rFonts w:hint="eastAsia" w:ascii="宋体" w:hAnsi="宋体" w:eastAsia="宋体"/>
          <w:sz w:val="18"/>
          <w:szCs w:val="18"/>
        </w:rPr>
        <w:tab/>
      </w:r>
      <w:r>
        <w:rPr>
          <w:rFonts w:hint="eastAsia" w:ascii="宋体" w:hAnsi="宋体" w:eastAsia="宋体"/>
          <w:sz w:val="18"/>
          <w:szCs w:val="18"/>
        </w:rPr>
        <w:t>SAUER R, LIERSCH T, MERKEL S, et al. Preoperative versus postoperative chemoradiotherapy for locally advanced rectal cancer: results of the German CAO/ARO/AIO-94 randomized phase III trial after a median follow-up of 11 years [J]. Journal of clinical oncology : official journal of the American Society of Clinical Oncology, 2012, 30(16): 1926-33 DOI: 10.1200/jco.2011.40.1836.</w:t>
      </w:r>
    </w:p>
    <w:p w14:paraId="028751E7">
      <w:pPr>
        <w:pStyle w:val="24"/>
        <w:ind w:left="720" w:firstLine="200"/>
        <w:rPr>
          <w:rFonts w:hint="eastAsia" w:ascii="宋体" w:hAnsi="宋体" w:eastAsia="宋体"/>
          <w:sz w:val="18"/>
          <w:szCs w:val="18"/>
        </w:rPr>
      </w:pPr>
      <w:r>
        <w:rPr>
          <w:rFonts w:hint="eastAsia" w:ascii="宋体" w:hAnsi="宋体" w:eastAsia="宋体"/>
          <w:sz w:val="18"/>
          <w:szCs w:val="18"/>
        </w:rPr>
        <w:t>[7]</w:t>
      </w:r>
      <w:r>
        <w:rPr>
          <w:rFonts w:hint="eastAsia" w:ascii="宋体" w:hAnsi="宋体" w:eastAsia="宋体"/>
          <w:sz w:val="18"/>
          <w:szCs w:val="18"/>
        </w:rPr>
        <w:tab/>
      </w:r>
      <w:r>
        <w:rPr>
          <w:rFonts w:hint="eastAsia" w:ascii="宋体" w:hAnsi="宋体" w:eastAsia="宋体"/>
          <w:sz w:val="18"/>
          <w:szCs w:val="18"/>
        </w:rPr>
        <w:t>ROH M S, COLANGELO L H, O'CONNELL M J, et al. Preoperative multimodality therapy improves disease-free survival in patients with carcinoma of the rectum: NSABP R-03 [J]. Journal of clinical oncology : official journal of the American Society of Clinical Oncology, 2009, 27(31): 5124-30 DOI: 10.1200/jco.2009.22.0467.</w:t>
      </w:r>
    </w:p>
    <w:p w14:paraId="494FC717">
      <w:pPr>
        <w:pStyle w:val="24"/>
        <w:ind w:left="720" w:firstLine="200"/>
        <w:rPr>
          <w:rFonts w:hint="eastAsia" w:ascii="宋体" w:hAnsi="宋体" w:eastAsia="宋体"/>
          <w:sz w:val="18"/>
          <w:szCs w:val="18"/>
        </w:rPr>
      </w:pPr>
      <w:r>
        <w:rPr>
          <w:rFonts w:hint="eastAsia" w:ascii="宋体" w:hAnsi="宋体" w:eastAsia="宋体"/>
          <w:sz w:val="18"/>
          <w:szCs w:val="18"/>
        </w:rPr>
        <w:t>[8]</w:t>
      </w:r>
      <w:r>
        <w:rPr>
          <w:rFonts w:hint="eastAsia" w:ascii="宋体" w:hAnsi="宋体" w:eastAsia="宋体"/>
          <w:sz w:val="18"/>
          <w:szCs w:val="18"/>
        </w:rPr>
        <w:tab/>
      </w:r>
      <w:r>
        <w:rPr>
          <w:rFonts w:hint="eastAsia" w:ascii="宋体" w:hAnsi="宋体" w:eastAsia="宋体"/>
          <w:sz w:val="18"/>
          <w:szCs w:val="18"/>
        </w:rPr>
        <w:t>BROWN G, RADCLIFFE A G, NEWCOMBE R G, et al. Preoperative assessment of prognostic factors in rectal cancer using high-resolution magnetic resonance imaging [J]. The British journal of surgery, 2003, 90(3): 355-64 DOI: 10.1002/bjs.4034.</w:t>
      </w:r>
    </w:p>
    <w:p w14:paraId="0141A3DA">
      <w:pPr>
        <w:pStyle w:val="24"/>
        <w:ind w:left="720" w:firstLine="200"/>
        <w:rPr>
          <w:rFonts w:hint="eastAsia" w:ascii="宋体" w:hAnsi="宋体" w:eastAsia="宋体"/>
          <w:sz w:val="18"/>
          <w:szCs w:val="18"/>
        </w:rPr>
      </w:pPr>
      <w:r>
        <w:rPr>
          <w:rFonts w:hint="eastAsia" w:ascii="宋体" w:hAnsi="宋体" w:eastAsia="宋体"/>
          <w:sz w:val="18"/>
          <w:szCs w:val="18"/>
        </w:rPr>
        <w:t>[9]</w:t>
      </w:r>
      <w:r>
        <w:rPr>
          <w:rFonts w:hint="eastAsia" w:ascii="宋体" w:hAnsi="宋体" w:eastAsia="宋体"/>
          <w:sz w:val="18"/>
          <w:szCs w:val="18"/>
        </w:rPr>
        <w:tab/>
      </w:r>
      <w:r>
        <w:rPr>
          <w:rFonts w:hint="eastAsia" w:ascii="宋体" w:hAnsi="宋体" w:eastAsia="宋体"/>
          <w:sz w:val="18"/>
          <w:szCs w:val="18"/>
        </w:rPr>
        <w:t>Diagnostic accuracy of preoperative magnetic resonance imaging in predicting curative resection of rectal cancer: prospective observational study [J]. BMJ (Clinical research ed), 2006, 333(7572): 779 DOI: 10.1136/bmj.38937.646400.55.</w:t>
      </w:r>
    </w:p>
    <w:p w14:paraId="05B814EE">
      <w:pPr>
        <w:pStyle w:val="24"/>
        <w:ind w:left="720" w:firstLine="200"/>
        <w:rPr>
          <w:rFonts w:hint="eastAsia" w:ascii="宋体" w:hAnsi="宋体" w:eastAsia="宋体"/>
          <w:sz w:val="18"/>
          <w:szCs w:val="18"/>
        </w:rPr>
      </w:pPr>
      <w:r>
        <w:rPr>
          <w:rFonts w:hint="eastAsia" w:ascii="宋体" w:hAnsi="宋体" w:eastAsia="宋体"/>
          <w:sz w:val="18"/>
          <w:szCs w:val="18"/>
        </w:rPr>
        <w:t>[10]</w:t>
      </w:r>
      <w:r>
        <w:rPr>
          <w:rFonts w:hint="eastAsia" w:ascii="宋体" w:hAnsi="宋体" w:eastAsia="宋体"/>
          <w:sz w:val="18"/>
          <w:szCs w:val="18"/>
        </w:rPr>
        <w:tab/>
      </w:r>
      <w:r>
        <w:rPr>
          <w:rFonts w:hint="eastAsia" w:ascii="宋体" w:hAnsi="宋体" w:eastAsia="宋体"/>
          <w:sz w:val="18"/>
          <w:szCs w:val="18"/>
        </w:rPr>
        <w:t>JANG J K, CHOI S H, PARK S H, et al. MR tumor regression grade for pathological complete response in rectal cancer post neoadjuvant chemoradiotherapy: a systematic review and 荟萃-analysis for accuracy [J]. European radiology, 2020, 30(4): 2312-23 DOI: 10.1007/s00330-019-06565-2.</w:t>
      </w:r>
    </w:p>
    <w:p w14:paraId="5B1F01B5">
      <w:pPr>
        <w:pStyle w:val="24"/>
        <w:ind w:left="720" w:firstLine="200"/>
        <w:rPr>
          <w:rFonts w:hint="eastAsia" w:ascii="宋体" w:hAnsi="宋体" w:eastAsia="宋体"/>
          <w:sz w:val="18"/>
          <w:szCs w:val="18"/>
        </w:rPr>
      </w:pPr>
      <w:r>
        <w:rPr>
          <w:rFonts w:hint="eastAsia" w:ascii="宋体" w:hAnsi="宋体" w:eastAsia="宋体"/>
          <w:sz w:val="18"/>
          <w:szCs w:val="18"/>
        </w:rPr>
        <w:t>[11]</w:t>
      </w:r>
      <w:r>
        <w:rPr>
          <w:rFonts w:hint="eastAsia" w:ascii="宋体" w:hAnsi="宋体" w:eastAsia="宋体"/>
          <w:sz w:val="18"/>
          <w:szCs w:val="18"/>
        </w:rPr>
        <w:tab/>
      </w:r>
      <w:r>
        <w:rPr>
          <w:rFonts w:hint="eastAsia" w:ascii="宋体" w:hAnsi="宋体" w:eastAsia="宋体"/>
          <w:sz w:val="18"/>
          <w:szCs w:val="18"/>
        </w:rPr>
        <w:t>SHIN R, JEONG S Y, YOO H Y, et al. Depth of mesorectal extension has prognostic significance in patients with T3 rectal cancer [J]. Diseases of the colon and rectum, 2012, 55(12): 1220-8 DOI: 10.1097/DCR.0b013e31826fea6a.</w:t>
      </w:r>
    </w:p>
    <w:p w14:paraId="75EFE070">
      <w:pPr>
        <w:pStyle w:val="24"/>
        <w:ind w:left="720" w:firstLine="200"/>
        <w:rPr>
          <w:rFonts w:hint="eastAsia" w:ascii="宋体" w:hAnsi="宋体" w:eastAsia="宋体"/>
          <w:sz w:val="18"/>
          <w:szCs w:val="18"/>
        </w:rPr>
      </w:pPr>
      <w:r>
        <w:rPr>
          <w:rFonts w:hint="eastAsia" w:ascii="宋体" w:hAnsi="宋体" w:eastAsia="宋体"/>
          <w:sz w:val="18"/>
          <w:szCs w:val="18"/>
        </w:rPr>
        <w:t>[12]</w:t>
      </w:r>
      <w:r>
        <w:rPr>
          <w:rFonts w:hint="eastAsia" w:ascii="宋体" w:hAnsi="宋体" w:eastAsia="宋体"/>
          <w:sz w:val="18"/>
          <w:szCs w:val="18"/>
        </w:rPr>
        <w:tab/>
      </w:r>
      <w:r>
        <w:rPr>
          <w:rFonts w:hint="eastAsia" w:ascii="宋体" w:hAnsi="宋体" w:eastAsia="宋体"/>
          <w:sz w:val="18"/>
          <w:szCs w:val="18"/>
        </w:rPr>
        <w:t>BEETS-TAN R G H, LAMBREGTS D M J, MAAS M, et al. Magnetic resonance imaging for clinical management of rectal cancer: Updated recommendations from the 2016 European Society of Gastrointestinal and Abdominal Radiology (ESGAR) consensus meeting [J]. European radiology, 2018, 28(4): 1465-75 DOI: 10.1007/s00330-017-5026-2.</w:t>
      </w:r>
    </w:p>
    <w:p w14:paraId="582B6DAD">
      <w:pPr>
        <w:pStyle w:val="24"/>
        <w:ind w:left="720" w:firstLine="200"/>
        <w:rPr>
          <w:rFonts w:hint="eastAsia" w:ascii="宋体" w:hAnsi="宋体" w:eastAsia="宋体"/>
          <w:sz w:val="18"/>
          <w:szCs w:val="18"/>
        </w:rPr>
      </w:pPr>
      <w:r>
        <w:rPr>
          <w:rFonts w:hint="eastAsia" w:ascii="宋体" w:hAnsi="宋体" w:eastAsia="宋体"/>
          <w:sz w:val="18"/>
          <w:szCs w:val="18"/>
        </w:rPr>
        <w:t>[13]</w:t>
      </w:r>
      <w:r>
        <w:rPr>
          <w:rFonts w:hint="eastAsia" w:ascii="宋体" w:hAnsi="宋体" w:eastAsia="宋体"/>
          <w:sz w:val="18"/>
          <w:szCs w:val="18"/>
        </w:rPr>
        <w:tab/>
      </w:r>
      <w:r>
        <w:rPr>
          <w:rFonts w:hint="eastAsia" w:ascii="宋体" w:hAnsi="宋体" w:eastAsia="宋体"/>
          <w:sz w:val="18"/>
          <w:szCs w:val="18"/>
        </w:rPr>
        <w:t>FOLKESSON J, BIRGISSON H, PAHLMAN L, et al. Swedish Rectal Cancer Trial: long lasting benefits from radiotherapy on survival and local recurrence rate [J]. Journal of clinical oncology : official journal of the American Society of Clinical Oncology, 2005, 23(24): 5644-50 DOI: 10.1200/jco.2005.08.144.</w:t>
      </w:r>
    </w:p>
    <w:p w14:paraId="0D03069D">
      <w:pPr>
        <w:pStyle w:val="24"/>
        <w:ind w:left="720" w:firstLine="200"/>
        <w:rPr>
          <w:rFonts w:hint="eastAsia" w:ascii="宋体" w:hAnsi="宋体" w:eastAsia="宋体"/>
          <w:sz w:val="18"/>
          <w:szCs w:val="18"/>
        </w:rPr>
      </w:pPr>
      <w:r>
        <w:rPr>
          <w:rFonts w:hint="eastAsia" w:ascii="宋体" w:hAnsi="宋体" w:eastAsia="宋体"/>
          <w:sz w:val="18"/>
          <w:szCs w:val="18"/>
        </w:rPr>
        <w:t>[14]</w:t>
      </w:r>
      <w:r>
        <w:rPr>
          <w:rFonts w:hint="eastAsia" w:ascii="宋体" w:hAnsi="宋体" w:eastAsia="宋体"/>
          <w:sz w:val="18"/>
          <w:szCs w:val="18"/>
        </w:rPr>
        <w:tab/>
      </w:r>
      <w:r>
        <w:rPr>
          <w:rFonts w:hint="eastAsia" w:ascii="宋体" w:hAnsi="宋体" w:eastAsia="宋体"/>
          <w:sz w:val="18"/>
          <w:szCs w:val="18"/>
        </w:rPr>
        <w:t>SEBAG-MONTEFIORE D, STEPHENS R J, STEELE R, et al. Preoperative radiotherapy versus selective postoperative chemoradiotherapy in patients with rectal cancer (MRC CR07 and NCIC-CTG C016): a multicentre, randomised trial [J]. Lancet (London, England), 2009, 373(9666): 811-20 DOI: 10.1016/s0140-6736(09)60484-0.</w:t>
      </w:r>
    </w:p>
    <w:p w14:paraId="3EB4EA03">
      <w:pPr>
        <w:pStyle w:val="24"/>
        <w:ind w:left="720" w:firstLine="200"/>
        <w:rPr>
          <w:rFonts w:hint="eastAsia" w:ascii="宋体" w:hAnsi="宋体" w:eastAsia="宋体"/>
          <w:sz w:val="18"/>
          <w:szCs w:val="18"/>
        </w:rPr>
      </w:pPr>
      <w:r>
        <w:rPr>
          <w:rFonts w:hint="eastAsia" w:ascii="宋体" w:hAnsi="宋体" w:eastAsia="宋体"/>
          <w:sz w:val="18"/>
          <w:szCs w:val="18"/>
        </w:rPr>
        <w:t>[15]</w:t>
      </w:r>
      <w:r>
        <w:rPr>
          <w:rFonts w:hint="eastAsia" w:ascii="宋体" w:hAnsi="宋体" w:eastAsia="宋体"/>
          <w:sz w:val="18"/>
          <w:szCs w:val="18"/>
        </w:rPr>
        <w:tab/>
      </w:r>
      <w:r>
        <w:rPr>
          <w:rFonts w:hint="eastAsia" w:ascii="宋体" w:hAnsi="宋体" w:eastAsia="宋体"/>
          <w:sz w:val="18"/>
          <w:szCs w:val="18"/>
        </w:rPr>
        <w:t>VAN GIJN W, MARIJNEN C A, NAGTEGAAL I D, et al. Preoperative radiotherapy combined with total mesorectal excision for resectable rectal cancer: 12-year follow-up of the multicentre, randomised controlled TME trial [J]. The Lancet Oncology, 2011, 12(6): 575-82 DOI: 10.1016/s1470-2045(11)70097-3.</w:t>
      </w:r>
    </w:p>
    <w:p w14:paraId="7D181316">
      <w:pPr>
        <w:pStyle w:val="24"/>
        <w:ind w:left="720" w:firstLine="200"/>
        <w:rPr>
          <w:rFonts w:hint="eastAsia" w:ascii="宋体" w:hAnsi="宋体" w:eastAsia="宋体"/>
          <w:sz w:val="18"/>
          <w:szCs w:val="18"/>
        </w:rPr>
      </w:pPr>
      <w:r>
        <w:rPr>
          <w:rFonts w:hint="eastAsia" w:ascii="宋体" w:hAnsi="宋体" w:eastAsia="宋体"/>
          <w:sz w:val="18"/>
          <w:szCs w:val="18"/>
        </w:rPr>
        <w:t>[16]</w:t>
      </w:r>
      <w:r>
        <w:rPr>
          <w:rFonts w:hint="eastAsia" w:ascii="宋体" w:hAnsi="宋体" w:eastAsia="宋体"/>
          <w:sz w:val="18"/>
          <w:szCs w:val="18"/>
        </w:rPr>
        <w:tab/>
      </w:r>
      <w:r>
        <w:rPr>
          <w:rFonts w:hint="eastAsia" w:ascii="宋体" w:hAnsi="宋体" w:eastAsia="宋体"/>
          <w:sz w:val="18"/>
          <w:szCs w:val="18"/>
        </w:rPr>
        <w:t>ABRAHA I, ARISTEI C, PALUMBO I, et al. Preoperative radiotherapy and curative surgery for the management of localised rectal carcinoma [J]. The Cochrane database of systematic reviews, 2018, 10(10): Cd002102 DOI: 10.1002/14651858.CD002102.pub3.</w:t>
      </w:r>
    </w:p>
    <w:p w14:paraId="0497E98A">
      <w:pPr>
        <w:pStyle w:val="24"/>
        <w:ind w:left="720" w:firstLine="200"/>
        <w:rPr>
          <w:rFonts w:hint="eastAsia" w:ascii="宋体" w:hAnsi="宋体" w:eastAsia="宋体"/>
          <w:sz w:val="18"/>
          <w:szCs w:val="18"/>
        </w:rPr>
      </w:pPr>
      <w:r>
        <w:rPr>
          <w:rFonts w:hint="eastAsia" w:ascii="宋体" w:hAnsi="宋体" w:eastAsia="宋体"/>
          <w:sz w:val="18"/>
          <w:szCs w:val="18"/>
        </w:rPr>
        <w:t>[17]</w:t>
      </w:r>
      <w:r>
        <w:rPr>
          <w:rFonts w:hint="eastAsia" w:ascii="宋体" w:hAnsi="宋体" w:eastAsia="宋体"/>
          <w:sz w:val="18"/>
          <w:szCs w:val="18"/>
        </w:rPr>
        <w:tab/>
      </w:r>
      <w:r>
        <w:rPr>
          <w:rFonts w:hint="eastAsia" w:ascii="宋体" w:hAnsi="宋体" w:eastAsia="宋体"/>
          <w:sz w:val="18"/>
          <w:szCs w:val="18"/>
        </w:rPr>
        <w:t>CAMMà C, GIUNTA M, FIORICA F, et al. Preoperative radiotherapy for resectable rectal cancer: A 荟萃-analysis [J]. Jama, 2000, 284(8): 1008-15 DOI: 10.1001/jama.284.8.1008.</w:t>
      </w:r>
    </w:p>
    <w:p w14:paraId="469B6396">
      <w:pPr>
        <w:pStyle w:val="24"/>
        <w:ind w:left="720" w:firstLine="200"/>
        <w:rPr>
          <w:rFonts w:hint="eastAsia" w:ascii="宋体" w:hAnsi="宋体" w:eastAsia="宋体"/>
          <w:sz w:val="18"/>
          <w:szCs w:val="18"/>
        </w:rPr>
      </w:pPr>
      <w:r>
        <w:rPr>
          <w:rFonts w:hint="eastAsia" w:ascii="宋体" w:hAnsi="宋体" w:eastAsia="宋体"/>
          <w:sz w:val="18"/>
          <w:szCs w:val="18"/>
        </w:rPr>
        <w:t>[18]</w:t>
      </w:r>
      <w:r>
        <w:rPr>
          <w:rFonts w:hint="eastAsia" w:ascii="宋体" w:hAnsi="宋体" w:eastAsia="宋体"/>
          <w:sz w:val="18"/>
          <w:szCs w:val="18"/>
        </w:rPr>
        <w:tab/>
      </w:r>
      <w:r>
        <w:rPr>
          <w:rFonts w:hint="eastAsia" w:ascii="宋体" w:hAnsi="宋体" w:eastAsia="宋体"/>
          <w:sz w:val="18"/>
          <w:szCs w:val="18"/>
        </w:rPr>
        <w:t>RAHBARI N N, ELBERS H, ASKOXYLAKIS V, et al. Neoadjuvant radiotherapy for rectal cancer: 荟萃-analysis of randomized controlled trials [J]. Annals of surgical oncology, 2013, 20(13): 4169-82 DOI: 10.1245/s10434-013-3198-9.</w:t>
      </w:r>
    </w:p>
    <w:p w14:paraId="11ABC209">
      <w:pPr>
        <w:pStyle w:val="24"/>
        <w:ind w:left="720" w:firstLine="200"/>
        <w:rPr>
          <w:rFonts w:hint="eastAsia" w:ascii="宋体" w:hAnsi="宋体" w:eastAsia="宋体"/>
          <w:sz w:val="18"/>
          <w:szCs w:val="18"/>
        </w:rPr>
      </w:pPr>
      <w:r>
        <w:rPr>
          <w:rFonts w:hint="eastAsia" w:ascii="宋体" w:hAnsi="宋体" w:eastAsia="宋体"/>
          <w:sz w:val="18"/>
          <w:szCs w:val="18"/>
        </w:rPr>
        <w:t>[19]</w:t>
      </w:r>
      <w:r>
        <w:rPr>
          <w:rFonts w:hint="eastAsia" w:ascii="宋体" w:hAnsi="宋体" w:eastAsia="宋体"/>
          <w:sz w:val="18"/>
          <w:szCs w:val="18"/>
        </w:rPr>
        <w:tab/>
      </w:r>
      <w:r>
        <w:rPr>
          <w:rFonts w:hint="eastAsia" w:ascii="宋体" w:hAnsi="宋体" w:eastAsia="宋体"/>
          <w:sz w:val="18"/>
          <w:szCs w:val="18"/>
        </w:rPr>
        <w:t>PEETERS K C, MARIJNEN C A, NAGTEGAAL I D, et al. The TME trial after a median follow-up of 6 years: increased local control but no survival benefit in irradiated patients with resectable rectal carcinoma [J]. Annals of surgery, 2007, 246(5): 693-701 DOI: 10.1097/01.sla.0000257358.56863.ce.</w:t>
      </w:r>
    </w:p>
    <w:p w14:paraId="3758A740">
      <w:pPr>
        <w:pStyle w:val="24"/>
        <w:ind w:left="720" w:firstLine="200"/>
        <w:rPr>
          <w:rFonts w:hint="eastAsia" w:ascii="宋体" w:hAnsi="宋体" w:eastAsia="宋体"/>
          <w:sz w:val="18"/>
          <w:szCs w:val="18"/>
        </w:rPr>
      </w:pPr>
      <w:r>
        <w:rPr>
          <w:rFonts w:hint="eastAsia" w:ascii="宋体" w:hAnsi="宋体" w:eastAsia="宋体"/>
          <w:sz w:val="18"/>
          <w:szCs w:val="18"/>
        </w:rPr>
        <w:t>[20]</w:t>
      </w:r>
      <w:r>
        <w:rPr>
          <w:rFonts w:hint="eastAsia" w:ascii="宋体" w:hAnsi="宋体" w:eastAsia="宋体"/>
          <w:sz w:val="18"/>
          <w:szCs w:val="18"/>
        </w:rPr>
        <w:tab/>
      </w:r>
      <w:r>
        <w:rPr>
          <w:rFonts w:hint="eastAsia" w:ascii="宋体" w:hAnsi="宋体" w:eastAsia="宋体"/>
          <w:sz w:val="18"/>
          <w:szCs w:val="18"/>
        </w:rPr>
        <w:t>FOKAS E, SCHLENSKA-LANGE A, POLAT B, et al. Chemoradiotherapy Plus Induction or Consolidation Chemotherapy as Total Neoadjuvant Therapy for Patients With Locally Advanced Rectal Cancer: Long-term Results of the CAO/ARO/AIO-12 Randomized Clinical Trial [J]. JAMA oncology, 2022, 8(1): e215445 DOI: 10.1001/jamaoncol.2021.5445.</w:t>
      </w:r>
    </w:p>
    <w:p w14:paraId="542BBEB1">
      <w:pPr>
        <w:pStyle w:val="24"/>
        <w:ind w:left="720" w:firstLine="200"/>
        <w:rPr>
          <w:rFonts w:hint="eastAsia" w:ascii="宋体" w:hAnsi="宋体" w:eastAsia="宋体"/>
          <w:sz w:val="18"/>
          <w:szCs w:val="18"/>
        </w:rPr>
      </w:pPr>
      <w:r>
        <w:rPr>
          <w:rFonts w:hint="eastAsia" w:ascii="宋体" w:hAnsi="宋体" w:eastAsia="宋体"/>
          <w:sz w:val="18"/>
          <w:szCs w:val="18"/>
        </w:rPr>
        <w:t>[21]</w:t>
      </w:r>
      <w:r>
        <w:rPr>
          <w:rFonts w:hint="eastAsia" w:ascii="宋体" w:hAnsi="宋体" w:eastAsia="宋体"/>
          <w:sz w:val="18"/>
          <w:szCs w:val="18"/>
        </w:rPr>
        <w:tab/>
      </w:r>
      <w:r>
        <w:rPr>
          <w:rFonts w:hint="eastAsia" w:ascii="宋体" w:hAnsi="宋体" w:eastAsia="宋体"/>
          <w:sz w:val="18"/>
          <w:szCs w:val="18"/>
        </w:rPr>
        <w:t>GARCIA-AGUILAR J, PATIL S, GOLLUB M J, et al. Organ Preservation in Patients With Rectal Adenocarcinoma Treated With Total Neoadjuvant Therapy [J]. Journal of clinical oncology : official journal of the American Society of Clinical Oncology, 2022, 40(23): 2546-56 DOI: 10.1200/jco.22.00032.</w:t>
      </w:r>
    </w:p>
    <w:p w14:paraId="253C91EE">
      <w:pPr>
        <w:pStyle w:val="24"/>
        <w:ind w:left="720" w:firstLine="200"/>
        <w:rPr>
          <w:rFonts w:hint="eastAsia" w:ascii="宋体" w:hAnsi="宋体" w:eastAsia="宋体"/>
          <w:sz w:val="18"/>
          <w:szCs w:val="18"/>
        </w:rPr>
      </w:pPr>
      <w:r>
        <w:rPr>
          <w:rFonts w:hint="eastAsia" w:ascii="宋体" w:hAnsi="宋体" w:eastAsia="宋体"/>
          <w:sz w:val="18"/>
          <w:szCs w:val="18"/>
        </w:rPr>
        <w:t>[22]</w:t>
      </w:r>
      <w:r>
        <w:rPr>
          <w:rFonts w:hint="eastAsia" w:ascii="宋体" w:hAnsi="宋体" w:eastAsia="宋体"/>
          <w:sz w:val="18"/>
          <w:szCs w:val="18"/>
        </w:rPr>
        <w:tab/>
      </w:r>
      <w:r>
        <w:rPr>
          <w:rFonts w:hint="eastAsia" w:ascii="宋体" w:hAnsi="宋体" w:eastAsia="宋体"/>
          <w:sz w:val="18"/>
          <w:szCs w:val="18"/>
        </w:rPr>
        <w:t>JIN J, TANG Y, HU C, et al. Multicenter, Randomized, Phase III Trial of Short-Term Radiotherapy Plus Chemotherapy Versus Long-Term Chemoradiotherapy in Locally Advanced Rectal Cancer (STELLAR) [J]. Journal of clinical oncology : official journal of the American Society of Clinical Oncology, 2022, 40(15): 1681-92 DOI: 10.1200/jco.21.01667.</w:t>
      </w:r>
    </w:p>
    <w:p w14:paraId="23BB2FEE">
      <w:pPr>
        <w:pStyle w:val="24"/>
        <w:ind w:left="720" w:firstLine="200"/>
        <w:rPr>
          <w:rFonts w:hint="eastAsia" w:ascii="宋体" w:hAnsi="宋体" w:eastAsia="宋体"/>
          <w:sz w:val="18"/>
          <w:szCs w:val="18"/>
        </w:rPr>
      </w:pPr>
      <w:r>
        <w:rPr>
          <w:rFonts w:hint="eastAsia" w:ascii="宋体" w:hAnsi="宋体" w:eastAsia="宋体"/>
          <w:sz w:val="18"/>
          <w:szCs w:val="18"/>
        </w:rPr>
        <w:t>[23]</w:t>
      </w:r>
      <w:r>
        <w:rPr>
          <w:rFonts w:hint="eastAsia" w:ascii="宋体" w:hAnsi="宋体" w:eastAsia="宋体"/>
          <w:sz w:val="18"/>
          <w:szCs w:val="18"/>
        </w:rPr>
        <w:tab/>
      </w:r>
      <w:r>
        <w:rPr>
          <w:rFonts w:hint="eastAsia" w:ascii="宋体" w:hAnsi="宋体" w:eastAsia="宋体"/>
          <w:sz w:val="18"/>
          <w:szCs w:val="18"/>
        </w:rPr>
        <w:t>BAHADOER R R, DIJKSTRA E A, VAN ETTEN B, et al. Short-course radiotherapy followed by chemotherapy before total mesorectal excision (TME) versus preoperative chemoradiotherapy, TME, and optional adjuvant chemotherapy in locally advanced rectal cancer (RAPIDO): a randomised, open-label, phase 3 trial [J]. The Lancet Oncology, 2021, 22(1): 29-42 DOI: 10.1016/s1470-2045(20)30555-6.</w:t>
      </w:r>
    </w:p>
    <w:p w14:paraId="14EA48A4">
      <w:pPr>
        <w:pStyle w:val="24"/>
        <w:ind w:left="720" w:firstLine="200"/>
        <w:rPr>
          <w:rFonts w:hint="eastAsia" w:ascii="宋体" w:hAnsi="宋体" w:eastAsia="宋体"/>
          <w:sz w:val="18"/>
          <w:szCs w:val="18"/>
        </w:rPr>
      </w:pPr>
      <w:r>
        <w:rPr>
          <w:rFonts w:hint="eastAsia" w:ascii="宋体" w:hAnsi="宋体" w:eastAsia="宋体"/>
          <w:sz w:val="18"/>
          <w:szCs w:val="18"/>
        </w:rPr>
        <w:t>[24]</w:t>
      </w:r>
      <w:r>
        <w:rPr>
          <w:rFonts w:hint="eastAsia" w:ascii="宋体" w:hAnsi="宋体" w:eastAsia="宋体"/>
          <w:sz w:val="18"/>
          <w:szCs w:val="18"/>
        </w:rPr>
        <w:tab/>
      </w:r>
      <w:r>
        <w:rPr>
          <w:rFonts w:hint="eastAsia" w:ascii="宋体" w:hAnsi="宋体" w:eastAsia="宋体"/>
          <w:sz w:val="18"/>
          <w:szCs w:val="18"/>
        </w:rPr>
        <w:t>CONROY T, BOSSET J F, ETIENNE P L, et al. Neoadjuvant chemotherapy with FOLFIRINOX and preoperative chemoradiotherapy for patients with locally advanced rectal cancer (UNICANCER-PRODIGE 23): a multicentre, randomised, open-label, phase 3 trial [J]. The Lancet Oncology, 2021, 22(5): 702-15 DOI: 10.1016/s1470-2045(21)00079-6.</w:t>
      </w:r>
    </w:p>
    <w:p w14:paraId="78966647">
      <w:pPr>
        <w:pStyle w:val="24"/>
        <w:ind w:left="720" w:firstLine="200"/>
        <w:rPr>
          <w:rFonts w:hint="eastAsia" w:ascii="宋体" w:hAnsi="宋体" w:eastAsia="宋体"/>
          <w:sz w:val="18"/>
          <w:szCs w:val="18"/>
        </w:rPr>
      </w:pPr>
      <w:r>
        <w:rPr>
          <w:rFonts w:hint="eastAsia" w:ascii="宋体" w:hAnsi="宋体" w:eastAsia="宋体"/>
          <w:sz w:val="18"/>
          <w:szCs w:val="18"/>
        </w:rPr>
        <w:t>[25]</w:t>
      </w:r>
      <w:r>
        <w:rPr>
          <w:rFonts w:hint="eastAsia" w:ascii="宋体" w:hAnsi="宋体" w:eastAsia="宋体"/>
          <w:sz w:val="18"/>
          <w:szCs w:val="18"/>
        </w:rPr>
        <w:tab/>
      </w:r>
      <w:r>
        <w:rPr>
          <w:rFonts w:hint="eastAsia" w:ascii="宋体" w:hAnsi="宋体" w:eastAsia="宋体"/>
          <w:sz w:val="18"/>
          <w:szCs w:val="18"/>
        </w:rPr>
        <w:t>SCHRAG D, SHI Q, WEISER M R, et al. Preoperative Treatment of Locally Advanced Rectal Cancer [J]. The New England journal of medicine, 2023, 389(4): 322-34 DOI: 10.1056/NEJMoa2303269.</w:t>
      </w:r>
    </w:p>
    <w:p w14:paraId="19E03ACE">
      <w:pPr>
        <w:pStyle w:val="24"/>
        <w:ind w:left="720" w:firstLine="200"/>
        <w:rPr>
          <w:rFonts w:hint="eastAsia" w:ascii="宋体" w:hAnsi="宋体" w:eastAsia="宋体"/>
          <w:sz w:val="18"/>
          <w:szCs w:val="18"/>
        </w:rPr>
      </w:pPr>
      <w:r>
        <w:rPr>
          <w:rFonts w:hint="eastAsia" w:ascii="宋体" w:hAnsi="宋体" w:eastAsia="宋体"/>
          <w:sz w:val="18"/>
          <w:szCs w:val="18"/>
        </w:rPr>
        <w:t>[26]</w:t>
      </w:r>
      <w:r>
        <w:rPr>
          <w:rFonts w:hint="eastAsia" w:ascii="宋体" w:hAnsi="宋体" w:eastAsia="宋体"/>
          <w:sz w:val="18"/>
          <w:szCs w:val="18"/>
        </w:rPr>
        <w:tab/>
      </w:r>
      <w:r>
        <w:rPr>
          <w:rFonts w:hint="eastAsia" w:ascii="宋体" w:hAnsi="宋体" w:eastAsia="宋体"/>
          <w:sz w:val="18"/>
          <w:szCs w:val="18"/>
        </w:rPr>
        <w:t>MEI W J, WANG X Z, LI Y F, et al. Neoadjuvant Chemotherapy With CAPOX Versus Chemoradiation for Locally Advanced Rectal Cancer With Uninvolved Mesorectal Fascia (CONVERT): Initial Results of a Phase III Trial [J]. Annals of surgery, 2023, 277(4): 557-64 DOI: 10.1097/sla.0000000000005780.</w:t>
      </w:r>
    </w:p>
    <w:p w14:paraId="7E65B498">
      <w:pPr>
        <w:pStyle w:val="24"/>
        <w:ind w:left="720" w:firstLine="200"/>
        <w:rPr>
          <w:rFonts w:hint="eastAsia" w:ascii="宋体" w:hAnsi="宋体" w:eastAsia="宋体"/>
          <w:sz w:val="18"/>
          <w:szCs w:val="18"/>
        </w:rPr>
      </w:pPr>
      <w:r>
        <w:rPr>
          <w:rFonts w:hint="eastAsia" w:ascii="宋体" w:hAnsi="宋体" w:eastAsia="宋体"/>
          <w:sz w:val="18"/>
          <w:szCs w:val="18"/>
        </w:rPr>
        <w:t>[27]</w:t>
      </w:r>
      <w:r>
        <w:rPr>
          <w:rFonts w:hint="eastAsia" w:ascii="宋体" w:hAnsi="宋体" w:eastAsia="宋体"/>
          <w:sz w:val="18"/>
          <w:szCs w:val="18"/>
        </w:rPr>
        <w:tab/>
      </w:r>
      <w:r>
        <w:rPr>
          <w:rFonts w:hint="eastAsia" w:ascii="宋体" w:hAnsi="宋体" w:eastAsia="宋体"/>
          <w:sz w:val="18"/>
          <w:szCs w:val="18"/>
        </w:rPr>
        <w:t>HARALDSDOTTIR S. Microsatellite Instability Testing Using Next-Generation Sequencing Data and Therapy Implications [J]. JCO precision oncology, 2017, 1: 1-4 DOI: 10.1200/po.17.00189.</w:t>
      </w:r>
    </w:p>
    <w:p w14:paraId="25B0A3E6">
      <w:pPr>
        <w:pStyle w:val="24"/>
        <w:ind w:left="720" w:firstLine="200"/>
        <w:rPr>
          <w:rFonts w:hint="eastAsia" w:ascii="宋体" w:hAnsi="宋体" w:eastAsia="宋体"/>
          <w:sz w:val="18"/>
          <w:szCs w:val="18"/>
        </w:rPr>
      </w:pPr>
      <w:r>
        <w:rPr>
          <w:rFonts w:hint="eastAsia" w:ascii="宋体" w:hAnsi="宋体" w:eastAsia="宋体"/>
          <w:sz w:val="18"/>
          <w:szCs w:val="18"/>
        </w:rPr>
        <w:t>[28]</w:t>
      </w:r>
      <w:r>
        <w:rPr>
          <w:rFonts w:hint="eastAsia" w:ascii="宋体" w:hAnsi="宋体" w:eastAsia="宋体"/>
          <w:sz w:val="18"/>
          <w:szCs w:val="18"/>
        </w:rPr>
        <w:tab/>
      </w:r>
      <w:r>
        <w:rPr>
          <w:rFonts w:hint="eastAsia" w:ascii="宋体" w:hAnsi="宋体" w:eastAsia="宋体"/>
          <w:sz w:val="18"/>
          <w:szCs w:val="18"/>
        </w:rPr>
        <w:t>CERCEK A, LUMISH M, SINOPOLI J, et al. PD-1 Blockade in Mismatch Repair-Deficient, Locally Advanced Rectal Cancer [J]. The New England journal of medicine, 2022, 386(25): 2363-76 DOI: 10.1056/NEJMoa2201445.</w:t>
      </w:r>
    </w:p>
    <w:p w14:paraId="1CAA2FC4">
      <w:pPr>
        <w:pStyle w:val="24"/>
        <w:ind w:left="720" w:firstLine="200"/>
        <w:rPr>
          <w:rFonts w:hint="eastAsia" w:ascii="宋体" w:hAnsi="宋体" w:eastAsia="宋体"/>
          <w:sz w:val="18"/>
          <w:szCs w:val="18"/>
        </w:rPr>
      </w:pPr>
      <w:r>
        <w:rPr>
          <w:rFonts w:hint="eastAsia" w:ascii="宋体" w:hAnsi="宋体" w:eastAsia="宋体"/>
          <w:sz w:val="18"/>
          <w:szCs w:val="18"/>
        </w:rPr>
        <w:t>[29]</w:t>
      </w:r>
      <w:r>
        <w:rPr>
          <w:rFonts w:hint="eastAsia" w:ascii="宋体" w:hAnsi="宋体" w:eastAsia="宋体"/>
          <w:sz w:val="18"/>
          <w:szCs w:val="18"/>
        </w:rPr>
        <w:tab/>
      </w:r>
      <w:r>
        <w:rPr>
          <w:rFonts w:hint="eastAsia" w:ascii="宋体" w:hAnsi="宋体" w:eastAsia="宋体"/>
          <w:sz w:val="18"/>
          <w:szCs w:val="18"/>
        </w:rPr>
        <w:t>CERCEK A, FOOTE M B, ROUSSEAU B, et al. Nonoperative Management of Mismatch Repair-Deficient Tumors [J]. The New England journal of medicine, 2025, 392(23): 2297-308 DOI: 10.1056/NEJMoa2404512.</w:t>
      </w:r>
    </w:p>
    <w:p w14:paraId="355B329E">
      <w:pPr>
        <w:pStyle w:val="24"/>
        <w:ind w:left="720" w:firstLine="200"/>
        <w:rPr>
          <w:rFonts w:hint="eastAsia" w:ascii="宋体" w:hAnsi="宋体" w:eastAsia="宋体"/>
          <w:sz w:val="18"/>
          <w:szCs w:val="18"/>
        </w:rPr>
      </w:pPr>
      <w:r>
        <w:rPr>
          <w:rFonts w:hint="eastAsia" w:ascii="宋体" w:hAnsi="宋体" w:eastAsia="宋体"/>
          <w:sz w:val="18"/>
          <w:szCs w:val="18"/>
        </w:rPr>
        <w:t>[30]</w:t>
      </w:r>
      <w:r>
        <w:rPr>
          <w:rFonts w:hint="eastAsia" w:ascii="宋体" w:hAnsi="宋体" w:eastAsia="宋体"/>
          <w:sz w:val="18"/>
          <w:szCs w:val="18"/>
        </w:rPr>
        <w:tab/>
      </w:r>
      <w:r>
        <w:rPr>
          <w:rFonts w:hint="eastAsia" w:ascii="宋体" w:hAnsi="宋体" w:eastAsia="宋体"/>
          <w:sz w:val="18"/>
          <w:szCs w:val="18"/>
        </w:rPr>
        <w:t>HU H, KANG L, ZHANG J, et al. Neoadjuvant PD-1 blockade with toripalimab, with or without celecoxib, in mismatch repair-deficient or microsatellite instability-high, locally advanced, colorectal cancer (PICC): a single-centre, parallel-group, non-comparative, randomised, phase 2 trial [J]. The lancet Gastroenterology &amp; hepatology, 2022, 7(1): 38-48 DOI: 10.1016/s2468-1253(21)00348-4.</w:t>
      </w:r>
    </w:p>
    <w:p w14:paraId="407C6E79">
      <w:pPr>
        <w:pStyle w:val="24"/>
        <w:ind w:left="720" w:firstLine="200"/>
        <w:rPr>
          <w:rFonts w:hint="eastAsia" w:ascii="宋体" w:hAnsi="宋体" w:eastAsia="宋体"/>
          <w:sz w:val="18"/>
          <w:szCs w:val="18"/>
        </w:rPr>
      </w:pPr>
      <w:r>
        <w:rPr>
          <w:rFonts w:hint="eastAsia" w:ascii="宋体" w:hAnsi="宋体" w:eastAsia="宋体"/>
          <w:sz w:val="18"/>
          <w:szCs w:val="18"/>
        </w:rPr>
        <w:t>[31]</w:t>
      </w:r>
      <w:r>
        <w:rPr>
          <w:rFonts w:hint="eastAsia" w:ascii="宋体" w:hAnsi="宋体" w:eastAsia="宋体"/>
          <w:sz w:val="18"/>
          <w:szCs w:val="18"/>
        </w:rPr>
        <w:tab/>
      </w:r>
      <w:r>
        <w:rPr>
          <w:rFonts w:hint="eastAsia" w:ascii="宋体" w:hAnsi="宋体" w:eastAsia="宋体"/>
          <w:sz w:val="18"/>
          <w:szCs w:val="18"/>
        </w:rPr>
        <w:t>XIAO B Y, ZHANG X, CAO T Y, et al. Neoadjuvant Immunotherapy Leads to Major Response and Low Recurrence in Localized Mismatch Repair-Deficient Colorectal Cancer [J]. Journal of the National Comprehensive Cancer Network : JNCCN, 2023, 21(1): 60-6.e5 DOI: 10.6004/jnccn.2022.7060.</w:t>
      </w:r>
    </w:p>
    <w:p w14:paraId="72DF5383">
      <w:pPr>
        <w:pStyle w:val="24"/>
        <w:ind w:left="720" w:firstLine="200"/>
        <w:rPr>
          <w:rFonts w:hint="eastAsia" w:ascii="宋体" w:hAnsi="宋体" w:eastAsia="宋体"/>
          <w:sz w:val="18"/>
          <w:szCs w:val="18"/>
        </w:rPr>
      </w:pPr>
      <w:r>
        <w:rPr>
          <w:rFonts w:hint="eastAsia" w:ascii="宋体" w:hAnsi="宋体" w:eastAsia="宋体"/>
          <w:sz w:val="18"/>
          <w:szCs w:val="18"/>
        </w:rPr>
        <w:t>[32]</w:t>
      </w:r>
      <w:r>
        <w:rPr>
          <w:rFonts w:hint="eastAsia" w:ascii="宋体" w:hAnsi="宋体" w:eastAsia="宋体"/>
          <w:sz w:val="18"/>
          <w:szCs w:val="18"/>
        </w:rPr>
        <w:tab/>
      </w:r>
      <w:r>
        <w:rPr>
          <w:rFonts w:hint="eastAsia" w:ascii="宋体" w:hAnsi="宋体" w:eastAsia="宋体"/>
          <w:sz w:val="18"/>
          <w:szCs w:val="18"/>
        </w:rPr>
        <w:t>YU J H, LIAO L E, XIAO B Y, et al. Long-Term Outcomes of dMMR/MSI-H Rectal Cancer Treated With Anti-PD-1-Based Immunotherapy as Curative-Intent Treatment [J]. Journal of the National Comprehensive Cancer Network : JNCCN, 2024, 22(3)  DOI: 10.6004/jnccn.2023.7096.</w:t>
      </w:r>
    </w:p>
    <w:p w14:paraId="31647BC5">
      <w:pPr>
        <w:pStyle w:val="24"/>
        <w:ind w:left="720" w:firstLine="200"/>
        <w:rPr>
          <w:rFonts w:hint="eastAsia" w:ascii="宋体" w:hAnsi="宋体" w:eastAsia="宋体"/>
          <w:sz w:val="18"/>
          <w:szCs w:val="18"/>
        </w:rPr>
      </w:pPr>
      <w:r>
        <w:rPr>
          <w:rFonts w:hint="eastAsia" w:ascii="宋体" w:hAnsi="宋体" w:eastAsia="宋体"/>
          <w:sz w:val="18"/>
          <w:szCs w:val="18"/>
        </w:rPr>
        <w:t>[33]</w:t>
      </w:r>
      <w:r>
        <w:rPr>
          <w:rFonts w:hint="eastAsia" w:ascii="宋体" w:hAnsi="宋体" w:eastAsia="宋体"/>
          <w:sz w:val="18"/>
          <w:szCs w:val="18"/>
        </w:rPr>
        <w:tab/>
      </w:r>
      <w:r>
        <w:rPr>
          <w:rFonts w:hint="eastAsia" w:ascii="宋体" w:hAnsi="宋体" w:eastAsia="宋体"/>
          <w:sz w:val="18"/>
          <w:szCs w:val="18"/>
        </w:rPr>
        <w:t>CHEN G, JIN Y, GUAN W L, et al. Neoadjuvant PD-1 blockade with sintilimab in mismatch-repair deficient, locally advanced rectal cancer: an open-label, single-centre phase 2 study [J]. The lancet Gastroenterology &amp; hepatology, 2023, 8(5): 422-31 DOI: 10.1016/s2468-1253(22)00439-3.</w:t>
      </w:r>
    </w:p>
    <w:p w14:paraId="24C1EDEF">
      <w:pPr>
        <w:pStyle w:val="24"/>
        <w:ind w:left="720" w:firstLine="200"/>
        <w:rPr>
          <w:rFonts w:hint="eastAsia" w:ascii="宋体" w:hAnsi="宋体" w:eastAsia="宋体"/>
          <w:sz w:val="18"/>
          <w:szCs w:val="18"/>
        </w:rPr>
      </w:pPr>
      <w:r>
        <w:rPr>
          <w:rFonts w:hint="eastAsia" w:ascii="宋体" w:hAnsi="宋体" w:eastAsia="宋体"/>
          <w:sz w:val="18"/>
          <w:szCs w:val="18"/>
        </w:rPr>
        <w:t>[34]</w:t>
      </w:r>
      <w:r>
        <w:rPr>
          <w:rFonts w:hint="eastAsia" w:ascii="宋体" w:hAnsi="宋体" w:eastAsia="宋体"/>
          <w:sz w:val="18"/>
          <w:szCs w:val="18"/>
        </w:rPr>
        <w:tab/>
      </w:r>
      <w:r>
        <w:rPr>
          <w:rFonts w:hint="eastAsia" w:ascii="宋体" w:hAnsi="宋体" w:eastAsia="宋体"/>
          <w:sz w:val="18"/>
          <w:szCs w:val="18"/>
        </w:rPr>
        <w:t>MOREIRA L, BALAGUER F, LINDOR N, et al. Identification of Lynch syndrome among patients with colorectal cancer [J]. Jama, 2012, 308(15): 1555-65 DOI: 10.1001/jama.2012.13088.</w:t>
      </w:r>
    </w:p>
    <w:p w14:paraId="3EE5E2A6">
      <w:pPr>
        <w:pStyle w:val="24"/>
        <w:ind w:left="720" w:firstLine="200"/>
        <w:rPr>
          <w:rFonts w:hint="eastAsia" w:ascii="宋体" w:hAnsi="宋体" w:eastAsia="宋体"/>
          <w:sz w:val="18"/>
          <w:szCs w:val="18"/>
        </w:rPr>
      </w:pPr>
      <w:r>
        <w:rPr>
          <w:rFonts w:hint="eastAsia" w:ascii="宋体" w:hAnsi="宋体" w:eastAsia="宋体"/>
          <w:sz w:val="18"/>
          <w:szCs w:val="18"/>
        </w:rPr>
        <w:t>[35]</w:t>
      </w:r>
      <w:r>
        <w:rPr>
          <w:rFonts w:hint="eastAsia" w:ascii="宋体" w:hAnsi="宋体" w:eastAsia="宋体"/>
          <w:sz w:val="18"/>
          <w:szCs w:val="18"/>
        </w:rPr>
        <w:tab/>
      </w:r>
      <w:r>
        <w:rPr>
          <w:rFonts w:hint="eastAsia" w:ascii="宋体" w:hAnsi="宋体" w:eastAsia="宋体"/>
          <w:sz w:val="18"/>
          <w:szCs w:val="18"/>
        </w:rPr>
        <w:t>GéRARD J P, CONROY T, BONNETAIN F, et al. Preoperative radiotherapy with or without concurrent fluorouracil and leucovorin in T3-4 rectal cancers: results of FFCD 9203 [J]. Journal of clinical oncology : official journal of the American Society of Clinical Oncology, 2006, 24(28): 4620-5 DOI: 10.1200/jco.2006.06.7629.</w:t>
      </w:r>
    </w:p>
    <w:p w14:paraId="3A9B7270">
      <w:pPr>
        <w:pStyle w:val="24"/>
        <w:ind w:left="720" w:firstLine="200"/>
        <w:rPr>
          <w:rFonts w:hint="eastAsia" w:ascii="宋体" w:hAnsi="宋体" w:eastAsia="宋体"/>
          <w:sz w:val="18"/>
          <w:szCs w:val="18"/>
        </w:rPr>
      </w:pPr>
      <w:r>
        <w:rPr>
          <w:rFonts w:hint="eastAsia" w:ascii="宋体" w:hAnsi="宋体" w:eastAsia="宋体"/>
          <w:sz w:val="18"/>
          <w:szCs w:val="18"/>
        </w:rPr>
        <w:t>[36]</w:t>
      </w:r>
      <w:r>
        <w:rPr>
          <w:rFonts w:hint="eastAsia" w:ascii="宋体" w:hAnsi="宋体" w:eastAsia="宋体"/>
          <w:sz w:val="18"/>
          <w:szCs w:val="18"/>
        </w:rPr>
        <w:tab/>
      </w:r>
      <w:r>
        <w:rPr>
          <w:rFonts w:hint="eastAsia" w:ascii="宋体" w:hAnsi="宋体" w:eastAsia="宋体"/>
          <w:sz w:val="18"/>
          <w:szCs w:val="18"/>
        </w:rPr>
        <w:t>BOSSET J F, COLLETTE L, CALAIS G, et al. Chemotherapy with preoperative radiotherapy in rectal cancer [J]. The New England journal of medicine, 2006, 355(11): 1114-23 DOI: 10.1056/NEJMoa060829.</w:t>
      </w:r>
    </w:p>
    <w:p w14:paraId="5974CA66">
      <w:pPr>
        <w:pStyle w:val="24"/>
        <w:ind w:left="720" w:firstLine="200"/>
        <w:rPr>
          <w:rFonts w:hint="eastAsia" w:ascii="宋体" w:hAnsi="宋体" w:eastAsia="宋体"/>
          <w:sz w:val="18"/>
          <w:szCs w:val="18"/>
        </w:rPr>
      </w:pPr>
      <w:r>
        <w:rPr>
          <w:rFonts w:hint="eastAsia" w:ascii="宋体" w:hAnsi="宋体" w:eastAsia="宋体"/>
          <w:sz w:val="18"/>
          <w:szCs w:val="18"/>
        </w:rPr>
        <w:t>[37]</w:t>
      </w:r>
      <w:r>
        <w:rPr>
          <w:rFonts w:hint="eastAsia" w:ascii="宋体" w:hAnsi="宋体" w:eastAsia="宋体"/>
          <w:sz w:val="18"/>
          <w:szCs w:val="18"/>
        </w:rPr>
        <w:tab/>
      </w:r>
      <w:r>
        <w:rPr>
          <w:rFonts w:hint="eastAsia" w:ascii="宋体" w:hAnsi="宋体" w:eastAsia="宋体"/>
          <w:sz w:val="18"/>
          <w:szCs w:val="18"/>
        </w:rPr>
        <w:t>ANSARI N, SOLOMON M J, FISHER R J, et al. Acute Adverse Events and Postoperative Complications in a Randomized Trial of Preoperative Short-course Radiotherapy Versus Long-course Chemoradiotherapy for T3 Adenocarcinoma of the Rectum: Trans-Tasman Radiation Oncology Group Trial (TROG 01.04) [J]. Annals of surgery, 2017, 265(5): 882-8 DOI: 10.1097/sla.0000000000001987.</w:t>
      </w:r>
    </w:p>
    <w:p w14:paraId="30874541">
      <w:pPr>
        <w:pStyle w:val="24"/>
        <w:ind w:left="720" w:firstLine="200"/>
        <w:rPr>
          <w:rFonts w:hint="eastAsia" w:ascii="宋体" w:hAnsi="宋体" w:eastAsia="宋体"/>
          <w:sz w:val="18"/>
          <w:szCs w:val="18"/>
        </w:rPr>
      </w:pPr>
      <w:r>
        <w:rPr>
          <w:rFonts w:hint="eastAsia" w:ascii="宋体" w:hAnsi="宋体" w:eastAsia="宋体"/>
          <w:sz w:val="18"/>
          <w:szCs w:val="18"/>
        </w:rPr>
        <w:t>[38]</w:t>
      </w:r>
      <w:r>
        <w:rPr>
          <w:rFonts w:hint="eastAsia" w:ascii="宋体" w:hAnsi="宋体" w:eastAsia="宋体"/>
          <w:sz w:val="18"/>
          <w:szCs w:val="18"/>
        </w:rPr>
        <w:tab/>
      </w:r>
      <w:r>
        <w:rPr>
          <w:rFonts w:hint="eastAsia" w:ascii="宋体" w:hAnsi="宋体" w:eastAsia="宋体"/>
          <w:sz w:val="18"/>
          <w:szCs w:val="18"/>
        </w:rPr>
        <w:t>BUJKO K, NOWACKI M P, NASIEROWSKA-GUTTMEJER A, et al. Sphincter preservation following preoperative radiotherapy for rectal cancer: report of a randomised trial comparing short-term radiotherapy vs. conventionally fractionated radiochemotherapy [J]. Radiotherapy and oncology : journal of the European Society for Therapeutic Radiology and Oncology, 2004, 72(1): 15-24 DOI: 10.1016/j.radonc.2003.12.006.</w:t>
      </w:r>
    </w:p>
    <w:p w14:paraId="54C424E1">
      <w:pPr>
        <w:pStyle w:val="24"/>
        <w:ind w:left="720" w:firstLine="200"/>
        <w:rPr>
          <w:rFonts w:hint="eastAsia" w:ascii="宋体" w:hAnsi="宋体" w:eastAsia="宋体"/>
          <w:sz w:val="18"/>
          <w:szCs w:val="18"/>
        </w:rPr>
      </w:pPr>
      <w:r>
        <w:rPr>
          <w:rFonts w:hint="eastAsia" w:ascii="宋体" w:hAnsi="宋体" w:eastAsia="宋体"/>
          <w:sz w:val="18"/>
          <w:szCs w:val="18"/>
        </w:rPr>
        <w:t>[39]</w:t>
      </w:r>
      <w:r>
        <w:rPr>
          <w:rFonts w:hint="eastAsia" w:ascii="宋体" w:hAnsi="宋体" w:eastAsia="宋体"/>
          <w:sz w:val="18"/>
          <w:szCs w:val="18"/>
        </w:rPr>
        <w:tab/>
      </w:r>
      <w:r>
        <w:rPr>
          <w:rFonts w:hint="eastAsia" w:ascii="宋体" w:hAnsi="宋体" w:eastAsia="宋体"/>
          <w:sz w:val="18"/>
          <w:szCs w:val="18"/>
        </w:rPr>
        <w:t>BUJKO K, PARTYCKI M, PIETRZAK L. Neoadjuvant radiotherapy (5 × 5 Gy): immediate versus delayed surgery [J]. Recent results in cancer research Fortschritte der Krebsforschung Progres dans les recherches sur le cancer, 2014, 203: 171-87 DOI: 10.1007/978-3-319-08060-4_12.</w:t>
      </w:r>
    </w:p>
    <w:p w14:paraId="708981B9">
      <w:pPr>
        <w:pStyle w:val="24"/>
        <w:ind w:left="720" w:firstLine="200"/>
        <w:rPr>
          <w:rFonts w:hint="eastAsia" w:ascii="宋体" w:hAnsi="宋体" w:eastAsia="宋体"/>
          <w:sz w:val="18"/>
          <w:szCs w:val="18"/>
        </w:rPr>
      </w:pPr>
      <w:r>
        <w:rPr>
          <w:rFonts w:hint="eastAsia" w:ascii="宋体" w:hAnsi="宋体" w:eastAsia="宋体"/>
          <w:sz w:val="18"/>
          <w:szCs w:val="18"/>
        </w:rPr>
        <w:t>[40]</w:t>
      </w:r>
      <w:r>
        <w:rPr>
          <w:rFonts w:hint="eastAsia" w:ascii="宋体" w:hAnsi="宋体" w:eastAsia="宋体"/>
          <w:sz w:val="18"/>
          <w:szCs w:val="18"/>
        </w:rPr>
        <w:tab/>
      </w:r>
      <w:r>
        <w:rPr>
          <w:rFonts w:hint="eastAsia" w:ascii="宋体" w:hAnsi="宋体" w:eastAsia="宋体"/>
          <w:sz w:val="18"/>
          <w:szCs w:val="18"/>
        </w:rPr>
        <w:t>ERLANDSSON J, LöRINC E, AHLBERG M, et al. Tumour regression after radiotherapy for rectal cancer - Results from the randomised Stockholm III trial [J]. Radiotherapy and oncology : journal of the European Society for Therapeutic Radiology and Oncology, 2019, 135: 178-86 DOI: 10.1016/j.radonc.2019.03.016.</w:t>
      </w:r>
    </w:p>
    <w:p w14:paraId="41A8CB58">
      <w:pPr>
        <w:pStyle w:val="24"/>
        <w:ind w:left="720" w:firstLine="200"/>
        <w:rPr>
          <w:rFonts w:hint="eastAsia" w:ascii="宋体" w:hAnsi="宋体" w:eastAsia="宋体"/>
          <w:sz w:val="18"/>
          <w:szCs w:val="18"/>
        </w:rPr>
      </w:pPr>
      <w:r>
        <w:rPr>
          <w:rFonts w:hint="eastAsia" w:ascii="宋体" w:hAnsi="宋体" w:eastAsia="宋体"/>
          <w:sz w:val="18"/>
          <w:szCs w:val="18"/>
        </w:rPr>
        <w:t>[41]</w:t>
      </w:r>
      <w:r>
        <w:rPr>
          <w:rFonts w:hint="eastAsia" w:ascii="宋体" w:hAnsi="宋体" w:eastAsia="宋体"/>
          <w:sz w:val="18"/>
          <w:szCs w:val="18"/>
        </w:rPr>
        <w:tab/>
      </w:r>
      <w:r>
        <w:rPr>
          <w:rFonts w:hint="eastAsia" w:ascii="宋体" w:hAnsi="宋体" w:eastAsia="宋体"/>
          <w:sz w:val="18"/>
          <w:szCs w:val="18"/>
        </w:rPr>
        <w:t>MARIJNEN C A, NAGTEGAAL I D, KLEIN KRANENBARG E, et al. No downstaging after short-term preoperative radiotherapy in rectal cancer patients [J]. Journal of clinical oncology : official journal of the American Society of Clinical Oncology, 2001, 19(7): 1976-84 DOI: 10.1200/jco.2001.19.7.1976.</w:t>
      </w:r>
    </w:p>
    <w:p w14:paraId="34D7F326">
      <w:pPr>
        <w:pStyle w:val="24"/>
        <w:ind w:left="720" w:firstLine="200"/>
        <w:rPr>
          <w:rFonts w:hint="eastAsia" w:ascii="宋体" w:hAnsi="宋体" w:eastAsia="宋体"/>
          <w:sz w:val="18"/>
          <w:szCs w:val="18"/>
        </w:rPr>
      </w:pPr>
      <w:r>
        <w:rPr>
          <w:rFonts w:hint="eastAsia" w:ascii="宋体" w:hAnsi="宋体" w:eastAsia="宋体"/>
          <w:sz w:val="18"/>
          <w:szCs w:val="18"/>
        </w:rPr>
        <w:t>[42]</w:t>
      </w:r>
      <w:r>
        <w:rPr>
          <w:rFonts w:hint="eastAsia" w:ascii="宋体" w:hAnsi="宋体" w:eastAsia="宋体"/>
          <w:sz w:val="18"/>
          <w:szCs w:val="18"/>
        </w:rPr>
        <w:tab/>
      </w:r>
      <w:r>
        <w:rPr>
          <w:rFonts w:hint="eastAsia" w:ascii="宋体" w:hAnsi="宋体" w:eastAsia="宋体"/>
          <w:sz w:val="18"/>
          <w:szCs w:val="18"/>
        </w:rPr>
        <w:t>JIA A Y, NARANG A, SAFAR B, et al. Sequential short-course radiation therapy and chemotherapy in the neoadjuvant treatment of rectal adenocarcinoma [J]. Radiation oncology (London, England), 2019, 14(1): 147 DOI: 10.1186/s13014-019-1358-1.</w:t>
      </w:r>
    </w:p>
    <w:p w14:paraId="0C2F184F">
      <w:pPr>
        <w:pStyle w:val="24"/>
        <w:ind w:left="720" w:firstLine="200"/>
        <w:rPr>
          <w:rFonts w:hint="eastAsia" w:ascii="宋体" w:hAnsi="宋体" w:eastAsia="宋体"/>
          <w:sz w:val="18"/>
          <w:szCs w:val="18"/>
        </w:rPr>
      </w:pPr>
      <w:r>
        <w:rPr>
          <w:rFonts w:hint="eastAsia" w:ascii="宋体" w:hAnsi="宋体" w:eastAsia="宋体"/>
          <w:sz w:val="18"/>
          <w:szCs w:val="18"/>
        </w:rPr>
        <w:t>[43]</w:t>
      </w:r>
      <w:r>
        <w:rPr>
          <w:rFonts w:hint="eastAsia" w:ascii="宋体" w:hAnsi="宋体" w:eastAsia="宋体"/>
          <w:sz w:val="18"/>
          <w:szCs w:val="18"/>
        </w:rPr>
        <w:tab/>
      </w:r>
      <w:r>
        <w:rPr>
          <w:rFonts w:hint="eastAsia" w:ascii="宋体" w:hAnsi="宋体" w:eastAsia="宋体"/>
          <w:sz w:val="18"/>
          <w:szCs w:val="18"/>
        </w:rPr>
        <w:t>MARKOVINA S, YOUSSEF F, ROY A, et al. Improved 荟萃stasis- and Disease-Free Survival With Preoperative Sequential Short-Course Radiation Therapy and FOLFOX Chemotherapy for Rectal Cancer Compared With Neoadjuvant Long-Course Chemoradiotherapy: Results of a Matched Pair Analysis [J]. International journal of radiation oncology, biology, physics, 2017, 99(2): 417-26 DOI: 10.1016/j.ijrobp.2017.05.048.</w:t>
      </w:r>
    </w:p>
    <w:p w14:paraId="331E23DF">
      <w:pPr>
        <w:pStyle w:val="24"/>
        <w:ind w:left="720" w:firstLine="200"/>
        <w:rPr>
          <w:rFonts w:hint="eastAsia" w:ascii="宋体" w:hAnsi="宋体" w:eastAsia="宋体"/>
          <w:sz w:val="18"/>
          <w:szCs w:val="18"/>
        </w:rPr>
      </w:pPr>
      <w:r>
        <w:rPr>
          <w:rFonts w:hint="eastAsia" w:ascii="宋体" w:hAnsi="宋体" w:eastAsia="宋体"/>
          <w:sz w:val="18"/>
          <w:szCs w:val="18"/>
        </w:rPr>
        <w:t>[44]</w:t>
      </w:r>
      <w:r>
        <w:rPr>
          <w:rFonts w:hint="eastAsia" w:ascii="宋体" w:hAnsi="宋体" w:eastAsia="宋体"/>
          <w:sz w:val="18"/>
          <w:szCs w:val="18"/>
        </w:rPr>
        <w:tab/>
      </w:r>
      <w:r>
        <w:rPr>
          <w:rFonts w:hint="eastAsia" w:ascii="宋体" w:hAnsi="宋体" w:eastAsia="宋体"/>
          <w:sz w:val="18"/>
          <w:szCs w:val="18"/>
        </w:rPr>
        <w:t>CHAPMAN W C, JR., KIM H, BAUER P, et al. Total Neoadjuvant Therapy With Short-Course Radiation: US Experience of a Neoadjuvant Rectal Cancer Therapy [J]. Diseases of the colon and rectum, 2022, 65(2): 198-206 DOI: 10.1097/dcr.0000000000001997.</w:t>
      </w:r>
    </w:p>
    <w:p w14:paraId="70199B46">
      <w:pPr>
        <w:pStyle w:val="24"/>
        <w:ind w:left="720" w:firstLine="200"/>
        <w:rPr>
          <w:rFonts w:hint="eastAsia" w:ascii="宋体" w:hAnsi="宋体" w:eastAsia="宋体"/>
          <w:sz w:val="18"/>
          <w:szCs w:val="18"/>
        </w:rPr>
      </w:pPr>
      <w:r>
        <w:rPr>
          <w:rFonts w:hint="eastAsia" w:ascii="宋体" w:hAnsi="宋体" w:eastAsia="宋体"/>
          <w:sz w:val="18"/>
          <w:szCs w:val="18"/>
        </w:rPr>
        <w:t>[45]</w:t>
      </w:r>
      <w:r>
        <w:rPr>
          <w:rFonts w:hint="eastAsia" w:ascii="宋体" w:hAnsi="宋体" w:eastAsia="宋体"/>
          <w:sz w:val="18"/>
          <w:szCs w:val="18"/>
        </w:rPr>
        <w:tab/>
      </w:r>
      <w:r>
        <w:rPr>
          <w:rFonts w:hint="eastAsia" w:ascii="宋体" w:hAnsi="宋体" w:eastAsia="宋体"/>
          <w:sz w:val="18"/>
          <w:szCs w:val="18"/>
        </w:rPr>
        <w:t>GOLLINS S, WEST N, SEBAG-MONTEFIORE D, et al. A prospective phase II study of pre-operative chemotherapy then short-course radiotherapy for high risk rectal cancer: COPERNICUS [J]. British journal of cancer, 2018, 119(6): 697-706 DOI: 10.1038/s41416-018-0209-4.</w:t>
      </w:r>
    </w:p>
    <w:p w14:paraId="65AEA40D">
      <w:pPr>
        <w:pStyle w:val="24"/>
        <w:ind w:left="720" w:firstLine="200"/>
        <w:rPr>
          <w:rFonts w:hint="eastAsia" w:ascii="宋体" w:hAnsi="宋体" w:eastAsia="宋体"/>
          <w:sz w:val="18"/>
          <w:szCs w:val="18"/>
        </w:rPr>
      </w:pPr>
      <w:r>
        <w:rPr>
          <w:rFonts w:hint="eastAsia" w:ascii="宋体" w:hAnsi="宋体" w:eastAsia="宋体"/>
          <w:sz w:val="18"/>
          <w:szCs w:val="18"/>
        </w:rPr>
        <w:t>[46]</w:t>
      </w:r>
      <w:r>
        <w:rPr>
          <w:rFonts w:hint="eastAsia" w:ascii="宋体" w:hAnsi="宋体" w:eastAsia="宋体"/>
          <w:sz w:val="18"/>
          <w:szCs w:val="18"/>
        </w:rPr>
        <w:tab/>
      </w:r>
      <w:r>
        <w:rPr>
          <w:rFonts w:hint="eastAsia" w:ascii="宋体" w:hAnsi="宋体" w:eastAsia="宋体"/>
          <w:sz w:val="18"/>
          <w:szCs w:val="18"/>
        </w:rPr>
        <w:t>RADU C, BERGLUND A, PåHLMAN L, et al. Short-course preoperative radiotherapy with delayed surgery in rectal cancer - a retrospective study [J]. Radiotherapy and oncology : journal of the European Society for Therapeutic Radiology and Oncology, 2008, 87(3): 343-9 DOI: 10.1016/j.radonc.2007.11.025.</w:t>
      </w:r>
    </w:p>
    <w:p w14:paraId="26767F79">
      <w:pPr>
        <w:pStyle w:val="24"/>
        <w:ind w:left="720" w:firstLine="200"/>
        <w:rPr>
          <w:rFonts w:hint="eastAsia" w:ascii="宋体" w:hAnsi="宋体" w:eastAsia="宋体"/>
          <w:sz w:val="18"/>
          <w:szCs w:val="18"/>
        </w:rPr>
      </w:pPr>
      <w:r>
        <w:rPr>
          <w:rFonts w:hint="eastAsia" w:ascii="宋体" w:hAnsi="宋体" w:eastAsia="宋体"/>
          <w:sz w:val="18"/>
          <w:szCs w:val="18"/>
        </w:rPr>
        <w:t>[47]</w:t>
      </w:r>
      <w:r>
        <w:rPr>
          <w:rFonts w:hint="eastAsia" w:ascii="宋体" w:hAnsi="宋体" w:eastAsia="宋体"/>
          <w:sz w:val="18"/>
          <w:szCs w:val="18"/>
        </w:rPr>
        <w:tab/>
      </w:r>
      <w:r>
        <w:rPr>
          <w:rFonts w:hint="eastAsia" w:ascii="宋体" w:hAnsi="宋体" w:eastAsia="宋体"/>
          <w:sz w:val="18"/>
          <w:szCs w:val="18"/>
        </w:rPr>
        <w:t>CHUNG M J, KIM D W, CHUNG W K, et al. Preoperative short- vs. long-course chemoradiotherapy with delayed surgery for locally advanced rectal cancer [J]. Oncotarget, 2017, 8(36): 60479-86 DOI: 10.18632/oncotarget.10280.</w:t>
      </w:r>
    </w:p>
    <w:p w14:paraId="1FE8E887">
      <w:pPr>
        <w:pStyle w:val="24"/>
        <w:ind w:left="720" w:firstLine="200"/>
        <w:rPr>
          <w:rFonts w:hint="eastAsia" w:ascii="宋体" w:hAnsi="宋体" w:eastAsia="宋体"/>
          <w:sz w:val="18"/>
          <w:szCs w:val="18"/>
        </w:rPr>
      </w:pPr>
      <w:r>
        <w:rPr>
          <w:rFonts w:hint="eastAsia" w:ascii="宋体" w:hAnsi="宋体" w:eastAsia="宋体"/>
          <w:sz w:val="18"/>
          <w:szCs w:val="18"/>
        </w:rPr>
        <w:t>[48]</w:t>
      </w:r>
      <w:r>
        <w:rPr>
          <w:rFonts w:hint="eastAsia" w:ascii="宋体" w:hAnsi="宋体" w:eastAsia="宋体"/>
          <w:sz w:val="18"/>
          <w:szCs w:val="18"/>
        </w:rPr>
        <w:tab/>
      </w:r>
      <w:r>
        <w:rPr>
          <w:rFonts w:hint="eastAsia" w:ascii="宋体" w:hAnsi="宋体" w:eastAsia="宋体"/>
          <w:sz w:val="18"/>
          <w:szCs w:val="18"/>
        </w:rPr>
        <w:t>AGHILI M, SOTOUDEH S, GHALEHTAKI R, et al. Preoperative short course radiotherapy with concurrent and consolidation chemotherapies followed by delayed surgery in locally advanced rectal cancer: preliminary results [J]. Radiation oncology journal, 2018, 36(1): 17-24 DOI: 10.3857/roj.2017.00185.</w:t>
      </w:r>
    </w:p>
    <w:p w14:paraId="1CD1FA07">
      <w:pPr>
        <w:pStyle w:val="24"/>
        <w:ind w:left="720" w:firstLine="200"/>
        <w:rPr>
          <w:rFonts w:hint="eastAsia" w:ascii="宋体" w:hAnsi="宋体" w:eastAsia="宋体"/>
          <w:sz w:val="18"/>
          <w:szCs w:val="18"/>
        </w:rPr>
      </w:pPr>
      <w:r>
        <w:rPr>
          <w:rFonts w:hint="eastAsia" w:ascii="宋体" w:hAnsi="宋体" w:eastAsia="宋体"/>
          <w:sz w:val="18"/>
          <w:szCs w:val="18"/>
        </w:rPr>
        <w:t>[49]</w:t>
      </w:r>
      <w:r>
        <w:rPr>
          <w:rFonts w:hint="eastAsia" w:ascii="宋体" w:hAnsi="宋体" w:eastAsia="宋体"/>
          <w:sz w:val="18"/>
          <w:szCs w:val="18"/>
        </w:rPr>
        <w:tab/>
      </w:r>
      <w:r>
        <w:rPr>
          <w:rFonts w:hint="eastAsia" w:ascii="宋体" w:hAnsi="宋体" w:eastAsia="宋体"/>
          <w:sz w:val="18"/>
          <w:szCs w:val="18"/>
        </w:rPr>
        <w:t>PU W, CHEN W, JING H, et al. Total neoadjuvant therapy based on short-course radiotherapy versus standard long-course chemoradiotherapy for locally advanced rectal cancer: a systematic review and 荟萃-analysis of randomized controlled trials [J]. Frontiers in oncology, 2024, 14: 1515756 DOI: 10.3389/fonc.2024.1515756.</w:t>
      </w:r>
    </w:p>
    <w:p w14:paraId="275A4BB6">
      <w:pPr>
        <w:pStyle w:val="24"/>
        <w:ind w:left="720" w:firstLine="200"/>
        <w:rPr>
          <w:rFonts w:hint="eastAsia" w:ascii="宋体" w:hAnsi="宋体" w:eastAsia="宋体"/>
          <w:sz w:val="18"/>
          <w:szCs w:val="18"/>
        </w:rPr>
      </w:pPr>
      <w:r>
        <w:rPr>
          <w:rFonts w:hint="eastAsia" w:ascii="宋体" w:hAnsi="宋体" w:eastAsia="宋体"/>
          <w:sz w:val="18"/>
          <w:szCs w:val="18"/>
        </w:rPr>
        <w:t>[50]</w:t>
      </w:r>
      <w:r>
        <w:rPr>
          <w:rFonts w:hint="eastAsia" w:ascii="宋体" w:hAnsi="宋体" w:eastAsia="宋体"/>
          <w:sz w:val="18"/>
          <w:szCs w:val="18"/>
        </w:rPr>
        <w:tab/>
      </w:r>
      <w:r>
        <w:rPr>
          <w:rFonts w:hint="eastAsia" w:ascii="宋体" w:hAnsi="宋体" w:eastAsia="宋体"/>
          <w:sz w:val="18"/>
          <w:szCs w:val="18"/>
        </w:rPr>
        <w:t xml:space="preserve">中国医师协会结直肠肿瘤专委会放疗专委会, 章真, 田野, et al. 直肠癌术前/术后适形/调强放疗靶区勾画共识与图谱 [J]. 2018, 27(3): 8 DOI: </w:t>
      </w:r>
    </w:p>
    <w:p w14:paraId="18DDB24C">
      <w:pPr>
        <w:pStyle w:val="24"/>
        <w:ind w:left="720" w:firstLine="200"/>
        <w:rPr>
          <w:rFonts w:hint="eastAsia" w:ascii="宋体" w:hAnsi="宋体" w:eastAsia="宋体"/>
          <w:sz w:val="18"/>
          <w:szCs w:val="18"/>
        </w:rPr>
      </w:pPr>
      <w:r>
        <w:rPr>
          <w:rFonts w:hint="eastAsia" w:ascii="宋体" w:hAnsi="宋体" w:eastAsia="宋体"/>
          <w:sz w:val="18"/>
          <w:szCs w:val="18"/>
        </w:rPr>
        <w:t>[51]</w:t>
      </w:r>
      <w:r>
        <w:rPr>
          <w:rFonts w:hint="eastAsia" w:ascii="宋体" w:hAnsi="宋体" w:eastAsia="宋体"/>
          <w:sz w:val="18"/>
          <w:szCs w:val="18"/>
        </w:rPr>
        <w:tab/>
      </w:r>
      <w:r>
        <w:rPr>
          <w:rFonts w:hint="eastAsia" w:ascii="宋体" w:hAnsi="宋体" w:eastAsia="宋体"/>
          <w:sz w:val="18"/>
          <w:szCs w:val="18"/>
        </w:rPr>
        <w:t>SUN MYINT A, RAO C, BARBET N, et al. The safety and efficacy of total mesorectal excision (TME) surgery following dose-escalation: Surgical outcomes from the organ preservation in early rectal adenocarcinoma (OPERA) trial, a European multicentre phase 3 randomised trial (NCT02505750) [J]. Colorectal disease : the official journal of the Association of Coloproctology of Great Britain and Ireland, 2023, 25(11): 2160-9 DOI: 10.1111/codi.16773.</w:t>
      </w:r>
    </w:p>
    <w:p w14:paraId="04FAA51C">
      <w:pPr>
        <w:pStyle w:val="24"/>
        <w:ind w:left="720" w:firstLine="200"/>
        <w:rPr>
          <w:rFonts w:hint="eastAsia" w:ascii="宋体" w:hAnsi="宋体" w:eastAsia="宋体"/>
          <w:sz w:val="18"/>
          <w:szCs w:val="18"/>
        </w:rPr>
      </w:pPr>
      <w:r>
        <w:rPr>
          <w:rFonts w:hint="eastAsia" w:ascii="宋体" w:hAnsi="宋体" w:eastAsia="宋体"/>
          <w:sz w:val="18"/>
          <w:szCs w:val="18"/>
        </w:rPr>
        <w:t>[52]</w:t>
      </w:r>
      <w:r>
        <w:rPr>
          <w:rFonts w:hint="eastAsia" w:ascii="宋体" w:hAnsi="宋体" w:eastAsia="宋体"/>
          <w:sz w:val="18"/>
          <w:szCs w:val="18"/>
        </w:rPr>
        <w:tab/>
      </w:r>
      <w:r>
        <w:rPr>
          <w:rFonts w:hint="eastAsia" w:ascii="宋体" w:hAnsi="宋体" w:eastAsia="宋体"/>
          <w:sz w:val="18"/>
          <w:szCs w:val="18"/>
        </w:rPr>
        <w:t>GERARD J P, BARBET N, SCHIAPPA R, et al. Neoadjuvant chemoradiotherapy with radiation dose escalation with contact x-ray brachytherapy boost or external beam radiotherapy boost for organ preservation in early cT2-cT3 rectal adenocarcinoma (OPERA): a phase 3, randomised controlled trial [J]. The lancet Gastroenterology &amp; hepatology, 2023, 8(4): 356-67 DOI: 10.1016/s2468-1253(22)00392-2.</w:t>
      </w:r>
    </w:p>
    <w:p w14:paraId="32DA9CE1">
      <w:pPr>
        <w:pStyle w:val="24"/>
        <w:ind w:left="720" w:firstLine="200"/>
        <w:rPr>
          <w:rFonts w:hint="eastAsia" w:ascii="宋体" w:hAnsi="宋体" w:eastAsia="宋体"/>
          <w:sz w:val="18"/>
          <w:szCs w:val="18"/>
        </w:rPr>
      </w:pPr>
      <w:r>
        <w:rPr>
          <w:rFonts w:hint="eastAsia" w:ascii="宋体" w:hAnsi="宋体" w:eastAsia="宋体"/>
          <w:sz w:val="18"/>
          <w:szCs w:val="18"/>
        </w:rPr>
        <w:t>[53]</w:t>
      </w:r>
      <w:r>
        <w:rPr>
          <w:rFonts w:hint="eastAsia" w:ascii="宋体" w:hAnsi="宋体" w:eastAsia="宋体"/>
          <w:sz w:val="18"/>
          <w:szCs w:val="18"/>
        </w:rPr>
        <w:tab/>
      </w:r>
      <w:r>
        <w:rPr>
          <w:rFonts w:hint="eastAsia" w:ascii="宋体" w:hAnsi="宋体" w:eastAsia="宋体"/>
          <w:sz w:val="18"/>
          <w:szCs w:val="18"/>
        </w:rPr>
        <w:t>BARON D, PACE LOSCOS T, SCHIAPPA R, et al. A phase III randomised trial on the addition of a contact X-ray brachytherapy boost to standard neoadjuvant chemo-radiotherapy for organ preservation in early rectal adenocarcinoma: 5 year results of the OPERA trial [J]. Annals of oncology : official journal of the European Society for Medical Oncology, 2025, 36(2): 208-15 DOI: 10.1016/j.annonc.2024.10.827.</w:t>
      </w:r>
    </w:p>
    <w:p w14:paraId="5A9776DC">
      <w:pPr>
        <w:pStyle w:val="24"/>
        <w:ind w:left="720" w:firstLine="200"/>
        <w:rPr>
          <w:rFonts w:hint="eastAsia" w:ascii="宋体" w:hAnsi="宋体" w:eastAsia="宋体"/>
          <w:sz w:val="18"/>
          <w:szCs w:val="18"/>
        </w:rPr>
      </w:pPr>
      <w:r>
        <w:rPr>
          <w:rFonts w:hint="eastAsia" w:ascii="宋体" w:hAnsi="宋体" w:eastAsia="宋体"/>
          <w:sz w:val="18"/>
          <w:szCs w:val="18"/>
        </w:rPr>
        <w:t>[54]</w:t>
      </w:r>
      <w:r>
        <w:rPr>
          <w:rFonts w:hint="eastAsia" w:ascii="宋体" w:hAnsi="宋体" w:eastAsia="宋体"/>
          <w:sz w:val="18"/>
          <w:szCs w:val="18"/>
        </w:rPr>
        <w:tab/>
      </w:r>
      <w:r>
        <w:rPr>
          <w:rFonts w:hint="eastAsia" w:ascii="宋体" w:hAnsi="宋体" w:eastAsia="宋体"/>
          <w:sz w:val="18"/>
          <w:szCs w:val="18"/>
        </w:rPr>
        <w:t>DELISHAJ D, FUMAGALLI I C, URSINO S, et al. Neoadjuvant radiotherapy dose escalation for locally advanced rectal cancers in the new era of radiotherapy: A review of literature [J]. World journal of clinical cases, 2021, 9(30): 9077-89 DOI: 10.12998/wjcc.v9.i30.9077.</w:t>
      </w:r>
    </w:p>
    <w:p w14:paraId="0D6FE6EC">
      <w:pPr>
        <w:pStyle w:val="24"/>
        <w:ind w:left="720" w:firstLine="200"/>
        <w:rPr>
          <w:rFonts w:hint="eastAsia" w:ascii="宋体" w:hAnsi="宋体" w:eastAsia="宋体"/>
          <w:sz w:val="18"/>
          <w:szCs w:val="18"/>
        </w:rPr>
      </w:pPr>
      <w:r>
        <w:rPr>
          <w:rFonts w:hint="eastAsia" w:ascii="宋体" w:hAnsi="宋体" w:eastAsia="宋体"/>
          <w:sz w:val="18"/>
          <w:szCs w:val="18"/>
        </w:rPr>
        <w:t>[55]</w:t>
      </w:r>
      <w:r>
        <w:rPr>
          <w:rFonts w:hint="eastAsia" w:ascii="宋体" w:hAnsi="宋体" w:eastAsia="宋体"/>
          <w:sz w:val="18"/>
          <w:szCs w:val="18"/>
        </w:rPr>
        <w:tab/>
      </w:r>
      <w:r>
        <w:rPr>
          <w:rFonts w:hint="eastAsia" w:ascii="宋体" w:hAnsi="宋体" w:eastAsia="宋体"/>
          <w:sz w:val="18"/>
          <w:szCs w:val="18"/>
        </w:rPr>
        <w:t>OGURA A, KONISHI T, BEETS G L, et al. Lateral Nodal Features on Restaging Magnetic Resonance Imaging Associated With Lateral Local Recurrence in Low Rectal Cancer After Neoadjuvant Chemoradiotherapy or Radiotherapy [J]. JAMA surgery, 2019, 154(9): e192172 DOI: 10.1001/jamasurg.2019.2172.</w:t>
      </w:r>
    </w:p>
    <w:p w14:paraId="7A3AED5C">
      <w:pPr>
        <w:pStyle w:val="24"/>
        <w:ind w:left="720" w:firstLine="200"/>
        <w:rPr>
          <w:rFonts w:hint="eastAsia" w:ascii="宋体" w:hAnsi="宋体" w:eastAsia="宋体"/>
          <w:sz w:val="18"/>
          <w:szCs w:val="18"/>
        </w:rPr>
      </w:pPr>
      <w:r>
        <w:rPr>
          <w:rFonts w:hint="eastAsia" w:ascii="宋体" w:hAnsi="宋体" w:eastAsia="宋体"/>
          <w:sz w:val="18"/>
          <w:szCs w:val="18"/>
        </w:rPr>
        <w:t>[56]</w:t>
      </w:r>
      <w:r>
        <w:rPr>
          <w:rFonts w:hint="eastAsia" w:ascii="宋体" w:hAnsi="宋体" w:eastAsia="宋体"/>
          <w:sz w:val="18"/>
          <w:szCs w:val="18"/>
        </w:rPr>
        <w:tab/>
      </w:r>
      <w:r>
        <w:rPr>
          <w:rFonts w:hint="eastAsia" w:ascii="宋体" w:hAnsi="宋体" w:eastAsia="宋体"/>
          <w:sz w:val="18"/>
          <w:szCs w:val="18"/>
        </w:rPr>
        <w:t>TSUKADA Y, RULLIER E, SHIRAISHI T, et al. Comparison between preoperative chemoradiotherapy and lateral pelvic lymph node dissection in clinical T3 low rectal cancer without enlarged lateral lymph nodes [J]. Colorectal disease : the official journal of the Association of Coloproctology of Great Britain and Ireland, 2023, 25(6): 1153-62 DOI: 10.1111/codi.16535.</w:t>
      </w:r>
    </w:p>
    <w:p w14:paraId="2262CCE7">
      <w:pPr>
        <w:pStyle w:val="24"/>
        <w:ind w:left="720" w:firstLine="200"/>
        <w:rPr>
          <w:rFonts w:hint="eastAsia" w:ascii="宋体" w:hAnsi="宋体" w:eastAsia="宋体"/>
          <w:sz w:val="18"/>
          <w:szCs w:val="18"/>
        </w:rPr>
      </w:pPr>
      <w:r>
        <w:rPr>
          <w:rFonts w:hint="eastAsia" w:ascii="宋体" w:hAnsi="宋体" w:eastAsia="宋体"/>
          <w:sz w:val="18"/>
          <w:szCs w:val="18"/>
        </w:rPr>
        <w:t>[57]</w:t>
      </w:r>
      <w:r>
        <w:rPr>
          <w:rFonts w:hint="eastAsia" w:ascii="宋体" w:hAnsi="宋体" w:eastAsia="宋体"/>
          <w:sz w:val="18"/>
          <w:szCs w:val="18"/>
        </w:rPr>
        <w:tab/>
      </w:r>
      <w:r>
        <w:rPr>
          <w:rFonts w:hint="eastAsia" w:ascii="宋体" w:hAnsi="宋体" w:eastAsia="宋体"/>
          <w:sz w:val="18"/>
          <w:szCs w:val="18"/>
        </w:rPr>
        <w:t>XIE Y, LIN J, WANG X, et al. The Addition of Preoperative Radiation Is Insufficient for Lateral Pelvic Control in a Subgroup of Patients With Low Locally Advanced Rectal Cancer: A Post Hoc Study of a Randomized Controlled Trial [J]. Diseases of the colon and rectum, 2021, 64(11): 1321-30 DOI: 10.1097/dcr.0000000000001935.</w:t>
      </w:r>
    </w:p>
    <w:p w14:paraId="66ADD00C">
      <w:pPr>
        <w:pStyle w:val="24"/>
        <w:ind w:left="720" w:firstLine="200"/>
        <w:rPr>
          <w:rFonts w:hint="eastAsia" w:ascii="宋体" w:hAnsi="宋体" w:eastAsia="宋体"/>
          <w:sz w:val="18"/>
          <w:szCs w:val="18"/>
        </w:rPr>
      </w:pPr>
      <w:r>
        <w:rPr>
          <w:rFonts w:hint="eastAsia" w:ascii="宋体" w:hAnsi="宋体" w:eastAsia="宋体"/>
          <w:sz w:val="18"/>
          <w:szCs w:val="18"/>
        </w:rPr>
        <w:t>[58]</w:t>
      </w:r>
      <w:r>
        <w:rPr>
          <w:rFonts w:hint="eastAsia" w:ascii="宋体" w:hAnsi="宋体" w:eastAsia="宋体"/>
          <w:sz w:val="18"/>
          <w:szCs w:val="18"/>
        </w:rPr>
        <w:tab/>
      </w:r>
      <w:r>
        <w:rPr>
          <w:rFonts w:hint="eastAsia" w:ascii="宋体" w:hAnsi="宋体" w:eastAsia="宋体"/>
          <w:sz w:val="18"/>
          <w:szCs w:val="18"/>
        </w:rPr>
        <w:t>TURGEON M K, GAMBOA A C, KEILSON J M, et al. Radiological assessment of persistent retroperitoneal and lateral pelvic lymph nodes after neoadjuvant therapy for rectal cancer: An analysis of the United States Rectal Cancer Consortium [J]. Journal of surgical oncology, 2021, 124(5): 818-28 DOI: 10.1002/jso.26600.</w:t>
      </w:r>
    </w:p>
    <w:p w14:paraId="2796522D">
      <w:pPr>
        <w:pStyle w:val="24"/>
        <w:ind w:left="720" w:firstLine="200"/>
        <w:rPr>
          <w:rFonts w:hint="eastAsia" w:ascii="宋体" w:hAnsi="宋体" w:eastAsia="宋体"/>
          <w:sz w:val="18"/>
          <w:szCs w:val="18"/>
        </w:rPr>
      </w:pPr>
      <w:r>
        <w:rPr>
          <w:rFonts w:hint="eastAsia" w:ascii="宋体" w:hAnsi="宋体" w:eastAsia="宋体"/>
          <w:sz w:val="18"/>
          <w:szCs w:val="18"/>
        </w:rPr>
        <w:t>[59]</w:t>
      </w:r>
      <w:r>
        <w:rPr>
          <w:rFonts w:hint="eastAsia" w:ascii="宋体" w:hAnsi="宋体" w:eastAsia="宋体"/>
          <w:sz w:val="18"/>
          <w:szCs w:val="18"/>
        </w:rPr>
        <w:tab/>
      </w:r>
      <w:r>
        <w:rPr>
          <w:rFonts w:hint="eastAsia" w:ascii="宋体" w:hAnsi="宋体" w:eastAsia="宋体"/>
          <w:sz w:val="18"/>
          <w:szCs w:val="18"/>
        </w:rPr>
        <w:t>PEACOCK O, MANISUNDARAM N, DIBRITO S R, et al. Magnetic Resonance Imaging Directed Surgical Decision Making for Lateral Pelvic Lymph Node Dissection in Rectal Cancer After Total Neoadjuvant Therapy (TNT) [J]. Annals of surgery, 2022, 276(4): 654-64 DOI: 10.1097/sla.0000000000005589.</w:t>
      </w:r>
    </w:p>
    <w:p w14:paraId="1F2238C0">
      <w:pPr>
        <w:pStyle w:val="24"/>
        <w:ind w:left="720" w:firstLine="200"/>
        <w:rPr>
          <w:rFonts w:hint="eastAsia" w:ascii="宋体" w:hAnsi="宋体" w:eastAsia="宋体"/>
          <w:sz w:val="18"/>
          <w:szCs w:val="18"/>
        </w:rPr>
      </w:pPr>
      <w:r>
        <w:rPr>
          <w:rFonts w:hint="eastAsia" w:ascii="宋体" w:hAnsi="宋体" w:eastAsia="宋体"/>
          <w:sz w:val="18"/>
          <w:szCs w:val="18"/>
        </w:rPr>
        <w:t>[60]</w:t>
      </w:r>
      <w:r>
        <w:rPr>
          <w:rFonts w:hint="eastAsia" w:ascii="宋体" w:hAnsi="宋体" w:eastAsia="宋体"/>
          <w:sz w:val="18"/>
          <w:szCs w:val="18"/>
        </w:rPr>
        <w:tab/>
      </w:r>
      <w:r>
        <w:rPr>
          <w:rFonts w:hint="eastAsia" w:ascii="宋体" w:hAnsi="宋体" w:eastAsia="宋体"/>
          <w:sz w:val="18"/>
          <w:szCs w:val="18"/>
        </w:rPr>
        <w:t>MELDOLESI E, CHILOIRO G, GIANNINI R, et al. The Role of Simultaneous Integrated Boost in Locally Advanced Rectal Cancer Patients with Positive Lateral Pelvic Lymph Nodes [J]. Cancers, 2022, 14(7)  DOI: 10.3390/cancers14071643.</w:t>
      </w:r>
    </w:p>
    <w:p w14:paraId="3DD72563">
      <w:pPr>
        <w:pStyle w:val="24"/>
        <w:ind w:left="720" w:firstLine="200"/>
        <w:rPr>
          <w:rFonts w:hint="eastAsia" w:ascii="宋体" w:hAnsi="宋体" w:eastAsia="宋体"/>
          <w:sz w:val="18"/>
          <w:szCs w:val="18"/>
        </w:rPr>
      </w:pPr>
      <w:r>
        <w:rPr>
          <w:rFonts w:hint="eastAsia" w:ascii="宋体" w:hAnsi="宋体" w:eastAsia="宋体"/>
          <w:sz w:val="18"/>
          <w:szCs w:val="18"/>
        </w:rPr>
        <w:t>[61]</w:t>
      </w:r>
      <w:r>
        <w:rPr>
          <w:rFonts w:hint="eastAsia" w:ascii="宋体" w:hAnsi="宋体" w:eastAsia="宋体"/>
          <w:sz w:val="18"/>
          <w:szCs w:val="18"/>
        </w:rPr>
        <w:tab/>
      </w:r>
      <w:r>
        <w:rPr>
          <w:rFonts w:hint="eastAsia" w:ascii="宋体" w:hAnsi="宋体" w:eastAsia="宋体"/>
          <w:sz w:val="18"/>
          <w:szCs w:val="18"/>
        </w:rPr>
        <w:t>LI S, GENG J, WANG L, et al. Effect of Simultaneous Integrated Boost Intensity Modulated Radiation Therapy (SIB-IMRT) and Non-Operative Strategy on Outcomes of Distal Rectal Cancer Patients with Clinically Positive Lateral Pelvic Lymph Node [J]. Cancer management and research, 2021, 13: 537-46 DOI: 10.2147/cmar.S286796.</w:t>
      </w:r>
    </w:p>
    <w:p w14:paraId="22FBFF6A">
      <w:pPr>
        <w:pStyle w:val="24"/>
        <w:ind w:left="720" w:firstLine="200"/>
        <w:rPr>
          <w:rFonts w:hint="eastAsia" w:ascii="宋体" w:hAnsi="宋体" w:eastAsia="宋体"/>
          <w:sz w:val="18"/>
          <w:szCs w:val="18"/>
        </w:rPr>
      </w:pPr>
      <w:r>
        <w:rPr>
          <w:rFonts w:hint="eastAsia" w:ascii="宋体" w:hAnsi="宋体" w:eastAsia="宋体"/>
          <w:sz w:val="18"/>
          <w:szCs w:val="18"/>
        </w:rPr>
        <w:t>[62]</w:t>
      </w:r>
      <w:r>
        <w:rPr>
          <w:rFonts w:hint="eastAsia" w:ascii="宋体" w:hAnsi="宋体" w:eastAsia="宋体"/>
          <w:sz w:val="18"/>
          <w:szCs w:val="18"/>
        </w:rPr>
        <w:tab/>
      </w:r>
      <w:r>
        <w:rPr>
          <w:rFonts w:hint="eastAsia" w:ascii="宋体" w:hAnsi="宋体" w:eastAsia="宋体"/>
          <w:sz w:val="18"/>
          <w:szCs w:val="18"/>
        </w:rPr>
        <w:t>LI S, ZHANG Y, YU Y, et al. Simultaneous Integrated Boost Intensity-Modulated Radiation Therapy Can Benefit the Locally Advanced Rectal Cancer Patients With Clinically Positive Lateral Pelvic Lymph Node [J]. Frontiers in oncology, 2020, 10: 627572 DOI: 10.3389/fonc.2020.627572.</w:t>
      </w:r>
    </w:p>
    <w:p w14:paraId="797DF88A">
      <w:pPr>
        <w:pStyle w:val="24"/>
        <w:ind w:left="720" w:firstLine="200"/>
        <w:rPr>
          <w:rFonts w:hint="eastAsia" w:ascii="宋体" w:hAnsi="宋体" w:eastAsia="宋体"/>
          <w:sz w:val="18"/>
          <w:szCs w:val="18"/>
        </w:rPr>
      </w:pPr>
      <w:r>
        <w:rPr>
          <w:rFonts w:hint="eastAsia" w:ascii="宋体" w:hAnsi="宋体" w:eastAsia="宋体"/>
          <w:sz w:val="18"/>
          <w:szCs w:val="18"/>
        </w:rPr>
        <w:t>[63]</w:t>
      </w:r>
      <w:r>
        <w:rPr>
          <w:rFonts w:hint="eastAsia" w:ascii="宋体" w:hAnsi="宋体" w:eastAsia="宋体"/>
          <w:sz w:val="18"/>
          <w:szCs w:val="18"/>
        </w:rPr>
        <w:tab/>
      </w:r>
      <w:r>
        <w:rPr>
          <w:rFonts w:hint="eastAsia" w:ascii="宋体" w:hAnsi="宋体" w:eastAsia="宋体"/>
          <w:sz w:val="18"/>
          <w:szCs w:val="18"/>
        </w:rPr>
        <w:t>GENG J H, ZHANG Y Z, LI Y H, et al. Preliminary results of simultaneous integrated boost intensity-modulated radiation therapy based neoadjuvant chemoradiotherapy on locally advanced rectal cancer with clinically suspected positive lateral pelvic lymph nodes [J]. Annals of translational medicine, 2021, 9(3): 217 DOI: 10.21037/atm-20-4040.</w:t>
      </w:r>
    </w:p>
    <w:p w14:paraId="653064DF">
      <w:pPr>
        <w:pStyle w:val="24"/>
        <w:ind w:left="720" w:firstLine="200"/>
        <w:rPr>
          <w:rFonts w:hint="eastAsia" w:ascii="宋体" w:hAnsi="宋体" w:eastAsia="宋体"/>
          <w:sz w:val="18"/>
          <w:szCs w:val="18"/>
        </w:rPr>
      </w:pPr>
      <w:r>
        <w:rPr>
          <w:rFonts w:hint="eastAsia" w:ascii="宋体" w:hAnsi="宋体" w:eastAsia="宋体"/>
          <w:sz w:val="18"/>
          <w:szCs w:val="18"/>
        </w:rPr>
        <w:t>[64]</w:t>
      </w:r>
      <w:r>
        <w:rPr>
          <w:rFonts w:hint="eastAsia" w:ascii="宋体" w:hAnsi="宋体" w:eastAsia="宋体"/>
          <w:sz w:val="18"/>
          <w:szCs w:val="18"/>
        </w:rPr>
        <w:tab/>
      </w:r>
      <w:r>
        <w:rPr>
          <w:rFonts w:hint="eastAsia" w:ascii="宋体" w:hAnsi="宋体" w:eastAsia="宋体"/>
          <w:sz w:val="18"/>
          <w:szCs w:val="18"/>
        </w:rPr>
        <w:t>PANG X, HUANG L, MA Y, et al. Management of Clinically Involved Lateral Lymph Node 荟萃stasis in Locally Advanced Rectal Cancer: A Radiation Dose Escalation Study [J]. Frontiers in oncology, 2021, 11: 674253 DOI: 10.3389/fonc.2021.674253.</w:t>
      </w:r>
    </w:p>
    <w:p w14:paraId="04BFE03A">
      <w:pPr>
        <w:pStyle w:val="24"/>
        <w:ind w:left="720" w:firstLine="200"/>
        <w:rPr>
          <w:rFonts w:hint="eastAsia" w:ascii="宋体" w:hAnsi="宋体" w:eastAsia="宋体"/>
          <w:sz w:val="18"/>
          <w:szCs w:val="18"/>
        </w:rPr>
      </w:pPr>
      <w:r>
        <w:rPr>
          <w:rFonts w:hint="eastAsia" w:ascii="宋体" w:hAnsi="宋体" w:eastAsia="宋体"/>
          <w:sz w:val="18"/>
          <w:szCs w:val="18"/>
        </w:rPr>
        <w:t>[65]</w:t>
      </w:r>
      <w:r>
        <w:rPr>
          <w:rFonts w:hint="eastAsia" w:ascii="宋体" w:hAnsi="宋体" w:eastAsia="宋体"/>
          <w:sz w:val="18"/>
          <w:szCs w:val="18"/>
        </w:rPr>
        <w:tab/>
      </w:r>
      <w:r>
        <w:rPr>
          <w:rFonts w:hint="eastAsia" w:ascii="宋体" w:hAnsi="宋体" w:eastAsia="宋体"/>
          <w:sz w:val="18"/>
          <w:szCs w:val="18"/>
        </w:rPr>
        <w:t>OGURA A, KONISHI T, CUNNINGHAM C, et al. Neoadjuvant (Chemo)radiotherapy With Total Mesorectal Excision Only Is Not Sufficient to Prevent Lateral Local Recurrence in Enlarged Nodes: Results of the Multicenter Lateral Node Study of Patients With Low cT3/4 Rectal Cancer [J]. Journal of clinical oncology : official journal of the American Society of Clinical Oncology, 2019, 37(1): 33-43 DOI: 10.1200/jco.18.00032.</w:t>
      </w:r>
    </w:p>
    <w:p w14:paraId="0CF5827C">
      <w:pPr>
        <w:pStyle w:val="24"/>
        <w:ind w:left="720" w:firstLine="200"/>
        <w:rPr>
          <w:rFonts w:hint="eastAsia" w:ascii="宋体" w:hAnsi="宋体" w:eastAsia="宋体"/>
          <w:sz w:val="18"/>
          <w:szCs w:val="18"/>
        </w:rPr>
      </w:pPr>
      <w:r>
        <w:rPr>
          <w:rFonts w:hint="eastAsia" w:ascii="宋体" w:hAnsi="宋体" w:eastAsia="宋体"/>
          <w:sz w:val="18"/>
          <w:szCs w:val="18"/>
        </w:rPr>
        <w:t>[66]</w:t>
      </w:r>
      <w:r>
        <w:rPr>
          <w:rFonts w:hint="eastAsia" w:ascii="宋体" w:hAnsi="宋体" w:eastAsia="宋体"/>
          <w:sz w:val="18"/>
          <w:szCs w:val="18"/>
        </w:rPr>
        <w:tab/>
      </w:r>
      <w:r>
        <w:rPr>
          <w:rFonts w:hint="eastAsia" w:ascii="宋体" w:hAnsi="宋体" w:eastAsia="宋体"/>
          <w:sz w:val="18"/>
          <w:szCs w:val="18"/>
        </w:rPr>
        <w:t>KROON H M, MALAKORN S, DUDI-VENKATA N N, et al. Local recurrences in western low rectal cancer patients treated with or without lateral lymph node dissection after neoadjuvant (chemo)radiotherapy: An international multi-centre comparative study [J]. European journal of surgical oncology : the journal of the European Society of Surgical Oncology and the British Association of Surgical Oncology, 2021, 47(9): 2441-9 DOI: 10.1016/j.ejso.2021.06.004.</w:t>
      </w:r>
    </w:p>
    <w:p w14:paraId="6DF11709">
      <w:pPr>
        <w:pStyle w:val="24"/>
        <w:ind w:left="720" w:firstLine="200"/>
        <w:rPr>
          <w:rFonts w:hint="eastAsia" w:ascii="宋体" w:hAnsi="宋体" w:eastAsia="宋体"/>
          <w:sz w:val="18"/>
          <w:szCs w:val="18"/>
        </w:rPr>
      </w:pPr>
      <w:r>
        <w:rPr>
          <w:rFonts w:hint="eastAsia" w:ascii="宋体" w:hAnsi="宋体" w:eastAsia="宋体"/>
          <w:sz w:val="18"/>
          <w:szCs w:val="18"/>
        </w:rPr>
        <w:t>[67]</w:t>
      </w:r>
      <w:r>
        <w:rPr>
          <w:rFonts w:hint="eastAsia" w:ascii="宋体" w:hAnsi="宋体" w:eastAsia="宋体"/>
          <w:sz w:val="18"/>
          <w:szCs w:val="18"/>
        </w:rPr>
        <w:tab/>
      </w:r>
      <w:r>
        <w:rPr>
          <w:rFonts w:hint="eastAsia" w:ascii="宋体" w:hAnsi="宋体" w:eastAsia="宋体"/>
          <w:sz w:val="18"/>
          <w:szCs w:val="18"/>
        </w:rPr>
        <w:t>KROON H M, HOOGERVORST L A, HANNA-RIVERO N, et al. Systematic review and 荟萃-analysis of long-term oncological outcomes of lateral lymph node dissection for 荟萃static nodes after neoadjuvant chemoradiotherapy in rectal cancer [J]. European journal of surgical oncology : the journal of the European Society of Surgical Oncology and the British Association of Surgical Oncology, 2022, 48(7): 1475-82 DOI: 10.1016/j.ejso.2022.04.016.</w:t>
      </w:r>
    </w:p>
    <w:p w14:paraId="1A029EAF">
      <w:pPr>
        <w:pStyle w:val="24"/>
        <w:ind w:left="720" w:firstLine="200"/>
        <w:rPr>
          <w:rFonts w:hint="eastAsia" w:ascii="宋体" w:hAnsi="宋体" w:eastAsia="宋体"/>
          <w:sz w:val="18"/>
          <w:szCs w:val="18"/>
        </w:rPr>
      </w:pPr>
      <w:r>
        <w:rPr>
          <w:rFonts w:hint="eastAsia" w:ascii="宋体" w:hAnsi="宋体" w:eastAsia="宋体"/>
          <w:sz w:val="18"/>
          <w:szCs w:val="18"/>
        </w:rPr>
        <w:t>[68]</w:t>
      </w:r>
      <w:r>
        <w:rPr>
          <w:rFonts w:hint="eastAsia" w:ascii="宋体" w:hAnsi="宋体" w:eastAsia="宋体"/>
          <w:sz w:val="18"/>
          <w:szCs w:val="18"/>
        </w:rPr>
        <w:tab/>
      </w:r>
      <w:r>
        <w:rPr>
          <w:rFonts w:hint="eastAsia" w:ascii="宋体" w:hAnsi="宋体" w:eastAsia="宋体"/>
          <w:sz w:val="18"/>
          <w:szCs w:val="18"/>
        </w:rPr>
        <w:t>YANG X, YANG S, HU T, et al. What is the role of lateral lymph node dissection in rectal cancer patients with clinically suspected lateral lymph node 荟萃stasis after preoperative chemoradiotherapy? A 荟萃-analysis and systematic review [J]. Cancer medicine, 2020, 9(13): 4477-89 DOI: 10.1002/cam4.2643.</w:t>
      </w:r>
    </w:p>
    <w:p w14:paraId="33F0DFBD">
      <w:pPr>
        <w:pStyle w:val="24"/>
        <w:ind w:left="720" w:firstLine="200"/>
        <w:rPr>
          <w:rFonts w:hint="eastAsia" w:ascii="宋体" w:hAnsi="宋体" w:eastAsia="宋体"/>
          <w:sz w:val="18"/>
          <w:szCs w:val="18"/>
        </w:rPr>
      </w:pPr>
      <w:r>
        <w:rPr>
          <w:rFonts w:hint="eastAsia" w:ascii="宋体" w:hAnsi="宋体" w:eastAsia="宋体"/>
          <w:sz w:val="18"/>
          <w:szCs w:val="18"/>
        </w:rPr>
        <w:t>[69]</w:t>
      </w:r>
      <w:r>
        <w:rPr>
          <w:rFonts w:hint="eastAsia" w:ascii="宋体" w:hAnsi="宋体" w:eastAsia="宋体"/>
          <w:sz w:val="18"/>
          <w:szCs w:val="18"/>
        </w:rPr>
        <w:tab/>
      </w:r>
      <w:r>
        <w:rPr>
          <w:rFonts w:hint="eastAsia" w:ascii="宋体" w:hAnsi="宋体" w:eastAsia="宋体"/>
          <w:sz w:val="18"/>
          <w:szCs w:val="18"/>
        </w:rPr>
        <w:t>BRAENDENGEN M, TVEIT K M, BERGLUND A, et al. Randomized phase III study comparing preoperative radiotherapy with chemoradiotherapy in nonresectable rectal cancer [J]. Journal of clinical oncology : official journal of the American Society of Clinical Oncology, 2008, 26(22): 3687-94 DOI: 10.1200/jco.2007.15.3858.</w:t>
      </w:r>
    </w:p>
    <w:p w14:paraId="08C483CB">
      <w:pPr>
        <w:pStyle w:val="24"/>
        <w:ind w:left="720" w:firstLine="200"/>
        <w:rPr>
          <w:rFonts w:hint="eastAsia" w:ascii="宋体" w:hAnsi="宋体" w:eastAsia="宋体"/>
          <w:sz w:val="18"/>
          <w:szCs w:val="18"/>
        </w:rPr>
      </w:pPr>
      <w:r>
        <w:rPr>
          <w:rFonts w:hint="eastAsia" w:ascii="宋体" w:hAnsi="宋体" w:eastAsia="宋体"/>
          <w:sz w:val="18"/>
          <w:szCs w:val="18"/>
        </w:rPr>
        <w:t>[70]</w:t>
      </w:r>
      <w:r>
        <w:rPr>
          <w:rFonts w:hint="eastAsia" w:ascii="宋体" w:hAnsi="宋体" w:eastAsia="宋体"/>
          <w:sz w:val="18"/>
          <w:szCs w:val="18"/>
        </w:rPr>
        <w:tab/>
      </w:r>
      <w:r>
        <w:rPr>
          <w:rFonts w:hint="eastAsia" w:ascii="宋体" w:hAnsi="宋体" w:eastAsia="宋体"/>
          <w:sz w:val="18"/>
          <w:szCs w:val="18"/>
        </w:rPr>
        <w:t>DAS P, LIN E H, BHATIA S, et al. Preoperative chemoradiotherapy with capecitabine versus protracted infusion 5-fluorouracil for rectal cancer: a matched-pair analysis [J]. International journal of radiation oncology, biology, physics, 2006, 66(5): 1378-83 DOI: 10.1016/j.ijrobp.2006.07.1374.</w:t>
      </w:r>
    </w:p>
    <w:p w14:paraId="06298F7B">
      <w:pPr>
        <w:pStyle w:val="24"/>
        <w:ind w:left="720" w:firstLine="200"/>
        <w:rPr>
          <w:rFonts w:hint="eastAsia" w:ascii="宋体" w:hAnsi="宋体" w:eastAsia="宋体"/>
          <w:sz w:val="18"/>
          <w:szCs w:val="18"/>
        </w:rPr>
      </w:pPr>
      <w:r>
        <w:rPr>
          <w:rFonts w:hint="eastAsia" w:ascii="宋体" w:hAnsi="宋体" w:eastAsia="宋体"/>
          <w:sz w:val="18"/>
          <w:szCs w:val="18"/>
        </w:rPr>
        <w:t>[71]</w:t>
      </w:r>
      <w:r>
        <w:rPr>
          <w:rFonts w:hint="eastAsia" w:ascii="宋体" w:hAnsi="宋体" w:eastAsia="宋体"/>
          <w:sz w:val="18"/>
          <w:szCs w:val="18"/>
        </w:rPr>
        <w:tab/>
      </w:r>
      <w:r>
        <w:rPr>
          <w:rFonts w:hint="eastAsia" w:ascii="宋体" w:hAnsi="宋体" w:eastAsia="宋体"/>
          <w:sz w:val="18"/>
          <w:szCs w:val="18"/>
        </w:rPr>
        <w:t>KIM D Y, JUNG K H, KIM T H, et al. Comparison of 5-fluorouracil/leucovorin and capecitabine in preoperative chemoradiotherapy for locally advanced rectal cancer [J]. International journal of radiation oncology, biology, physics, 2007, 67(2): 378-84 DOI: 10.1016/j.ijrobp.2006.08.063.</w:t>
      </w:r>
    </w:p>
    <w:p w14:paraId="473B2F1B">
      <w:pPr>
        <w:pStyle w:val="24"/>
        <w:ind w:left="720" w:firstLine="200"/>
        <w:rPr>
          <w:rFonts w:hint="eastAsia" w:ascii="宋体" w:hAnsi="宋体" w:eastAsia="宋体"/>
          <w:sz w:val="18"/>
          <w:szCs w:val="18"/>
        </w:rPr>
      </w:pPr>
      <w:r>
        <w:rPr>
          <w:rFonts w:hint="eastAsia" w:ascii="宋体" w:hAnsi="宋体" w:eastAsia="宋体"/>
          <w:sz w:val="18"/>
          <w:szCs w:val="18"/>
        </w:rPr>
        <w:t>[72]</w:t>
      </w:r>
      <w:r>
        <w:rPr>
          <w:rFonts w:hint="eastAsia" w:ascii="宋体" w:hAnsi="宋体" w:eastAsia="宋体"/>
          <w:sz w:val="18"/>
          <w:szCs w:val="18"/>
        </w:rPr>
        <w:tab/>
      </w:r>
      <w:r>
        <w:rPr>
          <w:rFonts w:hint="eastAsia" w:ascii="宋体" w:hAnsi="宋体" w:eastAsia="宋体"/>
          <w:sz w:val="18"/>
          <w:szCs w:val="18"/>
        </w:rPr>
        <w:t>SOUGLAKOS J, ANDROULAKIS N, MAVROUDIS D, et al. Multicenter dose-finding study of concurrent capecitabine and radiotherapy as adjuvant treatment for operable rectal cancer [J]. International journal of radiation oncology, biology, physics, 2003, 56(5): 1284-7 DOI: 10.1016/s0360-3016(03)00275-x.</w:t>
      </w:r>
    </w:p>
    <w:p w14:paraId="76788865">
      <w:pPr>
        <w:pStyle w:val="24"/>
        <w:ind w:left="720" w:firstLine="200"/>
        <w:rPr>
          <w:rFonts w:hint="eastAsia" w:ascii="宋体" w:hAnsi="宋体" w:eastAsia="宋体"/>
          <w:sz w:val="18"/>
          <w:szCs w:val="18"/>
        </w:rPr>
      </w:pPr>
      <w:r>
        <w:rPr>
          <w:rFonts w:hint="eastAsia" w:ascii="宋体" w:hAnsi="宋体" w:eastAsia="宋体"/>
          <w:sz w:val="18"/>
          <w:szCs w:val="18"/>
        </w:rPr>
        <w:t>[73]</w:t>
      </w:r>
      <w:r>
        <w:rPr>
          <w:rFonts w:hint="eastAsia" w:ascii="宋体" w:hAnsi="宋体" w:eastAsia="宋体"/>
          <w:sz w:val="18"/>
          <w:szCs w:val="18"/>
        </w:rPr>
        <w:tab/>
      </w:r>
      <w:r>
        <w:rPr>
          <w:rFonts w:hint="eastAsia" w:ascii="宋体" w:hAnsi="宋体" w:eastAsia="宋体"/>
          <w:sz w:val="18"/>
          <w:szCs w:val="18"/>
        </w:rPr>
        <w:t>GéRARD J P, AZRIA D, GOURGOU-BOURGADE S, et al. Comparison of two neoadjuvant chemoradiotherapy regimens for locally advanced rectal cancer: results of the phase III trial ACCORD 12/0405-Prodige 2 [J]. Journal of clinical oncology : official journal of the American Society of Clinical Oncology, 2010, 28(10): 1638-44 DOI: 10.1200/jco.2009.25.8376.</w:t>
      </w:r>
    </w:p>
    <w:p w14:paraId="653B3740">
      <w:pPr>
        <w:pStyle w:val="24"/>
        <w:ind w:left="720" w:firstLine="200"/>
        <w:rPr>
          <w:rFonts w:hint="eastAsia" w:ascii="宋体" w:hAnsi="宋体" w:eastAsia="宋体"/>
          <w:sz w:val="18"/>
          <w:szCs w:val="18"/>
        </w:rPr>
      </w:pPr>
      <w:r>
        <w:rPr>
          <w:rFonts w:hint="eastAsia" w:ascii="宋体" w:hAnsi="宋体" w:eastAsia="宋体"/>
          <w:sz w:val="18"/>
          <w:szCs w:val="18"/>
        </w:rPr>
        <w:t>[74]</w:t>
      </w:r>
      <w:r>
        <w:rPr>
          <w:rFonts w:hint="eastAsia" w:ascii="宋体" w:hAnsi="宋体" w:eastAsia="宋体"/>
          <w:sz w:val="18"/>
          <w:szCs w:val="18"/>
        </w:rPr>
        <w:tab/>
      </w:r>
      <w:r>
        <w:rPr>
          <w:rFonts w:hint="eastAsia" w:ascii="宋体" w:hAnsi="宋体" w:eastAsia="宋体"/>
          <w:sz w:val="18"/>
          <w:szCs w:val="18"/>
        </w:rPr>
        <w:t>DENG Y, CHI P, LAN P, et al. Neoadjuvant Modified FOLFOX6 With or Without Radiation Versus Fluorouracil Plus Radiation for Locally Advanced Rectal Cancer: Final Results of the Chinese FOWARC Trial [J]. Journal of clinical oncology : official journal of the American Society of Clinical Oncology, 2019, 37(34): 3223-33 DOI: 10.1200/jco.18.02309.</w:t>
      </w:r>
    </w:p>
    <w:p w14:paraId="634BDC8A">
      <w:pPr>
        <w:pStyle w:val="24"/>
        <w:ind w:left="720" w:firstLine="200"/>
        <w:rPr>
          <w:rFonts w:hint="eastAsia" w:ascii="宋体" w:hAnsi="宋体" w:eastAsia="宋体"/>
          <w:sz w:val="18"/>
          <w:szCs w:val="18"/>
        </w:rPr>
      </w:pPr>
      <w:r>
        <w:rPr>
          <w:rFonts w:hint="eastAsia" w:ascii="宋体" w:hAnsi="宋体" w:eastAsia="宋体"/>
          <w:sz w:val="18"/>
          <w:szCs w:val="18"/>
        </w:rPr>
        <w:t>[75]</w:t>
      </w:r>
      <w:r>
        <w:rPr>
          <w:rFonts w:hint="eastAsia" w:ascii="宋体" w:hAnsi="宋体" w:eastAsia="宋体"/>
          <w:sz w:val="18"/>
          <w:szCs w:val="18"/>
        </w:rPr>
        <w:tab/>
      </w:r>
      <w:r>
        <w:rPr>
          <w:rFonts w:hint="eastAsia" w:ascii="宋体" w:hAnsi="宋体" w:eastAsia="宋体"/>
          <w:sz w:val="18"/>
          <w:szCs w:val="18"/>
        </w:rPr>
        <w:t>RöDEL C, GRAEVEN U, FIETKAU R, et al. Oxaliplatin added to fluorouracil-based preoperative chemoradiotherapy and postoperative chemotherapy of locally advanced rectal cancer (the German CAO/ARO/AIO-04 study): final results of the multicentre, open-label, randomised, phase 3 trial [J]. The Lancet Oncology, 2015, 16(8): 979-89 DOI: 10.1016/s1470-2045(15)00159-x.</w:t>
      </w:r>
    </w:p>
    <w:p w14:paraId="6BE74C5F">
      <w:pPr>
        <w:pStyle w:val="24"/>
        <w:ind w:left="720" w:firstLine="200"/>
        <w:rPr>
          <w:rFonts w:hint="eastAsia" w:ascii="宋体" w:hAnsi="宋体" w:eastAsia="宋体"/>
          <w:sz w:val="18"/>
          <w:szCs w:val="18"/>
        </w:rPr>
      </w:pPr>
      <w:r>
        <w:rPr>
          <w:rFonts w:hint="eastAsia" w:ascii="宋体" w:hAnsi="宋体" w:eastAsia="宋体"/>
          <w:sz w:val="18"/>
          <w:szCs w:val="18"/>
        </w:rPr>
        <w:t>[76]</w:t>
      </w:r>
      <w:r>
        <w:rPr>
          <w:rFonts w:hint="eastAsia" w:ascii="宋体" w:hAnsi="宋体" w:eastAsia="宋体"/>
          <w:sz w:val="18"/>
          <w:szCs w:val="18"/>
        </w:rPr>
        <w:tab/>
      </w:r>
      <w:r>
        <w:rPr>
          <w:rFonts w:hint="eastAsia" w:ascii="宋体" w:hAnsi="宋体" w:eastAsia="宋体"/>
          <w:sz w:val="18"/>
          <w:szCs w:val="18"/>
        </w:rPr>
        <w:t>SCHMOLL H J, STEIN A, VAN CUTSEM E, et al. Pre- and Postoperative Capecitabine Without or With Oxaliplatin in Locally Advanced Rectal Cancer: PETACC 6 Trial by EORTC GITCG and ROG, AIO, AGITG, BGDO, and FFCD [J]. Journal of clinical oncology : official journal of the American Society of Clinical Oncology, 2021, 39(1): 17-29 DOI: 10.1200/jco.20.01740.</w:t>
      </w:r>
    </w:p>
    <w:p w14:paraId="5838C5DD">
      <w:pPr>
        <w:pStyle w:val="24"/>
        <w:ind w:left="720" w:firstLine="200"/>
        <w:rPr>
          <w:rFonts w:hint="eastAsia" w:ascii="宋体" w:hAnsi="宋体" w:eastAsia="宋体"/>
          <w:sz w:val="18"/>
          <w:szCs w:val="18"/>
        </w:rPr>
      </w:pPr>
      <w:r>
        <w:rPr>
          <w:rFonts w:hint="eastAsia" w:ascii="宋体" w:hAnsi="宋体" w:eastAsia="宋体"/>
          <w:sz w:val="18"/>
          <w:szCs w:val="18"/>
        </w:rPr>
        <w:t>[77]</w:t>
      </w:r>
      <w:r>
        <w:rPr>
          <w:rFonts w:hint="eastAsia" w:ascii="宋体" w:hAnsi="宋体" w:eastAsia="宋体"/>
          <w:sz w:val="18"/>
          <w:szCs w:val="18"/>
        </w:rPr>
        <w:tab/>
      </w:r>
      <w:r>
        <w:rPr>
          <w:rFonts w:hint="eastAsia" w:ascii="宋体" w:hAnsi="宋体" w:eastAsia="宋体"/>
          <w:sz w:val="18"/>
          <w:szCs w:val="18"/>
        </w:rPr>
        <w:t>ASCHELE C, CIONINI L, LONARDI S, et al. Primary tumor response to preoperative chemoradiation with or without oxaliplatin in locally advanced rectal cancer: pathologic results of the STAR-01 randomized phase III trial [J]. Journal of clinical oncology : official journal of the American Society of Clinical Oncology, 2011, 29(20): 2773-80 DOI: 10.1200/jco.2010.34.4911.</w:t>
      </w:r>
    </w:p>
    <w:p w14:paraId="69FDA736">
      <w:pPr>
        <w:pStyle w:val="24"/>
        <w:ind w:left="720" w:firstLine="200"/>
        <w:rPr>
          <w:rFonts w:hint="eastAsia" w:ascii="宋体" w:hAnsi="宋体" w:eastAsia="宋体"/>
          <w:sz w:val="18"/>
          <w:szCs w:val="18"/>
        </w:rPr>
      </w:pPr>
      <w:r>
        <w:rPr>
          <w:rFonts w:hint="eastAsia" w:ascii="宋体" w:hAnsi="宋体" w:eastAsia="宋体"/>
          <w:sz w:val="18"/>
          <w:szCs w:val="18"/>
        </w:rPr>
        <w:t>[78]</w:t>
      </w:r>
      <w:r>
        <w:rPr>
          <w:rFonts w:hint="eastAsia" w:ascii="宋体" w:hAnsi="宋体" w:eastAsia="宋体"/>
          <w:sz w:val="18"/>
          <w:szCs w:val="18"/>
        </w:rPr>
        <w:tab/>
      </w:r>
      <w:r>
        <w:rPr>
          <w:rFonts w:hint="eastAsia" w:ascii="宋体" w:hAnsi="宋体" w:eastAsia="宋体"/>
          <w:sz w:val="18"/>
          <w:szCs w:val="18"/>
        </w:rPr>
        <w:t>ROH M S, YOTHERS G A, O'CONNELL M J, et al. The impact of capecitabine and oxaliplatin in the preoperative multimodality treatment in patients with carcinoma of the rectum: NSABP R-04 [J]. Journal of Clinical Oncology, 29(15_suppl): 3503- DOI: 10.1200/jco.2011.29.15_suppl.3503.</w:t>
      </w:r>
    </w:p>
    <w:p w14:paraId="6578FD80">
      <w:pPr>
        <w:pStyle w:val="24"/>
        <w:ind w:left="720" w:firstLine="200"/>
        <w:rPr>
          <w:rFonts w:hint="eastAsia" w:ascii="宋体" w:hAnsi="宋体" w:eastAsia="宋体"/>
          <w:sz w:val="18"/>
          <w:szCs w:val="18"/>
        </w:rPr>
      </w:pPr>
      <w:r>
        <w:rPr>
          <w:rFonts w:hint="eastAsia" w:ascii="宋体" w:hAnsi="宋体" w:eastAsia="宋体"/>
          <w:sz w:val="18"/>
          <w:szCs w:val="18"/>
        </w:rPr>
        <w:t>[79]</w:t>
      </w:r>
      <w:r>
        <w:rPr>
          <w:rFonts w:hint="eastAsia" w:ascii="宋体" w:hAnsi="宋体" w:eastAsia="宋体"/>
          <w:sz w:val="18"/>
          <w:szCs w:val="18"/>
        </w:rPr>
        <w:tab/>
      </w:r>
      <w:r>
        <w:rPr>
          <w:rFonts w:hint="eastAsia" w:ascii="宋体" w:hAnsi="宋体" w:eastAsia="宋体"/>
          <w:sz w:val="18"/>
          <w:szCs w:val="18"/>
        </w:rPr>
        <w:t>ZHU J, LIU A, SUN X, et al. Multicenter, Randomized, Phase III Trial of Neoadjuvant Chemoradiation With Capecitabine and Irinotecan Guided by UGT1A1 Status in Patients With Locally Advanced Rectal Cancer [J]. Journal of clinical oncology : official journal of the American Society of Clinical Oncology, 2020, 38(36): 4231-9 DOI: 10.1200/jco.20.01932.</w:t>
      </w:r>
    </w:p>
    <w:p w14:paraId="69057874">
      <w:pPr>
        <w:pStyle w:val="24"/>
        <w:ind w:left="720" w:firstLine="200"/>
        <w:rPr>
          <w:rFonts w:hint="eastAsia" w:ascii="宋体" w:hAnsi="宋体" w:eastAsia="宋体"/>
          <w:sz w:val="18"/>
          <w:szCs w:val="18"/>
        </w:rPr>
      </w:pPr>
      <w:r>
        <w:rPr>
          <w:rFonts w:hint="eastAsia" w:ascii="宋体" w:hAnsi="宋体" w:eastAsia="宋体"/>
          <w:sz w:val="18"/>
          <w:szCs w:val="18"/>
        </w:rPr>
        <w:t>[80]</w:t>
      </w:r>
      <w:r>
        <w:rPr>
          <w:rFonts w:hint="eastAsia" w:ascii="宋体" w:hAnsi="宋体" w:eastAsia="宋体"/>
          <w:sz w:val="18"/>
          <w:szCs w:val="18"/>
        </w:rPr>
        <w:tab/>
      </w:r>
      <w:r>
        <w:rPr>
          <w:rFonts w:hint="eastAsia" w:ascii="宋体" w:hAnsi="宋体" w:eastAsia="宋体"/>
          <w:sz w:val="18"/>
          <w:szCs w:val="18"/>
        </w:rPr>
        <w:t>WEISS C, ARNOLD D, DELLAS K, et al. Preoperative radiotherapy of advanced rectal cancer with capecitabine and oxaliplatin with or without cetuximab: A pooled analysis of three prospective phase I-II trials [J]. International journal of radiation oncology, biology, physics, 2010, 78(2): 472-8 DOI: 10.1016/j.ijrobp.2009.07.1718.</w:t>
      </w:r>
    </w:p>
    <w:p w14:paraId="4634B238">
      <w:pPr>
        <w:pStyle w:val="24"/>
        <w:ind w:left="720" w:firstLine="200"/>
        <w:rPr>
          <w:rFonts w:hint="eastAsia" w:ascii="宋体" w:hAnsi="宋体" w:eastAsia="宋体"/>
          <w:sz w:val="18"/>
          <w:szCs w:val="18"/>
        </w:rPr>
      </w:pPr>
      <w:r>
        <w:rPr>
          <w:rFonts w:hint="eastAsia" w:ascii="宋体" w:hAnsi="宋体" w:eastAsia="宋体"/>
          <w:sz w:val="18"/>
          <w:szCs w:val="18"/>
        </w:rPr>
        <w:t>[81]</w:t>
      </w:r>
      <w:r>
        <w:rPr>
          <w:rFonts w:hint="eastAsia" w:ascii="宋体" w:hAnsi="宋体" w:eastAsia="宋体"/>
          <w:sz w:val="18"/>
          <w:szCs w:val="18"/>
        </w:rPr>
        <w:tab/>
      </w:r>
      <w:r>
        <w:rPr>
          <w:rFonts w:hint="eastAsia" w:ascii="宋体" w:hAnsi="宋体" w:eastAsia="宋体"/>
          <w:sz w:val="18"/>
          <w:szCs w:val="18"/>
        </w:rPr>
        <w:t>VELENIK V, ZADNIK V, OMEJC M, et al. Influence of concurrent capecitabine based chemoradiotherapy with bevacizumab on the survival rate, late toxicity and health-related quality of life in locally advanced rectal cancer: a prospective phase II CRAB trial [J]. Radiology and oncology, 2020, 54(4): 461-9 DOI: 10.2478/raon-2020-0043.</w:t>
      </w:r>
    </w:p>
    <w:p w14:paraId="7838F0DD">
      <w:pPr>
        <w:pStyle w:val="24"/>
        <w:ind w:left="720" w:firstLine="200"/>
        <w:rPr>
          <w:rFonts w:hint="eastAsia" w:ascii="宋体" w:hAnsi="宋体" w:eastAsia="宋体"/>
          <w:sz w:val="18"/>
          <w:szCs w:val="18"/>
        </w:rPr>
      </w:pPr>
      <w:r>
        <w:rPr>
          <w:rFonts w:hint="eastAsia" w:ascii="宋体" w:hAnsi="宋体" w:eastAsia="宋体"/>
          <w:sz w:val="18"/>
          <w:szCs w:val="18"/>
        </w:rPr>
        <w:t>[82]</w:t>
      </w:r>
      <w:r>
        <w:rPr>
          <w:rFonts w:hint="eastAsia" w:ascii="宋体" w:hAnsi="宋体" w:eastAsia="宋体"/>
          <w:sz w:val="18"/>
          <w:szCs w:val="18"/>
        </w:rPr>
        <w:tab/>
      </w:r>
      <w:r>
        <w:rPr>
          <w:rFonts w:hint="eastAsia" w:ascii="宋体" w:hAnsi="宋体" w:eastAsia="宋体"/>
          <w:sz w:val="18"/>
          <w:szCs w:val="18"/>
        </w:rPr>
        <w:t>KONISHI T, SHINOZAKI E, MUROFUSHI K, et al. Phase II Trial of Neoadjuvant Chemotherapy, Chemoradiotherapy, and Laparoscopic Surgery with Selective Lateral Node Dissection for Poor-Risk Low Rectal Cancer [J]. Annals of surgical oncology, 2019, 26(8): 2507-13 DOI: 10.1245/s10434-019-07342-7.</w:t>
      </w:r>
    </w:p>
    <w:p w14:paraId="63225F33">
      <w:pPr>
        <w:pStyle w:val="24"/>
        <w:ind w:left="720" w:firstLine="200"/>
        <w:rPr>
          <w:rFonts w:hint="eastAsia" w:ascii="宋体" w:hAnsi="宋体" w:eastAsia="宋体"/>
          <w:sz w:val="18"/>
          <w:szCs w:val="18"/>
        </w:rPr>
      </w:pPr>
      <w:r>
        <w:rPr>
          <w:rFonts w:hint="eastAsia" w:ascii="宋体" w:hAnsi="宋体" w:eastAsia="宋体"/>
          <w:sz w:val="18"/>
          <w:szCs w:val="18"/>
        </w:rPr>
        <w:t>[83]</w:t>
      </w:r>
      <w:r>
        <w:rPr>
          <w:rFonts w:hint="eastAsia" w:ascii="宋体" w:hAnsi="宋体" w:eastAsia="宋体"/>
          <w:sz w:val="18"/>
          <w:szCs w:val="18"/>
        </w:rPr>
        <w:tab/>
      </w:r>
      <w:r>
        <w:rPr>
          <w:rFonts w:hint="eastAsia" w:ascii="宋体" w:hAnsi="宋体" w:eastAsia="宋体"/>
          <w:sz w:val="18"/>
          <w:szCs w:val="18"/>
        </w:rPr>
        <w:t>DE FELICE F, ARCHETTI L, D'AMBROSIO G, et al. Intensified Total Neoadjuvant Therapy in Patients With Locally Advanced Rectal Cancer: Long-term Results of a Prospective Phase II Study [J]. Clinical oncology (Royal College of Radiologists (Great Britain)), 2025, 37: 103698 DOI: 10.1016/j.clon.2024.103698.</w:t>
      </w:r>
    </w:p>
    <w:p w14:paraId="31338382">
      <w:pPr>
        <w:pStyle w:val="24"/>
        <w:ind w:left="720" w:firstLine="200"/>
        <w:rPr>
          <w:rFonts w:hint="eastAsia" w:ascii="宋体" w:hAnsi="宋体" w:eastAsia="宋体"/>
          <w:sz w:val="18"/>
          <w:szCs w:val="18"/>
        </w:rPr>
      </w:pPr>
      <w:r>
        <w:rPr>
          <w:rFonts w:hint="eastAsia" w:ascii="宋体" w:hAnsi="宋体" w:eastAsia="宋体"/>
          <w:sz w:val="18"/>
          <w:szCs w:val="18"/>
        </w:rPr>
        <w:t>[84]</w:t>
      </w:r>
      <w:r>
        <w:rPr>
          <w:rFonts w:hint="eastAsia" w:ascii="宋体" w:hAnsi="宋体" w:eastAsia="宋体"/>
          <w:sz w:val="18"/>
          <w:szCs w:val="18"/>
        </w:rPr>
        <w:tab/>
      </w:r>
      <w:r>
        <w:rPr>
          <w:rFonts w:hint="eastAsia" w:ascii="宋体" w:hAnsi="宋体" w:eastAsia="宋体"/>
          <w:sz w:val="18"/>
          <w:szCs w:val="18"/>
        </w:rPr>
        <w:t>CISE</w:t>
      </w:r>
      <w:r>
        <w:rPr>
          <w:rFonts w:ascii="Cambria" w:hAnsi="Cambria" w:eastAsia="宋体" w:cs="Cambria"/>
          <w:sz w:val="18"/>
          <w:szCs w:val="18"/>
        </w:rPr>
        <w:t>Ł</w:t>
      </w:r>
      <w:r>
        <w:rPr>
          <w:rFonts w:hint="eastAsia" w:ascii="宋体" w:hAnsi="宋体" w:eastAsia="宋体"/>
          <w:sz w:val="18"/>
          <w:szCs w:val="18"/>
        </w:rPr>
        <w:t xml:space="preserve"> B, PIETRZAK L, MICHALSKI W, et al. Long-course preoperative chemoradiation versus 5 × 5 Gy and consolidation chemotherapy for clinical T4 and fixed clinical T3 rectal cancer: long-term results of the randomized Polish II study [J]. Annals of oncology : official journal of the European Society for Medical Oncology, 2019, 30(8): 1298-303 DOI: 10.1093/annonc/mdz186.</w:t>
      </w:r>
    </w:p>
    <w:p w14:paraId="1D162FCE">
      <w:pPr>
        <w:pStyle w:val="24"/>
        <w:ind w:left="720" w:firstLine="200"/>
        <w:rPr>
          <w:rFonts w:hint="eastAsia" w:ascii="宋体" w:hAnsi="宋体" w:eastAsia="宋体"/>
          <w:sz w:val="18"/>
          <w:szCs w:val="18"/>
        </w:rPr>
      </w:pPr>
      <w:r>
        <w:rPr>
          <w:rFonts w:hint="eastAsia" w:ascii="宋体" w:hAnsi="宋体" w:eastAsia="宋体"/>
          <w:sz w:val="18"/>
          <w:szCs w:val="18"/>
        </w:rPr>
        <w:t>[85]</w:t>
      </w:r>
      <w:r>
        <w:rPr>
          <w:rFonts w:hint="eastAsia" w:ascii="宋体" w:hAnsi="宋体" w:eastAsia="宋体"/>
          <w:sz w:val="18"/>
          <w:szCs w:val="18"/>
        </w:rPr>
        <w:tab/>
      </w:r>
      <w:r>
        <w:rPr>
          <w:rFonts w:hint="eastAsia" w:ascii="宋体" w:hAnsi="宋体" w:eastAsia="宋体"/>
          <w:sz w:val="18"/>
          <w:szCs w:val="18"/>
        </w:rPr>
        <w:t>ASHBURN J H, KALADY M F. Radiation-Induced Problems in Colorectal Surgery [J]. Clinics in colon and rectal surgery, 2016, 29(2): 85-91 DOI: 10.1055/s-0036-1580632.</w:t>
      </w:r>
    </w:p>
    <w:p w14:paraId="4BBF1AB3">
      <w:pPr>
        <w:pStyle w:val="24"/>
        <w:ind w:left="720" w:firstLine="200"/>
        <w:rPr>
          <w:rFonts w:hint="eastAsia" w:ascii="宋体" w:hAnsi="宋体" w:eastAsia="宋体"/>
          <w:sz w:val="18"/>
          <w:szCs w:val="18"/>
        </w:rPr>
      </w:pPr>
      <w:r>
        <w:rPr>
          <w:rFonts w:hint="eastAsia" w:ascii="宋体" w:hAnsi="宋体" w:eastAsia="宋体"/>
          <w:sz w:val="18"/>
          <w:szCs w:val="18"/>
        </w:rPr>
        <w:t>[86]</w:t>
      </w:r>
      <w:r>
        <w:rPr>
          <w:rFonts w:hint="eastAsia" w:ascii="宋体" w:hAnsi="宋体" w:eastAsia="宋体"/>
          <w:sz w:val="18"/>
          <w:szCs w:val="18"/>
        </w:rPr>
        <w:tab/>
      </w:r>
      <w:r>
        <w:rPr>
          <w:rFonts w:hint="eastAsia" w:ascii="宋体" w:hAnsi="宋体" w:eastAsia="宋体"/>
          <w:sz w:val="18"/>
          <w:szCs w:val="18"/>
        </w:rPr>
        <w:t>FERNANDEZ-MARTOS C, GARCIA-ALBENIZ X, PERICAY C, et al. Chemoradiation, surgery and adjuvant chemotherapy versus induction chemotherapy followed by chemoradiation and surgery: long-term results of the Spanish GCR-3 phase II randomized trial† [J]. Annals of oncology : official journal of the European Society for Medical Oncology, 2015, 26(8): 1722-8 DOI: 10.1093/annonc/mdv223.</w:t>
      </w:r>
    </w:p>
    <w:p w14:paraId="0B2763A5">
      <w:pPr>
        <w:pStyle w:val="24"/>
        <w:ind w:left="720" w:firstLine="200"/>
        <w:rPr>
          <w:rFonts w:hint="eastAsia" w:ascii="宋体" w:hAnsi="宋体" w:eastAsia="宋体"/>
          <w:sz w:val="18"/>
          <w:szCs w:val="18"/>
        </w:rPr>
      </w:pPr>
      <w:r>
        <w:rPr>
          <w:rFonts w:hint="eastAsia" w:ascii="宋体" w:hAnsi="宋体" w:eastAsia="宋体"/>
          <w:sz w:val="18"/>
          <w:szCs w:val="18"/>
        </w:rPr>
        <w:t>[87]</w:t>
      </w:r>
      <w:r>
        <w:rPr>
          <w:rFonts w:hint="eastAsia" w:ascii="宋体" w:hAnsi="宋体" w:eastAsia="宋体"/>
          <w:sz w:val="18"/>
          <w:szCs w:val="18"/>
        </w:rPr>
        <w:tab/>
      </w:r>
      <w:r>
        <w:rPr>
          <w:rFonts w:hint="eastAsia" w:ascii="宋体" w:hAnsi="宋体" w:eastAsia="宋体"/>
          <w:sz w:val="18"/>
          <w:szCs w:val="18"/>
        </w:rPr>
        <w:t>PEREZ K, SAFRAN H, SIKOV W, et al. Complete Neoadjuvant Treatment for Rectal Cancer: The Brown University Oncology Group CONTRE Study [J]. American journal of clinical oncology, 2017, 40(3): 283-7 DOI: 10.1097/coc.0000000000000149.</w:t>
      </w:r>
    </w:p>
    <w:p w14:paraId="53110C9F">
      <w:pPr>
        <w:pStyle w:val="24"/>
        <w:ind w:left="720" w:firstLine="200"/>
        <w:rPr>
          <w:rFonts w:hint="eastAsia" w:ascii="宋体" w:hAnsi="宋体" w:eastAsia="宋体"/>
          <w:sz w:val="18"/>
          <w:szCs w:val="18"/>
        </w:rPr>
      </w:pPr>
      <w:r>
        <w:rPr>
          <w:rFonts w:hint="eastAsia" w:ascii="宋体" w:hAnsi="宋体" w:eastAsia="宋体"/>
          <w:sz w:val="18"/>
          <w:szCs w:val="18"/>
        </w:rPr>
        <w:t>[88]</w:t>
      </w:r>
      <w:r>
        <w:rPr>
          <w:rFonts w:hint="eastAsia" w:ascii="宋体" w:hAnsi="宋体" w:eastAsia="宋体"/>
          <w:sz w:val="18"/>
          <w:szCs w:val="18"/>
        </w:rPr>
        <w:tab/>
      </w:r>
      <w:r>
        <w:rPr>
          <w:rFonts w:hint="eastAsia" w:ascii="宋体" w:hAnsi="宋体" w:eastAsia="宋体"/>
          <w:sz w:val="18"/>
          <w:szCs w:val="18"/>
        </w:rPr>
        <w:t>MARCO M R, ZHOU L, PATIL S, et al. Consolidation mFOLFOX6 Chemotherapy After Chemoradiotherapy Improves Survival in Patients With Locally Advanced Rectal Cancer: Final Results of a Multicenter Phase II Trial [J]. Diseases of the colon and rectum, 2018, 61(10): 1146-55 DOI: 10.1097/dcr.0000000000001207.</w:t>
      </w:r>
    </w:p>
    <w:p w14:paraId="5D55F1DB">
      <w:pPr>
        <w:pStyle w:val="24"/>
        <w:ind w:left="720" w:firstLine="200"/>
        <w:rPr>
          <w:rFonts w:hint="eastAsia" w:ascii="宋体" w:hAnsi="宋体" w:eastAsia="宋体"/>
          <w:sz w:val="18"/>
          <w:szCs w:val="18"/>
        </w:rPr>
      </w:pPr>
      <w:r>
        <w:rPr>
          <w:rFonts w:hint="eastAsia" w:ascii="宋体" w:hAnsi="宋体" w:eastAsia="宋体"/>
          <w:sz w:val="18"/>
          <w:szCs w:val="18"/>
        </w:rPr>
        <w:t>[89]</w:t>
      </w:r>
      <w:r>
        <w:rPr>
          <w:rFonts w:hint="eastAsia" w:ascii="宋体" w:hAnsi="宋体" w:eastAsia="宋体"/>
          <w:sz w:val="18"/>
          <w:szCs w:val="18"/>
        </w:rPr>
        <w:tab/>
      </w:r>
      <w:r>
        <w:rPr>
          <w:rFonts w:hint="eastAsia" w:ascii="宋体" w:hAnsi="宋体" w:eastAsia="宋体"/>
          <w:sz w:val="18"/>
          <w:szCs w:val="18"/>
        </w:rPr>
        <w:t>FOKAS E, ALLGäUER M, POLAT B, et al. Randomized Phase II Trial of Chemoradiotherapy Plus Induction or Consolidation Chemotherapy as Total Neoadjuvant Therapy for Locally Advanced Rectal Cancer: CAO/ARO/AIO-12 [J]. Journal of clinical oncology : official journal of the American Society of Clinical Oncology, 2019, 37(34): 3212-22 DOI: 10.1200/jco.19.00308.</w:t>
      </w:r>
    </w:p>
    <w:p w14:paraId="0C45C4AC">
      <w:pPr>
        <w:pStyle w:val="24"/>
        <w:ind w:left="720" w:firstLine="200"/>
        <w:rPr>
          <w:rFonts w:hint="eastAsia" w:ascii="宋体" w:hAnsi="宋体" w:eastAsia="宋体"/>
          <w:sz w:val="18"/>
          <w:szCs w:val="18"/>
        </w:rPr>
      </w:pPr>
      <w:r>
        <w:rPr>
          <w:rFonts w:hint="eastAsia" w:ascii="宋体" w:hAnsi="宋体" w:eastAsia="宋体"/>
          <w:sz w:val="18"/>
          <w:szCs w:val="18"/>
        </w:rPr>
        <w:t>[90]</w:t>
      </w:r>
      <w:r>
        <w:rPr>
          <w:rFonts w:hint="eastAsia" w:ascii="宋体" w:hAnsi="宋体" w:eastAsia="宋体"/>
          <w:sz w:val="18"/>
          <w:szCs w:val="18"/>
        </w:rPr>
        <w:tab/>
      </w:r>
      <w:r>
        <w:rPr>
          <w:rFonts w:hint="eastAsia" w:ascii="宋体" w:hAnsi="宋体" w:eastAsia="宋体"/>
          <w:sz w:val="18"/>
          <w:szCs w:val="18"/>
        </w:rPr>
        <w:t>SHAMSEDDINE A, ZEIDAN Y H, EL HUSSEINI Z, et al. Efficacy and safety-in analysis of short-course radiation followed by mFOLFOX-6 plus avelumab for locally advanced rectal adenocarcinoma [J]. Radiation oncology (London, England), 2020, 15(1): 233 DOI: 10.1186/s13014-020-01673-6.</w:t>
      </w:r>
    </w:p>
    <w:p w14:paraId="3F90047F">
      <w:pPr>
        <w:pStyle w:val="24"/>
        <w:ind w:left="720" w:firstLine="200"/>
        <w:rPr>
          <w:rFonts w:hint="eastAsia" w:ascii="宋体" w:hAnsi="宋体" w:eastAsia="宋体"/>
          <w:sz w:val="18"/>
          <w:szCs w:val="18"/>
        </w:rPr>
      </w:pPr>
      <w:r>
        <w:rPr>
          <w:rFonts w:hint="eastAsia" w:ascii="宋体" w:hAnsi="宋体" w:eastAsia="宋体"/>
          <w:sz w:val="18"/>
          <w:szCs w:val="18"/>
        </w:rPr>
        <w:t>[91]</w:t>
      </w:r>
      <w:r>
        <w:rPr>
          <w:rFonts w:hint="eastAsia" w:ascii="宋体" w:hAnsi="宋体" w:eastAsia="宋体"/>
          <w:sz w:val="18"/>
          <w:szCs w:val="18"/>
        </w:rPr>
        <w:tab/>
      </w:r>
      <w:r>
        <w:rPr>
          <w:rFonts w:hint="eastAsia" w:ascii="宋体" w:hAnsi="宋体" w:eastAsia="宋体"/>
          <w:sz w:val="18"/>
          <w:szCs w:val="18"/>
        </w:rPr>
        <w:t>RAHMA O E, YOTHERS G, HONG T S, et al. Use of Total Neoadjuvant Therapy for Locally Advanced Rectal Cancer: Initial Results From the Pembrolizumab Arm of a Phase 2 Randomized Clinical Trial [J]. JAMA oncology, 2021, 7(8): 1225-30 DOI: 10.1001/jamaoncol.2021.1683.</w:t>
      </w:r>
    </w:p>
    <w:p w14:paraId="61F80C73">
      <w:pPr>
        <w:pStyle w:val="24"/>
        <w:ind w:left="720" w:firstLine="200"/>
        <w:rPr>
          <w:rFonts w:hint="eastAsia" w:ascii="宋体" w:hAnsi="宋体" w:eastAsia="宋体"/>
          <w:sz w:val="18"/>
          <w:szCs w:val="18"/>
        </w:rPr>
      </w:pPr>
      <w:r>
        <w:rPr>
          <w:rFonts w:hint="eastAsia" w:ascii="宋体" w:hAnsi="宋体" w:eastAsia="宋体"/>
          <w:sz w:val="18"/>
          <w:szCs w:val="18"/>
        </w:rPr>
        <w:t>[92]</w:t>
      </w:r>
      <w:r>
        <w:rPr>
          <w:rFonts w:hint="eastAsia" w:ascii="宋体" w:hAnsi="宋体" w:eastAsia="宋体"/>
          <w:sz w:val="18"/>
          <w:szCs w:val="18"/>
        </w:rPr>
        <w:tab/>
      </w:r>
      <w:r>
        <w:rPr>
          <w:rFonts w:hint="eastAsia" w:ascii="宋体" w:hAnsi="宋体" w:eastAsia="宋体"/>
          <w:sz w:val="18"/>
          <w:szCs w:val="18"/>
        </w:rPr>
        <w:t>BANDO H, TSUKADA Y, INAMORI K, et al. Preoperative Chemoradiotherapy plus Nivolumab before Surgery in Patients with Microsatellite Stable and Microsatellite Instability-High Locally Advanced Rectal Cancer [J]. Clinical cancer research : an official journal of the American Association for Cancer Research, 2022, 28(6): 1136-46 DOI: 10.1158/1078-0432.Ccr-21-3213.</w:t>
      </w:r>
    </w:p>
    <w:p w14:paraId="6B69C05D">
      <w:pPr>
        <w:pStyle w:val="24"/>
        <w:ind w:left="720" w:firstLine="200"/>
        <w:rPr>
          <w:rFonts w:hint="eastAsia" w:ascii="宋体" w:hAnsi="宋体" w:eastAsia="宋体"/>
          <w:sz w:val="18"/>
          <w:szCs w:val="18"/>
        </w:rPr>
      </w:pPr>
      <w:r>
        <w:rPr>
          <w:rFonts w:hint="eastAsia" w:ascii="宋体" w:hAnsi="宋体" w:eastAsia="宋体"/>
          <w:sz w:val="18"/>
          <w:szCs w:val="18"/>
        </w:rPr>
        <w:t>[93]</w:t>
      </w:r>
      <w:r>
        <w:rPr>
          <w:rFonts w:hint="eastAsia" w:ascii="宋体" w:hAnsi="宋体" w:eastAsia="宋体"/>
          <w:sz w:val="18"/>
          <w:szCs w:val="18"/>
        </w:rPr>
        <w:tab/>
      </w:r>
      <w:r>
        <w:rPr>
          <w:rFonts w:hint="eastAsia" w:ascii="宋体" w:hAnsi="宋体" w:eastAsia="宋体"/>
          <w:sz w:val="18"/>
          <w:szCs w:val="18"/>
        </w:rPr>
        <w:t>GRASSI E, ZINGARETTI C, PETRACCI E, et al. Phase II study of capecitabine-based concomitant chemoradiation followed by durvalumab as a neoadjuvant strategy in locally advanced rectal cancer: the PANDORA trial [J]. ESMO open, 2023, 8(5): 101824 DOI: 10.1016/j.esmoop.2023.101824.</w:t>
      </w:r>
    </w:p>
    <w:p w14:paraId="03236A6B">
      <w:pPr>
        <w:pStyle w:val="24"/>
        <w:ind w:left="720" w:firstLine="200"/>
        <w:rPr>
          <w:rFonts w:hint="eastAsia" w:ascii="宋体" w:hAnsi="宋体" w:eastAsia="宋体"/>
          <w:sz w:val="18"/>
          <w:szCs w:val="18"/>
        </w:rPr>
      </w:pPr>
      <w:r>
        <w:rPr>
          <w:rFonts w:hint="eastAsia" w:ascii="宋体" w:hAnsi="宋体" w:eastAsia="宋体"/>
          <w:sz w:val="18"/>
          <w:szCs w:val="18"/>
        </w:rPr>
        <w:t>[94]</w:t>
      </w:r>
      <w:r>
        <w:rPr>
          <w:rFonts w:hint="eastAsia" w:ascii="宋体" w:hAnsi="宋体" w:eastAsia="宋体"/>
          <w:sz w:val="18"/>
          <w:szCs w:val="18"/>
        </w:rPr>
        <w:tab/>
      </w:r>
      <w:r>
        <w:rPr>
          <w:rFonts w:hint="eastAsia" w:ascii="宋体" w:hAnsi="宋体" w:eastAsia="宋体"/>
          <w:sz w:val="18"/>
          <w:szCs w:val="18"/>
        </w:rPr>
        <w:t>LI Y, PAN C, GAO Y, et al. Total Neoadjuvant Therapy With PD-1 Blockade for High-Risk Proficient Mismatch Repair Rectal Cancer [J]. JAMA surgery, 2024, 159(5): 529-37 DOI: 10.1001/jamasurg.2023.7996 %J JAMA Surgery.</w:t>
      </w:r>
    </w:p>
    <w:p w14:paraId="12F322E0">
      <w:pPr>
        <w:pStyle w:val="24"/>
        <w:ind w:left="720" w:firstLine="200"/>
        <w:rPr>
          <w:rFonts w:hint="eastAsia" w:ascii="宋体" w:hAnsi="宋体" w:eastAsia="宋体"/>
          <w:sz w:val="18"/>
          <w:szCs w:val="18"/>
        </w:rPr>
      </w:pPr>
      <w:r>
        <w:rPr>
          <w:rFonts w:hint="eastAsia" w:ascii="宋体" w:hAnsi="宋体" w:eastAsia="宋体"/>
          <w:sz w:val="18"/>
          <w:szCs w:val="18"/>
        </w:rPr>
        <w:t>[95]</w:t>
      </w:r>
      <w:r>
        <w:rPr>
          <w:rFonts w:hint="eastAsia" w:ascii="宋体" w:hAnsi="宋体" w:eastAsia="宋体"/>
          <w:sz w:val="18"/>
          <w:szCs w:val="18"/>
        </w:rPr>
        <w:tab/>
      </w:r>
      <w:r>
        <w:rPr>
          <w:rFonts w:hint="eastAsia" w:ascii="宋体" w:hAnsi="宋体" w:eastAsia="宋体"/>
          <w:sz w:val="18"/>
          <w:szCs w:val="18"/>
        </w:rPr>
        <w:t>YANG Z, GAO J, ZHENG J, et al. Efficacy and safety of PD-1 blockade plus long-course chemoradiotherapy in locally advanced rectal cancer (NECTAR): a multi-center phase 2 study [J]. Signal Transduction and Targeted Therapy, 2024, 9(1): 56 DOI: 10.1038/s41392-024-01762-y.</w:t>
      </w:r>
    </w:p>
    <w:p w14:paraId="0E8952C1">
      <w:pPr>
        <w:pStyle w:val="24"/>
        <w:ind w:left="720" w:firstLine="200"/>
        <w:rPr>
          <w:rFonts w:hint="eastAsia" w:ascii="宋体" w:hAnsi="宋体" w:eastAsia="宋体"/>
          <w:sz w:val="18"/>
          <w:szCs w:val="18"/>
        </w:rPr>
      </w:pPr>
      <w:r>
        <w:rPr>
          <w:rFonts w:hint="eastAsia" w:ascii="宋体" w:hAnsi="宋体" w:eastAsia="宋体"/>
          <w:sz w:val="18"/>
          <w:szCs w:val="18"/>
        </w:rPr>
        <w:t>[96]</w:t>
      </w:r>
      <w:r>
        <w:rPr>
          <w:rFonts w:hint="eastAsia" w:ascii="宋体" w:hAnsi="宋体" w:eastAsia="宋体"/>
          <w:sz w:val="18"/>
          <w:szCs w:val="18"/>
        </w:rPr>
        <w:tab/>
      </w:r>
      <w:r>
        <w:rPr>
          <w:rFonts w:hint="eastAsia" w:ascii="宋体" w:hAnsi="宋体" w:eastAsia="宋体"/>
          <w:sz w:val="18"/>
          <w:szCs w:val="18"/>
        </w:rPr>
        <w:t>XIA F, WANG Y, WANG H, et al. Randomized Phase II Trial of Immunotherapy-Based Total Neoadjuvant Therapy for Proficient Mismatch Repair or Microsatellite Stable Locally Advanced Rectal Cancer (TORCH) [J]. 2024, 42(28): 3308-18 DOI: 10.1200/jco.23.02261.</w:t>
      </w:r>
    </w:p>
    <w:p w14:paraId="663E8C6F">
      <w:pPr>
        <w:pStyle w:val="24"/>
        <w:ind w:left="720" w:firstLine="200"/>
        <w:rPr>
          <w:rFonts w:hint="eastAsia" w:ascii="宋体" w:hAnsi="宋体" w:eastAsia="宋体"/>
          <w:sz w:val="18"/>
          <w:szCs w:val="18"/>
        </w:rPr>
      </w:pPr>
      <w:r>
        <w:rPr>
          <w:rFonts w:hint="eastAsia" w:ascii="宋体" w:hAnsi="宋体" w:eastAsia="宋体"/>
          <w:sz w:val="18"/>
          <w:szCs w:val="18"/>
        </w:rPr>
        <w:t>[97]</w:t>
      </w:r>
      <w:r>
        <w:rPr>
          <w:rFonts w:hint="eastAsia" w:ascii="宋体" w:hAnsi="宋体" w:eastAsia="宋体"/>
          <w:sz w:val="18"/>
          <w:szCs w:val="18"/>
        </w:rPr>
        <w:tab/>
      </w:r>
      <w:r>
        <w:rPr>
          <w:rFonts w:hint="eastAsia" w:ascii="宋体" w:hAnsi="宋体" w:eastAsia="宋体"/>
          <w:sz w:val="18"/>
          <w:szCs w:val="18"/>
        </w:rPr>
        <w:t>WANG F, LAI C, LV Y, et al. Efficacy and safety of combining short-course neoadjuvant chemoradiotherapy with envafolimab in locally advanced rectal cancer patients with microsatellite stability: a phase II PRECAM experimental study [J]. International journal of surgery (London, England), 2025, 111(1): 334-45 DOI: 10.1097/js9.0000000000001960.</w:t>
      </w:r>
    </w:p>
    <w:p w14:paraId="00E24A2B">
      <w:pPr>
        <w:pStyle w:val="24"/>
        <w:ind w:left="720" w:firstLine="200"/>
        <w:rPr>
          <w:rFonts w:hint="eastAsia" w:ascii="宋体" w:hAnsi="宋体" w:eastAsia="宋体"/>
          <w:sz w:val="18"/>
          <w:szCs w:val="18"/>
        </w:rPr>
      </w:pPr>
      <w:r>
        <w:rPr>
          <w:rFonts w:hint="eastAsia" w:ascii="宋体" w:hAnsi="宋体" w:eastAsia="宋体"/>
          <w:sz w:val="18"/>
          <w:szCs w:val="18"/>
        </w:rPr>
        <w:t>[98]</w:t>
      </w:r>
      <w:r>
        <w:rPr>
          <w:rFonts w:hint="eastAsia" w:ascii="宋体" w:hAnsi="宋体" w:eastAsia="宋体"/>
          <w:sz w:val="18"/>
          <w:szCs w:val="18"/>
        </w:rPr>
        <w:tab/>
      </w:r>
      <w:r>
        <w:rPr>
          <w:rFonts w:hint="eastAsia" w:ascii="宋体" w:hAnsi="宋体" w:eastAsia="宋体"/>
          <w:sz w:val="18"/>
          <w:szCs w:val="18"/>
        </w:rPr>
        <w:t>XIAO W W, CHEN G, GAO Y H, et al. Effect of neoadjuvant chemoradiotherapy with or without PD-1 antibody sintilimab in pMMR locally advanced rectal cancer: A randomized clinical trial [J]. Cancer cell, 2024, 42(9): 1570-81.e4 DOI: 10.1016/j.ccell.2024.07.004.</w:t>
      </w:r>
    </w:p>
    <w:p w14:paraId="6C040E84">
      <w:pPr>
        <w:pStyle w:val="24"/>
        <w:ind w:left="720" w:firstLine="200"/>
        <w:rPr>
          <w:rFonts w:hint="eastAsia" w:ascii="宋体" w:hAnsi="宋体" w:eastAsia="宋体"/>
          <w:sz w:val="18"/>
          <w:szCs w:val="18"/>
        </w:rPr>
      </w:pPr>
      <w:r>
        <w:rPr>
          <w:rFonts w:hint="eastAsia" w:ascii="宋体" w:hAnsi="宋体" w:eastAsia="宋体"/>
          <w:sz w:val="18"/>
          <w:szCs w:val="18"/>
        </w:rPr>
        <w:t>[99]</w:t>
      </w:r>
      <w:r>
        <w:rPr>
          <w:rFonts w:hint="eastAsia" w:ascii="宋体" w:hAnsi="宋体" w:eastAsia="宋体"/>
          <w:sz w:val="18"/>
          <w:szCs w:val="18"/>
        </w:rPr>
        <w:tab/>
      </w:r>
      <w:r>
        <w:rPr>
          <w:rFonts w:hint="eastAsia" w:ascii="宋体" w:hAnsi="宋体" w:eastAsia="宋体"/>
          <w:sz w:val="18"/>
          <w:szCs w:val="18"/>
        </w:rPr>
        <w:t>LIN Z Y, ZHANG P, CHI P, et al. Neoadjuvant short-course radiotherapy followed by camrelizumab and chemotherapy in locally advanced rectal cancer (UNION): early outcomes of a multicenter randomized phase III trial [J]. Annals of oncology : official journal of the European Society for Medical Oncology, 2024, 35(10): 882-91 DOI: 10.1016/j.annonc.2024.06.015.</w:t>
      </w:r>
    </w:p>
    <w:p w14:paraId="1802877A">
      <w:pPr>
        <w:pStyle w:val="24"/>
        <w:ind w:left="720" w:firstLine="200"/>
        <w:rPr>
          <w:rFonts w:hint="eastAsia" w:ascii="宋体" w:hAnsi="宋体" w:eastAsia="宋体"/>
          <w:sz w:val="18"/>
          <w:szCs w:val="18"/>
        </w:rPr>
      </w:pPr>
      <w:r>
        <w:rPr>
          <w:rFonts w:hint="eastAsia" w:ascii="宋体" w:hAnsi="宋体" w:eastAsia="宋体"/>
          <w:sz w:val="18"/>
          <w:szCs w:val="18"/>
        </w:rPr>
        <w:t>[100]</w:t>
      </w:r>
      <w:r>
        <w:rPr>
          <w:rFonts w:hint="eastAsia" w:ascii="宋体" w:hAnsi="宋体" w:eastAsia="宋体"/>
          <w:sz w:val="18"/>
          <w:szCs w:val="18"/>
        </w:rPr>
        <w:tab/>
      </w:r>
      <w:r>
        <w:rPr>
          <w:rFonts w:hint="eastAsia" w:ascii="宋体" w:hAnsi="宋体" w:eastAsia="宋体"/>
          <w:sz w:val="18"/>
          <w:szCs w:val="18"/>
        </w:rPr>
        <w:t>YANG Y, PANG K, LIN G, et al. Neoadjuvant chemoradiation with or without PD-1 blockade in locally advanced rectal cancer: a randomized phase 2 trial [J]. Nature Medicine, 2025, 31(2): 449-56 DOI: 10.1038/s41591-024-03360-5.</w:t>
      </w:r>
    </w:p>
    <w:p w14:paraId="55689C19">
      <w:pPr>
        <w:pStyle w:val="24"/>
        <w:ind w:left="720" w:firstLine="200"/>
        <w:rPr>
          <w:rFonts w:hint="eastAsia" w:ascii="宋体" w:hAnsi="宋体" w:eastAsia="宋体"/>
          <w:sz w:val="18"/>
          <w:szCs w:val="18"/>
        </w:rPr>
      </w:pPr>
      <w:r>
        <w:rPr>
          <w:rFonts w:hint="eastAsia" w:ascii="宋体" w:hAnsi="宋体" w:eastAsia="宋体"/>
          <w:sz w:val="18"/>
          <w:szCs w:val="18"/>
        </w:rPr>
        <w:t>[101]</w:t>
      </w:r>
      <w:r>
        <w:rPr>
          <w:rFonts w:hint="eastAsia" w:ascii="宋体" w:hAnsi="宋体" w:eastAsia="宋体"/>
          <w:sz w:val="18"/>
          <w:szCs w:val="18"/>
        </w:rPr>
        <w:tab/>
      </w:r>
      <w:r>
        <w:rPr>
          <w:rFonts w:hint="eastAsia" w:ascii="宋体" w:hAnsi="宋体" w:eastAsia="宋体"/>
          <w:sz w:val="18"/>
          <w:szCs w:val="18"/>
        </w:rPr>
        <w:t>GEORGE T J, YOTHERS G, RAHMA O E, et al. Long-term results from NRG-GI002: A phase II clinical trial platform using total neoadjuvant therapy (TNT) in locally advanced rectal cancer (LARC) [J]. Journal of Clinical Oncology, 2023, 41(4_suppl): 7- DOI: 10.1200/JCO.2023.41.4_suppl.7.</w:t>
      </w:r>
    </w:p>
    <w:p w14:paraId="0B2E5E94">
      <w:pPr>
        <w:pStyle w:val="24"/>
        <w:ind w:left="720" w:firstLine="200"/>
        <w:rPr>
          <w:rFonts w:hint="eastAsia" w:ascii="宋体" w:hAnsi="宋体" w:eastAsia="宋体"/>
          <w:sz w:val="18"/>
          <w:szCs w:val="18"/>
        </w:rPr>
      </w:pPr>
      <w:r>
        <w:rPr>
          <w:rFonts w:hint="eastAsia" w:ascii="宋体" w:hAnsi="宋体" w:eastAsia="宋体"/>
          <w:sz w:val="18"/>
          <w:szCs w:val="18"/>
        </w:rPr>
        <w:t>[102]</w:t>
      </w:r>
      <w:r>
        <w:rPr>
          <w:rFonts w:hint="eastAsia" w:ascii="宋体" w:hAnsi="宋体" w:eastAsia="宋体"/>
          <w:sz w:val="18"/>
          <w:szCs w:val="18"/>
        </w:rPr>
        <w:tab/>
      </w:r>
      <w:r>
        <w:rPr>
          <w:rFonts w:hint="eastAsia" w:ascii="宋体" w:hAnsi="宋体" w:eastAsia="宋体"/>
          <w:sz w:val="18"/>
          <w:szCs w:val="18"/>
        </w:rPr>
        <w:t>HENDREN S K, O'CONNOR B I, LIU M, et al. Prevalence of male and female sexual dysfunction is high following surgery for rectal cancer [J]. Annals of surgery, 2005, 242(2): 212-23 DOI: 10.1097/01.sla.0000171299.43954.ce.</w:t>
      </w:r>
    </w:p>
    <w:p w14:paraId="5BAB04D7">
      <w:pPr>
        <w:pStyle w:val="24"/>
        <w:ind w:left="720" w:firstLine="200"/>
        <w:rPr>
          <w:rFonts w:hint="eastAsia" w:ascii="宋体" w:hAnsi="宋体" w:eastAsia="宋体"/>
          <w:sz w:val="18"/>
          <w:szCs w:val="18"/>
        </w:rPr>
      </w:pPr>
      <w:r>
        <w:rPr>
          <w:rFonts w:hint="eastAsia" w:ascii="宋体" w:hAnsi="宋体" w:eastAsia="宋体"/>
          <w:sz w:val="18"/>
          <w:szCs w:val="18"/>
        </w:rPr>
        <w:t>[103]</w:t>
      </w:r>
      <w:r>
        <w:rPr>
          <w:rFonts w:hint="eastAsia" w:ascii="宋体" w:hAnsi="宋体" w:eastAsia="宋体"/>
          <w:sz w:val="18"/>
          <w:szCs w:val="18"/>
        </w:rPr>
        <w:tab/>
      </w:r>
      <w:r>
        <w:rPr>
          <w:rFonts w:hint="eastAsia" w:ascii="宋体" w:hAnsi="宋体" w:eastAsia="宋体"/>
          <w:sz w:val="18"/>
          <w:szCs w:val="18"/>
        </w:rPr>
        <w:t>VERHEIJ F S, OMER D M, WILLIAMS H, et al. Long-Term Results of Organ Preservation in Patients With Rectal Adenocarcinoma Treated With Total Neoadjuvant Therapy: The Randomized Phase II OPRA Trial [J]. Journal of clinical oncology : official journal of the American Society of Clinical Oncology, 2024, 42(5): 500-6 DOI: 10.1200/jco.23.01208.</w:t>
      </w:r>
    </w:p>
    <w:p w14:paraId="3364B653">
      <w:pPr>
        <w:pStyle w:val="24"/>
        <w:ind w:left="720" w:firstLine="200"/>
        <w:rPr>
          <w:rFonts w:hint="eastAsia" w:ascii="宋体" w:hAnsi="宋体" w:eastAsia="宋体"/>
          <w:sz w:val="18"/>
          <w:szCs w:val="18"/>
        </w:rPr>
      </w:pPr>
      <w:r>
        <w:rPr>
          <w:rFonts w:hint="eastAsia" w:ascii="宋体" w:hAnsi="宋体" w:eastAsia="宋体"/>
          <w:sz w:val="18"/>
          <w:szCs w:val="18"/>
        </w:rPr>
        <w:t>[104]</w:t>
      </w:r>
      <w:r>
        <w:rPr>
          <w:rFonts w:hint="eastAsia" w:ascii="宋体" w:hAnsi="宋体" w:eastAsia="宋体"/>
          <w:sz w:val="18"/>
          <w:szCs w:val="18"/>
        </w:rPr>
        <w:tab/>
      </w:r>
      <w:r>
        <w:rPr>
          <w:rFonts w:hint="eastAsia" w:ascii="宋体" w:hAnsi="宋体" w:eastAsia="宋体"/>
          <w:sz w:val="18"/>
          <w:szCs w:val="18"/>
        </w:rPr>
        <w:t>WANG L, ZHANG X Y, ZHAO Y M, et al. Intentional Watch and Wait or Organ Preservation Surgery Following Neoadjuvant Chemoradiotherapy Plus Consolidation CAPEOX for MRI-defined Low-risk Rectal Cancer: Findings From a Prospective Phase 2 Trial (PKUCH-R01 Trial, NCT02860234) [J]. Annals of surgery, 2023, 277(4): 647-54 DOI: 10.1097/sla.0000000000005507.</w:t>
      </w:r>
    </w:p>
    <w:p w14:paraId="286312F8">
      <w:pPr>
        <w:pStyle w:val="24"/>
        <w:ind w:left="720" w:firstLine="200"/>
        <w:rPr>
          <w:rFonts w:hint="eastAsia" w:ascii="宋体" w:hAnsi="宋体" w:eastAsia="宋体"/>
          <w:sz w:val="18"/>
          <w:szCs w:val="18"/>
        </w:rPr>
      </w:pPr>
      <w:r>
        <w:rPr>
          <w:rFonts w:hint="eastAsia" w:ascii="宋体" w:hAnsi="宋体" w:eastAsia="宋体"/>
          <w:sz w:val="18"/>
          <w:szCs w:val="18"/>
        </w:rPr>
        <w:t>[105]</w:t>
      </w:r>
      <w:r>
        <w:rPr>
          <w:rFonts w:hint="eastAsia" w:ascii="宋体" w:hAnsi="宋体" w:eastAsia="宋体"/>
          <w:sz w:val="18"/>
          <w:szCs w:val="18"/>
        </w:rPr>
        <w:tab/>
      </w:r>
      <w:r>
        <w:rPr>
          <w:rFonts w:hint="eastAsia" w:ascii="宋体" w:hAnsi="宋体" w:eastAsia="宋体"/>
          <w:sz w:val="18"/>
          <w:szCs w:val="18"/>
        </w:rPr>
        <w:t>FERNANDEZ L M, SãO JULIãO G P, FIGUEIREDO N L, et al. Conditional recurrence-free survival of clinical complete responders managed by watch and wait after neoadjuvant chemoradiotherapy for rectal cancer in the International Watch &amp; Wait Database: a retrospective, international, multicentre registry study [J]. The Lancet Oncology, 2021, 22(1): 43-50 DOI: 10.1016/s1470-2045(20)30557-x.</w:t>
      </w:r>
    </w:p>
    <w:p w14:paraId="5E5068B6">
      <w:pPr>
        <w:pStyle w:val="24"/>
        <w:ind w:left="720" w:firstLine="200"/>
        <w:rPr>
          <w:rFonts w:hint="eastAsia" w:ascii="宋体" w:hAnsi="宋体" w:eastAsia="宋体"/>
          <w:sz w:val="18"/>
          <w:szCs w:val="18"/>
        </w:rPr>
      </w:pPr>
      <w:r>
        <w:rPr>
          <w:rFonts w:hint="eastAsia" w:ascii="宋体" w:hAnsi="宋体" w:eastAsia="宋体"/>
          <w:sz w:val="18"/>
          <w:szCs w:val="18"/>
        </w:rPr>
        <w:t>[106]</w:t>
      </w:r>
      <w:r>
        <w:rPr>
          <w:rFonts w:hint="eastAsia" w:ascii="宋体" w:hAnsi="宋体" w:eastAsia="宋体"/>
          <w:sz w:val="18"/>
          <w:szCs w:val="18"/>
        </w:rPr>
        <w:tab/>
      </w:r>
      <w:r>
        <w:rPr>
          <w:rFonts w:hint="eastAsia" w:ascii="宋体" w:hAnsi="宋体" w:eastAsia="宋体"/>
          <w:sz w:val="18"/>
          <w:szCs w:val="18"/>
        </w:rPr>
        <w:t>VAN DER VALK M J M, HILLING D E, BASTIAANNET E, et al. Long-term outcomes of clinical complete responders after neoadjuvant treatment for rectal cancer in the International Watch &amp; Wait Database (IWWD): an international multicentre registry study [J]. Lancet (London, England), 2018, 391(10139): 2537-45 DOI: 10.1016/s0140-6736(18)31078-x.</w:t>
      </w:r>
    </w:p>
    <w:p w14:paraId="01E9862A">
      <w:pPr>
        <w:pStyle w:val="24"/>
        <w:ind w:left="720" w:firstLine="200"/>
        <w:rPr>
          <w:rFonts w:hint="eastAsia" w:ascii="宋体" w:hAnsi="宋体" w:eastAsia="宋体"/>
          <w:sz w:val="18"/>
          <w:szCs w:val="18"/>
        </w:rPr>
      </w:pPr>
      <w:r>
        <w:rPr>
          <w:rFonts w:hint="eastAsia" w:ascii="宋体" w:hAnsi="宋体" w:eastAsia="宋体"/>
          <w:sz w:val="18"/>
          <w:szCs w:val="18"/>
        </w:rPr>
        <w:t>[107]</w:t>
      </w:r>
      <w:r>
        <w:rPr>
          <w:rFonts w:hint="eastAsia" w:ascii="宋体" w:hAnsi="宋体" w:eastAsia="宋体"/>
          <w:sz w:val="18"/>
          <w:szCs w:val="18"/>
        </w:rPr>
        <w:tab/>
      </w:r>
      <w:r>
        <w:rPr>
          <w:rFonts w:hint="eastAsia" w:ascii="宋体" w:hAnsi="宋体" w:eastAsia="宋体"/>
          <w:sz w:val="18"/>
          <w:szCs w:val="18"/>
        </w:rPr>
        <w:t>KALADY M F, DE CAMPOS-LOBATO L F, STOCCHI L, et al. Predictive factors of pathologic complete response after neoadjuvant chemoradiation for rectal cancer [J]. Annals of surgery, 2009, 250(4): 582-9 DOI: 10.1097/SLA.0b013e3181b91e63.</w:t>
      </w:r>
    </w:p>
    <w:p w14:paraId="548318ED">
      <w:pPr>
        <w:pStyle w:val="24"/>
        <w:ind w:left="720" w:firstLine="200"/>
        <w:rPr>
          <w:rFonts w:hint="eastAsia" w:ascii="宋体" w:hAnsi="宋体" w:eastAsia="宋体"/>
          <w:sz w:val="18"/>
          <w:szCs w:val="18"/>
        </w:rPr>
      </w:pPr>
      <w:r>
        <w:rPr>
          <w:rFonts w:hint="eastAsia" w:ascii="宋体" w:hAnsi="宋体" w:eastAsia="宋体"/>
          <w:sz w:val="18"/>
          <w:szCs w:val="18"/>
        </w:rPr>
        <w:t>[108]</w:t>
      </w:r>
      <w:r>
        <w:rPr>
          <w:rFonts w:hint="eastAsia" w:ascii="宋体" w:hAnsi="宋体" w:eastAsia="宋体"/>
          <w:sz w:val="18"/>
          <w:szCs w:val="18"/>
        </w:rPr>
        <w:tab/>
      </w:r>
      <w:r>
        <w:rPr>
          <w:rFonts w:hint="eastAsia" w:ascii="宋体" w:hAnsi="宋体" w:eastAsia="宋体"/>
          <w:sz w:val="18"/>
          <w:szCs w:val="18"/>
        </w:rPr>
        <w:t>GANI C, FOKAS E, POLAT B, et al. Organ preservation after total neoadjuvant therapy for locally advanced rectal cancer (CAO/ARO/AIO-16): an open-label, multicentre, single-arm, phase 2 trial [J]. The lancet Gastroenterology &amp; hepatology, 2025, 10(6): 562-72 DOI: 10.1016/s2468-1253(25)00049-4.</w:t>
      </w:r>
    </w:p>
    <w:p w14:paraId="269DCB36">
      <w:pPr>
        <w:pStyle w:val="24"/>
        <w:ind w:left="720" w:firstLine="200"/>
        <w:rPr>
          <w:rFonts w:hint="eastAsia" w:ascii="宋体" w:hAnsi="宋体" w:eastAsia="宋体"/>
          <w:sz w:val="18"/>
          <w:szCs w:val="18"/>
        </w:rPr>
      </w:pPr>
      <w:bookmarkStart w:id="48" w:name="OLE_LINK37"/>
      <w:r>
        <w:rPr>
          <w:rFonts w:hint="eastAsia" w:ascii="宋体" w:hAnsi="宋体" w:eastAsia="宋体"/>
          <w:sz w:val="18"/>
          <w:szCs w:val="18"/>
        </w:rPr>
        <w:t>[109]</w:t>
      </w:r>
      <w:bookmarkEnd w:id="48"/>
      <w:r>
        <w:rPr>
          <w:rFonts w:hint="eastAsia" w:ascii="宋体" w:hAnsi="宋体" w:eastAsia="宋体"/>
          <w:sz w:val="18"/>
          <w:szCs w:val="18"/>
        </w:rPr>
        <w:tab/>
      </w:r>
      <w:r>
        <w:rPr>
          <w:rFonts w:hint="eastAsia" w:ascii="宋体" w:hAnsi="宋体" w:eastAsia="宋体"/>
          <w:sz w:val="18"/>
          <w:szCs w:val="18"/>
        </w:rPr>
        <w:t xml:space="preserve">HAAK H E, </w:t>
      </w:r>
      <w:r>
        <w:rPr>
          <w:rFonts w:ascii="Cambria" w:hAnsi="Cambria" w:eastAsia="宋体" w:cs="Cambria"/>
          <w:sz w:val="18"/>
          <w:szCs w:val="18"/>
        </w:rPr>
        <w:t>Ž</w:t>
      </w:r>
      <w:r>
        <w:rPr>
          <w:rFonts w:hint="eastAsia" w:ascii="宋体" w:hAnsi="宋体" w:eastAsia="宋体"/>
          <w:sz w:val="18"/>
          <w:szCs w:val="18"/>
        </w:rPr>
        <w:t>MUC J, LAMBREGTS D M J, et al. The evaluation of follow-up strategies of watch-and-wait patients with a complete response after neoadjuvant therapy in rectal cancer [J]. Colorectal disease : the official journal of the Association of Coloproctology of Great Britain and Ireland, 2021, 23(7): 1785-92 DOI: 10.1111/codi.15636.</w:t>
      </w:r>
    </w:p>
    <w:p w14:paraId="3CC03501">
      <w:pPr>
        <w:pStyle w:val="24"/>
        <w:ind w:left="720" w:firstLine="200"/>
        <w:rPr>
          <w:rFonts w:hint="eastAsia" w:ascii="宋体" w:hAnsi="宋体" w:eastAsia="宋体"/>
          <w:sz w:val="18"/>
          <w:szCs w:val="18"/>
        </w:rPr>
      </w:pPr>
      <w:r>
        <w:rPr>
          <w:rFonts w:hint="eastAsia" w:ascii="宋体" w:hAnsi="宋体" w:eastAsia="宋体"/>
          <w:sz w:val="18"/>
          <w:szCs w:val="18"/>
        </w:rPr>
        <w:t>[110]  Hupkens, B.J.; Martens, M.H.; Stoot, J.H.; Berbee, M.; Melenhorst, J.; Beets-Tan, R.G.; Beets, G.L.; Breukink, S.O. Quality of Life in</w:t>
      </w:r>
    </w:p>
    <w:p w14:paraId="34BE4E51">
      <w:pPr>
        <w:pStyle w:val="24"/>
        <w:ind w:left="720" w:firstLine="200"/>
        <w:rPr>
          <w:rFonts w:hint="eastAsia" w:ascii="宋体" w:hAnsi="宋体" w:eastAsia="宋体"/>
          <w:sz w:val="18"/>
          <w:szCs w:val="18"/>
        </w:rPr>
      </w:pPr>
      <w:r>
        <w:rPr>
          <w:rFonts w:hint="eastAsia" w:ascii="宋体" w:hAnsi="宋体" w:eastAsia="宋体"/>
          <w:sz w:val="18"/>
          <w:szCs w:val="18"/>
        </w:rPr>
        <w:t>Rectal Cancer Patients After Chemoradiation: Watch-and-Wait Policy Versus Standard Resection—A Matched-Controlled Study.</w:t>
      </w:r>
    </w:p>
    <w:p w14:paraId="0D365DA2">
      <w:pPr>
        <w:pStyle w:val="24"/>
        <w:ind w:left="720" w:firstLine="200"/>
        <w:rPr>
          <w:rFonts w:hint="eastAsia" w:ascii="宋体" w:hAnsi="宋体" w:eastAsia="宋体"/>
          <w:sz w:val="18"/>
          <w:szCs w:val="18"/>
        </w:rPr>
      </w:pPr>
      <w:r>
        <w:rPr>
          <w:rFonts w:hint="eastAsia" w:ascii="宋体" w:hAnsi="宋体" w:eastAsia="宋体"/>
          <w:sz w:val="18"/>
          <w:szCs w:val="18"/>
        </w:rPr>
        <w:t>Dis. Colon Rectum 2017, 60, 1032–1040</w:t>
      </w:r>
    </w:p>
    <w:p w14:paraId="5F7B9BCA">
      <w:pPr>
        <w:pStyle w:val="24"/>
        <w:ind w:left="720" w:firstLine="200"/>
        <w:rPr>
          <w:rFonts w:hint="eastAsia" w:ascii="宋体" w:hAnsi="宋体" w:eastAsia="宋体"/>
          <w:sz w:val="18"/>
          <w:szCs w:val="18"/>
        </w:rPr>
      </w:pPr>
      <w:r>
        <w:rPr>
          <w:rFonts w:hint="eastAsia" w:ascii="宋体" w:hAnsi="宋体" w:eastAsia="宋体"/>
          <w:sz w:val="18"/>
          <w:szCs w:val="18"/>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微软雅黑">
    <w:panose1 w:val="020B0503020204020204"/>
    <w:charset w:val="86"/>
    <w:family w:val="swiss"/>
    <w:pitch w:val="default"/>
    <w:sig w:usb0="80000287" w:usb1="2ACF3C50" w:usb2="00000016" w:usb3="00000000" w:csb0="0004001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Cambria">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with do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a592ffkapwxfewsevxfaw8vwxea0zprtvx&quot;&gt;bss&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record-ids&gt;&lt;/item&gt;&lt;/Libraries&gt;"/>
  </w:docVars>
  <w:rsids>
    <w:rsidRoot w:val="00FB4732"/>
    <w:rsid w:val="000010DD"/>
    <w:rsid w:val="000013D0"/>
    <w:rsid w:val="00001679"/>
    <w:rsid w:val="000035DE"/>
    <w:rsid w:val="00003FFC"/>
    <w:rsid w:val="000055EC"/>
    <w:rsid w:val="00010BAB"/>
    <w:rsid w:val="0001214B"/>
    <w:rsid w:val="00012276"/>
    <w:rsid w:val="00014CFB"/>
    <w:rsid w:val="0001608A"/>
    <w:rsid w:val="00016110"/>
    <w:rsid w:val="00017907"/>
    <w:rsid w:val="00020FD0"/>
    <w:rsid w:val="000221BC"/>
    <w:rsid w:val="000245C8"/>
    <w:rsid w:val="00025EA0"/>
    <w:rsid w:val="00030D13"/>
    <w:rsid w:val="00035EDF"/>
    <w:rsid w:val="000375F6"/>
    <w:rsid w:val="00037B12"/>
    <w:rsid w:val="000405A6"/>
    <w:rsid w:val="00041332"/>
    <w:rsid w:val="000419BF"/>
    <w:rsid w:val="000433AC"/>
    <w:rsid w:val="0004727D"/>
    <w:rsid w:val="0005028A"/>
    <w:rsid w:val="00050B7E"/>
    <w:rsid w:val="00052516"/>
    <w:rsid w:val="00053A23"/>
    <w:rsid w:val="00054023"/>
    <w:rsid w:val="000546A7"/>
    <w:rsid w:val="000546CF"/>
    <w:rsid w:val="000558F4"/>
    <w:rsid w:val="000562B7"/>
    <w:rsid w:val="000568CB"/>
    <w:rsid w:val="00056B68"/>
    <w:rsid w:val="00057BFB"/>
    <w:rsid w:val="0006292A"/>
    <w:rsid w:val="00062D47"/>
    <w:rsid w:val="00063245"/>
    <w:rsid w:val="00063EA4"/>
    <w:rsid w:val="00065FE4"/>
    <w:rsid w:val="0006733D"/>
    <w:rsid w:val="00072CEA"/>
    <w:rsid w:val="00073670"/>
    <w:rsid w:val="00073AFD"/>
    <w:rsid w:val="00075CD7"/>
    <w:rsid w:val="00076CD2"/>
    <w:rsid w:val="00082954"/>
    <w:rsid w:val="000836E0"/>
    <w:rsid w:val="00086925"/>
    <w:rsid w:val="000941BE"/>
    <w:rsid w:val="00094B4A"/>
    <w:rsid w:val="00095AF5"/>
    <w:rsid w:val="000961D6"/>
    <w:rsid w:val="0009652E"/>
    <w:rsid w:val="000969C0"/>
    <w:rsid w:val="000976B5"/>
    <w:rsid w:val="00097ADC"/>
    <w:rsid w:val="000A23D5"/>
    <w:rsid w:val="000A3E8C"/>
    <w:rsid w:val="000A42D6"/>
    <w:rsid w:val="000A597E"/>
    <w:rsid w:val="000A6882"/>
    <w:rsid w:val="000A6F75"/>
    <w:rsid w:val="000B0FC2"/>
    <w:rsid w:val="000B1562"/>
    <w:rsid w:val="000B24F2"/>
    <w:rsid w:val="000B2515"/>
    <w:rsid w:val="000B2648"/>
    <w:rsid w:val="000B68A9"/>
    <w:rsid w:val="000B746E"/>
    <w:rsid w:val="000B758E"/>
    <w:rsid w:val="000C17D3"/>
    <w:rsid w:val="000D1D82"/>
    <w:rsid w:val="000D1F50"/>
    <w:rsid w:val="000D2DFF"/>
    <w:rsid w:val="000D357C"/>
    <w:rsid w:val="000D3946"/>
    <w:rsid w:val="000D5E31"/>
    <w:rsid w:val="000D65D1"/>
    <w:rsid w:val="000D7E9F"/>
    <w:rsid w:val="000D7F8C"/>
    <w:rsid w:val="000E0B6F"/>
    <w:rsid w:val="000E0F31"/>
    <w:rsid w:val="000E572F"/>
    <w:rsid w:val="000F203A"/>
    <w:rsid w:val="000F3239"/>
    <w:rsid w:val="000F32D7"/>
    <w:rsid w:val="000F48C0"/>
    <w:rsid w:val="000F6A94"/>
    <w:rsid w:val="000F7966"/>
    <w:rsid w:val="00100572"/>
    <w:rsid w:val="001012F4"/>
    <w:rsid w:val="00104432"/>
    <w:rsid w:val="00107CE6"/>
    <w:rsid w:val="00107F5E"/>
    <w:rsid w:val="00110C36"/>
    <w:rsid w:val="00110FBB"/>
    <w:rsid w:val="00111141"/>
    <w:rsid w:val="001121D8"/>
    <w:rsid w:val="00112D34"/>
    <w:rsid w:val="00112EB3"/>
    <w:rsid w:val="001170FC"/>
    <w:rsid w:val="00121DC5"/>
    <w:rsid w:val="0012439B"/>
    <w:rsid w:val="001268EF"/>
    <w:rsid w:val="00126DDA"/>
    <w:rsid w:val="00127F76"/>
    <w:rsid w:val="00131939"/>
    <w:rsid w:val="001320B8"/>
    <w:rsid w:val="00132AB9"/>
    <w:rsid w:val="00133C14"/>
    <w:rsid w:val="001347D7"/>
    <w:rsid w:val="00135BFB"/>
    <w:rsid w:val="001362FB"/>
    <w:rsid w:val="00137D12"/>
    <w:rsid w:val="00141F35"/>
    <w:rsid w:val="001445DE"/>
    <w:rsid w:val="00146E76"/>
    <w:rsid w:val="00147AB2"/>
    <w:rsid w:val="001502C7"/>
    <w:rsid w:val="00150DB2"/>
    <w:rsid w:val="0015285B"/>
    <w:rsid w:val="00152F80"/>
    <w:rsid w:val="00152FB2"/>
    <w:rsid w:val="00153BCA"/>
    <w:rsid w:val="00153CDE"/>
    <w:rsid w:val="00155A32"/>
    <w:rsid w:val="00156B12"/>
    <w:rsid w:val="00156D46"/>
    <w:rsid w:val="0016493C"/>
    <w:rsid w:val="00165983"/>
    <w:rsid w:val="00165B43"/>
    <w:rsid w:val="00166D2E"/>
    <w:rsid w:val="00172B73"/>
    <w:rsid w:val="00172D6E"/>
    <w:rsid w:val="0017688D"/>
    <w:rsid w:val="00180B76"/>
    <w:rsid w:val="00180E52"/>
    <w:rsid w:val="00182521"/>
    <w:rsid w:val="00183CB4"/>
    <w:rsid w:val="00186D19"/>
    <w:rsid w:val="00186EF1"/>
    <w:rsid w:val="00187187"/>
    <w:rsid w:val="001923B6"/>
    <w:rsid w:val="00192762"/>
    <w:rsid w:val="001936C9"/>
    <w:rsid w:val="00196E98"/>
    <w:rsid w:val="001A0E44"/>
    <w:rsid w:val="001A1749"/>
    <w:rsid w:val="001A1A09"/>
    <w:rsid w:val="001A2E44"/>
    <w:rsid w:val="001A3BEB"/>
    <w:rsid w:val="001B37AC"/>
    <w:rsid w:val="001B44F2"/>
    <w:rsid w:val="001B4E2B"/>
    <w:rsid w:val="001C0BBE"/>
    <w:rsid w:val="001C0EDF"/>
    <w:rsid w:val="001C142B"/>
    <w:rsid w:val="001C187B"/>
    <w:rsid w:val="001C1C5E"/>
    <w:rsid w:val="001C4412"/>
    <w:rsid w:val="001C5E89"/>
    <w:rsid w:val="001C6251"/>
    <w:rsid w:val="001D560B"/>
    <w:rsid w:val="001D5824"/>
    <w:rsid w:val="001D5E75"/>
    <w:rsid w:val="001D5FBD"/>
    <w:rsid w:val="001E0C7D"/>
    <w:rsid w:val="001E1358"/>
    <w:rsid w:val="001E1851"/>
    <w:rsid w:val="001E2FF2"/>
    <w:rsid w:val="001E3FE9"/>
    <w:rsid w:val="001E44D8"/>
    <w:rsid w:val="001E56F4"/>
    <w:rsid w:val="001F1D8C"/>
    <w:rsid w:val="001F2703"/>
    <w:rsid w:val="001F2E1E"/>
    <w:rsid w:val="001F373F"/>
    <w:rsid w:val="001F3F81"/>
    <w:rsid w:val="001F58D0"/>
    <w:rsid w:val="001F5CE1"/>
    <w:rsid w:val="001F64F6"/>
    <w:rsid w:val="001F7551"/>
    <w:rsid w:val="002003E6"/>
    <w:rsid w:val="00200451"/>
    <w:rsid w:val="002043B7"/>
    <w:rsid w:val="00204E71"/>
    <w:rsid w:val="00207667"/>
    <w:rsid w:val="00207CA4"/>
    <w:rsid w:val="002134B1"/>
    <w:rsid w:val="002148D2"/>
    <w:rsid w:val="0021528F"/>
    <w:rsid w:val="00216803"/>
    <w:rsid w:val="00216E9A"/>
    <w:rsid w:val="002175A9"/>
    <w:rsid w:val="00217B5C"/>
    <w:rsid w:val="00220606"/>
    <w:rsid w:val="00221FD6"/>
    <w:rsid w:val="002222A4"/>
    <w:rsid w:val="00223662"/>
    <w:rsid w:val="00223827"/>
    <w:rsid w:val="0022409B"/>
    <w:rsid w:val="00231634"/>
    <w:rsid w:val="00232765"/>
    <w:rsid w:val="00233234"/>
    <w:rsid w:val="002332C2"/>
    <w:rsid w:val="00234768"/>
    <w:rsid w:val="00237E89"/>
    <w:rsid w:val="0024060F"/>
    <w:rsid w:val="00241A43"/>
    <w:rsid w:val="00241B48"/>
    <w:rsid w:val="0024207C"/>
    <w:rsid w:val="002424E4"/>
    <w:rsid w:val="00242C83"/>
    <w:rsid w:val="002432F9"/>
    <w:rsid w:val="0024398A"/>
    <w:rsid w:val="002462BB"/>
    <w:rsid w:val="0025265A"/>
    <w:rsid w:val="00253372"/>
    <w:rsid w:val="00253701"/>
    <w:rsid w:val="00262165"/>
    <w:rsid w:val="00262DE6"/>
    <w:rsid w:val="00265431"/>
    <w:rsid w:val="002700AB"/>
    <w:rsid w:val="002710F9"/>
    <w:rsid w:val="0027135D"/>
    <w:rsid w:val="00275AB8"/>
    <w:rsid w:val="00276205"/>
    <w:rsid w:val="00276C7F"/>
    <w:rsid w:val="00277092"/>
    <w:rsid w:val="002818C5"/>
    <w:rsid w:val="002827F9"/>
    <w:rsid w:val="0028285B"/>
    <w:rsid w:val="00286A2E"/>
    <w:rsid w:val="002900DB"/>
    <w:rsid w:val="0029036A"/>
    <w:rsid w:val="00291054"/>
    <w:rsid w:val="002914BB"/>
    <w:rsid w:val="002915AA"/>
    <w:rsid w:val="00293A68"/>
    <w:rsid w:val="00293EF1"/>
    <w:rsid w:val="00294EBC"/>
    <w:rsid w:val="002955BF"/>
    <w:rsid w:val="00295E7F"/>
    <w:rsid w:val="002A2CDA"/>
    <w:rsid w:val="002A2EA1"/>
    <w:rsid w:val="002A379A"/>
    <w:rsid w:val="002A3A25"/>
    <w:rsid w:val="002A3F7D"/>
    <w:rsid w:val="002A4618"/>
    <w:rsid w:val="002A5BCC"/>
    <w:rsid w:val="002A60B7"/>
    <w:rsid w:val="002A6ECB"/>
    <w:rsid w:val="002B301C"/>
    <w:rsid w:val="002B34A8"/>
    <w:rsid w:val="002B3B22"/>
    <w:rsid w:val="002B43AE"/>
    <w:rsid w:val="002B4C60"/>
    <w:rsid w:val="002B51E2"/>
    <w:rsid w:val="002B57A1"/>
    <w:rsid w:val="002B7837"/>
    <w:rsid w:val="002C0C48"/>
    <w:rsid w:val="002C117F"/>
    <w:rsid w:val="002C1708"/>
    <w:rsid w:val="002C358C"/>
    <w:rsid w:val="002C3D21"/>
    <w:rsid w:val="002C61CB"/>
    <w:rsid w:val="002C623C"/>
    <w:rsid w:val="002C779D"/>
    <w:rsid w:val="002D0887"/>
    <w:rsid w:val="002D298A"/>
    <w:rsid w:val="002D2E6F"/>
    <w:rsid w:val="002D3A5C"/>
    <w:rsid w:val="002D4197"/>
    <w:rsid w:val="002D4877"/>
    <w:rsid w:val="002D4B50"/>
    <w:rsid w:val="002D5285"/>
    <w:rsid w:val="002D5E8C"/>
    <w:rsid w:val="002E02B7"/>
    <w:rsid w:val="002E143C"/>
    <w:rsid w:val="002E51A4"/>
    <w:rsid w:val="002E63D0"/>
    <w:rsid w:val="002F0608"/>
    <w:rsid w:val="002F52B5"/>
    <w:rsid w:val="00300627"/>
    <w:rsid w:val="00300EFF"/>
    <w:rsid w:val="003014B9"/>
    <w:rsid w:val="003016DD"/>
    <w:rsid w:val="00304407"/>
    <w:rsid w:val="00304CA9"/>
    <w:rsid w:val="00304DF3"/>
    <w:rsid w:val="00305074"/>
    <w:rsid w:val="00305E4A"/>
    <w:rsid w:val="00306A3F"/>
    <w:rsid w:val="00307B35"/>
    <w:rsid w:val="00307F6D"/>
    <w:rsid w:val="00311B2A"/>
    <w:rsid w:val="00316022"/>
    <w:rsid w:val="0031759A"/>
    <w:rsid w:val="0032063D"/>
    <w:rsid w:val="00322FC4"/>
    <w:rsid w:val="00323EB4"/>
    <w:rsid w:val="0032598A"/>
    <w:rsid w:val="00325C50"/>
    <w:rsid w:val="003267C1"/>
    <w:rsid w:val="00327BBB"/>
    <w:rsid w:val="003315F7"/>
    <w:rsid w:val="0033173E"/>
    <w:rsid w:val="0033329A"/>
    <w:rsid w:val="00333B9A"/>
    <w:rsid w:val="003361AD"/>
    <w:rsid w:val="003400D7"/>
    <w:rsid w:val="00341D04"/>
    <w:rsid w:val="00344523"/>
    <w:rsid w:val="0034763B"/>
    <w:rsid w:val="00356D92"/>
    <w:rsid w:val="00357CEA"/>
    <w:rsid w:val="00361EDD"/>
    <w:rsid w:val="00362771"/>
    <w:rsid w:val="0036475E"/>
    <w:rsid w:val="003655D6"/>
    <w:rsid w:val="00366C19"/>
    <w:rsid w:val="003710B3"/>
    <w:rsid w:val="00373AE0"/>
    <w:rsid w:val="00375042"/>
    <w:rsid w:val="00375244"/>
    <w:rsid w:val="003769C2"/>
    <w:rsid w:val="00380B19"/>
    <w:rsid w:val="00384A65"/>
    <w:rsid w:val="003903B5"/>
    <w:rsid w:val="003916AE"/>
    <w:rsid w:val="00391DC9"/>
    <w:rsid w:val="00394A63"/>
    <w:rsid w:val="00395126"/>
    <w:rsid w:val="0039652C"/>
    <w:rsid w:val="003975D7"/>
    <w:rsid w:val="00397F6C"/>
    <w:rsid w:val="003A0CDB"/>
    <w:rsid w:val="003A681E"/>
    <w:rsid w:val="003C0EC9"/>
    <w:rsid w:val="003C1CD8"/>
    <w:rsid w:val="003C1E28"/>
    <w:rsid w:val="003C1EF8"/>
    <w:rsid w:val="003C2B38"/>
    <w:rsid w:val="003C497C"/>
    <w:rsid w:val="003C4D32"/>
    <w:rsid w:val="003C570A"/>
    <w:rsid w:val="003C7EAD"/>
    <w:rsid w:val="003D007C"/>
    <w:rsid w:val="003D2032"/>
    <w:rsid w:val="003D2121"/>
    <w:rsid w:val="003D2150"/>
    <w:rsid w:val="003D2F97"/>
    <w:rsid w:val="003D3B48"/>
    <w:rsid w:val="003D3BAB"/>
    <w:rsid w:val="003D5599"/>
    <w:rsid w:val="003D6476"/>
    <w:rsid w:val="003E0A5D"/>
    <w:rsid w:val="003E0C73"/>
    <w:rsid w:val="003E3B7E"/>
    <w:rsid w:val="003E43EB"/>
    <w:rsid w:val="003E7A2D"/>
    <w:rsid w:val="003F4002"/>
    <w:rsid w:val="003F40B0"/>
    <w:rsid w:val="003F52E2"/>
    <w:rsid w:val="003F5800"/>
    <w:rsid w:val="003F71DF"/>
    <w:rsid w:val="003F7F7B"/>
    <w:rsid w:val="00407395"/>
    <w:rsid w:val="004078B6"/>
    <w:rsid w:val="00410583"/>
    <w:rsid w:val="0041236D"/>
    <w:rsid w:val="00412680"/>
    <w:rsid w:val="00413079"/>
    <w:rsid w:val="00413261"/>
    <w:rsid w:val="00414687"/>
    <w:rsid w:val="00414708"/>
    <w:rsid w:val="00415C44"/>
    <w:rsid w:val="0042213A"/>
    <w:rsid w:val="004223EE"/>
    <w:rsid w:val="00423F69"/>
    <w:rsid w:val="00425AF6"/>
    <w:rsid w:val="00426D11"/>
    <w:rsid w:val="00427794"/>
    <w:rsid w:val="00430B4C"/>
    <w:rsid w:val="00431B8F"/>
    <w:rsid w:val="00432149"/>
    <w:rsid w:val="004322B4"/>
    <w:rsid w:val="00432DC5"/>
    <w:rsid w:val="0043469E"/>
    <w:rsid w:val="00435015"/>
    <w:rsid w:val="00437E04"/>
    <w:rsid w:val="00441174"/>
    <w:rsid w:val="00441706"/>
    <w:rsid w:val="00442722"/>
    <w:rsid w:val="0044416C"/>
    <w:rsid w:val="0044513A"/>
    <w:rsid w:val="00450391"/>
    <w:rsid w:val="004508BE"/>
    <w:rsid w:val="004513E0"/>
    <w:rsid w:val="004516F5"/>
    <w:rsid w:val="00451E72"/>
    <w:rsid w:val="00452383"/>
    <w:rsid w:val="00455E16"/>
    <w:rsid w:val="00456DCD"/>
    <w:rsid w:val="0046082B"/>
    <w:rsid w:val="004619B0"/>
    <w:rsid w:val="004635A7"/>
    <w:rsid w:val="0046443D"/>
    <w:rsid w:val="00465122"/>
    <w:rsid w:val="00465FBB"/>
    <w:rsid w:val="0046646B"/>
    <w:rsid w:val="004678FE"/>
    <w:rsid w:val="00467D16"/>
    <w:rsid w:val="00471240"/>
    <w:rsid w:val="004741D4"/>
    <w:rsid w:val="00474E72"/>
    <w:rsid w:val="00476175"/>
    <w:rsid w:val="00476321"/>
    <w:rsid w:val="0047781D"/>
    <w:rsid w:val="00481A34"/>
    <w:rsid w:val="00481FCC"/>
    <w:rsid w:val="00482DF9"/>
    <w:rsid w:val="00484172"/>
    <w:rsid w:val="0048574D"/>
    <w:rsid w:val="00485A4C"/>
    <w:rsid w:val="00485A68"/>
    <w:rsid w:val="004863F3"/>
    <w:rsid w:val="00487ABD"/>
    <w:rsid w:val="00487DD6"/>
    <w:rsid w:val="0049158B"/>
    <w:rsid w:val="00491765"/>
    <w:rsid w:val="00493B68"/>
    <w:rsid w:val="00493BEB"/>
    <w:rsid w:val="004A0416"/>
    <w:rsid w:val="004A0AFE"/>
    <w:rsid w:val="004A6C8E"/>
    <w:rsid w:val="004A7791"/>
    <w:rsid w:val="004B1F92"/>
    <w:rsid w:val="004B2554"/>
    <w:rsid w:val="004B3971"/>
    <w:rsid w:val="004B3C3B"/>
    <w:rsid w:val="004B62CC"/>
    <w:rsid w:val="004B64D4"/>
    <w:rsid w:val="004C300E"/>
    <w:rsid w:val="004C4DE2"/>
    <w:rsid w:val="004C4ED0"/>
    <w:rsid w:val="004C5196"/>
    <w:rsid w:val="004D1CD1"/>
    <w:rsid w:val="004D2D1B"/>
    <w:rsid w:val="004D3BD1"/>
    <w:rsid w:val="004D4E14"/>
    <w:rsid w:val="004D5998"/>
    <w:rsid w:val="004E18E4"/>
    <w:rsid w:val="004E2542"/>
    <w:rsid w:val="004E2A00"/>
    <w:rsid w:val="004E2C60"/>
    <w:rsid w:val="004E36BB"/>
    <w:rsid w:val="004E4529"/>
    <w:rsid w:val="004E4C64"/>
    <w:rsid w:val="004E6A3D"/>
    <w:rsid w:val="004E6E16"/>
    <w:rsid w:val="004F13A2"/>
    <w:rsid w:val="004F1AC8"/>
    <w:rsid w:val="004F3546"/>
    <w:rsid w:val="004F4B97"/>
    <w:rsid w:val="004F596C"/>
    <w:rsid w:val="004F5D13"/>
    <w:rsid w:val="004F7B7D"/>
    <w:rsid w:val="005010FC"/>
    <w:rsid w:val="0050111E"/>
    <w:rsid w:val="00501E95"/>
    <w:rsid w:val="005023CB"/>
    <w:rsid w:val="00503344"/>
    <w:rsid w:val="00503B3D"/>
    <w:rsid w:val="00512657"/>
    <w:rsid w:val="00513091"/>
    <w:rsid w:val="005134E6"/>
    <w:rsid w:val="005148D7"/>
    <w:rsid w:val="00514E1B"/>
    <w:rsid w:val="0052097E"/>
    <w:rsid w:val="005219B0"/>
    <w:rsid w:val="00525E28"/>
    <w:rsid w:val="00526402"/>
    <w:rsid w:val="005265F1"/>
    <w:rsid w:val="005269EC"/>
    <w:rsid w:val="00527760"/>
    <w:rsid w:val="00532EA3"/>
    <w:rsid w:val="00534983"/>
    <w:rsid w:val="005367F7"/>
    <w:rsid w:val="00541456"/>
    <w:rsid w:val="005423B0"/>
    <w:rsid w:val="0054382E"/>
    <w:rsid w:val="00544FF3"/>
    <w:rsid w:val="005462CD"/>
    <w:rsid w:val="0054635E"/>
    <w:rsid w:val="00546A25"/>
    <w:rsid w:val="00546BCD"/>
    <w:rsid w:val="005472AB"/>
    <w:rsid w:val="005506CB"/>
    <w:rsid w:val="00550C03"/>
    <w:rsid w:val="00551440"/>
    <w:rsid w:val="005529D1"/>
    <w:rsid w:val="005530E0"/>
    <w:rsid w:val="00554390"/>
    <w:rsid w:val="00554C2C"/>
    <w:rsid w:val="0055572F"/>
    <w:rsid w:val="005562CE"/>
    <w:rsid w:val="00561492"/>
    <w:rsid w:val="005624FD"/>
    <w:rsid w:val="00562E1C"/>
    <w:rsid w:val="005657AE"/>
    <w:rsid w:val="0056638F"/>
    <w:rsid w:val="005677A4"/>
    <w:rsid w:val="00567E26"/>
    <w:rsid w:val="00571477"/>
    <w:rsid w:val="0057681E"/>
    <w:rsid w:val="00577041"/>
    <w:rsid w:val="00577323"/>
    <w:rsid w:val="00577374"/>
    <w:rsid w:val="00577539"/>
    <w:rsid w:val="00583BE9"/>
    <w:rsid w:val="00586A2F"/>
    <w:rsid w:val="00590639"/>
    <w:rsid w:val="005917CD"/>
    <w:rsid w:val="005929F6"/>
    <w:rsid w:val="00593323"/>
    <w:rsid w:val="00595276"/>
    <w:rsid w:val="00596663"/>
    <w:rsid w:val="0059791C"/>
    <w:rsid w:val="005A1E8E"/>
    <w:rsid w:val="005A1F09"/>
    <w:rsid w:val="005A2C5B"/>
    <w:rsid w:val="005A628A"/>
    <w:rsid w:val="005A6900"/>
    <w:rsid w:val="005A6C20"/>
    <w:rsid w:val="005A7F6B"/>
    <w:rsid w:val="005B0684"/>
    <w:rsid w:val="005B11C0"/>
    <w:rsid w:val="005B175D"/>
    <w:rsid w:val="005B1CB8"/>
    <w:rsid w:val="005B3FBA"/>
    <w:rsid w:val="005B4492"/>
    <w:rsid w:val="005B57A3"/>
    <w:rsid w:val="005B66AE"/>
    <w:rsid w:val="005B6C83"/>
    <w:rsid w:val="005B6E7E"/>
    <w:rsid w:val="005B7B9F"/>
    <w:rsid w:val="005C1342"/>
    <w:rsid w:val="005C22AC"/>
    <w:rsid w:val="005C2C00"/>
    <w:rsid w:val="005C53F2"/>
    <w:rsid w:val="005C6636"/>
    <w:rsid w:val="005C7A2E"/>
    <w:rsid w:val="005D1665"/>
    <w:rsid w:val="005D2545"/>
    <w:rsid w:val="005D352B"/>
    <w:rsid w:val="005D3B88"/>
    <w:rsid w:val="005D3D50"/>
    <w:rsid w:val="005D3DDF"/>
    <w:rsid w:val="005E0830"/>
    <w:rsid w:val="005E2D4F"/>
    <w:rsid w:val="005E399A"/>
    <w:rsid w:val="005E3C36"/>
    <w:rsid w:val="005E6F1C"/>
    <w:rsid w:val="005E7DB6"/>
    <w:rsid w:val="005E7FBF"/>
    <w:rsid w:val="005F0466"/>
    <w:rsid w:val="005F0CC1"/>
    <w:rsid w:val="005F1A8C"/>
    <w:rsid w:val="005F55CB"/>
    <w:rsid w:val="005F5B9D"/>
    <w:rsid w:val="005F604F"/>
    <w:rsid w:val="005F62F3"/>
    <w:rsid w:val="005F6B93"/>
    <w:rsid w:val="005F7E2E"/>
    <w:rsid w:val="00600938"/>
    <w:rsid w:val="006026EB"/>
    <w:rsid w:val="006027BD"/>
    <w:rsid w:val="006041BD"/>
    <w:rsid w:val="00607473"/>
    <w:rsid w:val="00610357"/>
    <w:rsid w:val="006129D7"/>
    <w:rsid w:val="00612EBF"/>
    <w:rsid w:val="00613774"/>
    <w:rsid w:val="00615D29"/>
    <w:rsid w:val="0062136B"/>
    <w:rsid w:val="00622B09"/>
    <w:rsid w:val="006238B6"/>
    <w:rsid w:val="0062744D"/>
    <w:rsid w:val="0063073F"/>
    <w:rsid w:val="006353B4"/>
    <w:rsid w:val="006401AC"/>
    <w:rsid w:val="006412CA"/>
    <w:rsid w:val="00641CBC"/>
    <w:rsid w:val="0064294C"/>
    <w:rsid w:val="00644B36"/>
    <w:rsid w:val="00645B49"/>
    <w:rsid w:val="006465BB"/>
    <w:rsid w:val="00647951"/>
    <w:rsid w:val="00647DC2"/>
    <w:rsid w:val="00650519"/>
    <w:rsid w:val="006514DF"/>
    <w:rsid w:val="0065294F"/>
    <w:rsid w:val="006532F6"/>
    <w:rsid w:val="006565BD"/>
    <w:rsid w:val="006569E4"/>
    <w:rsid w:val="00660FA1"/>
    <w:rsid w:val="00662FB6"/>
    <w:rsid w:val="00662FFA"/>
    <w:rsid w:val="00663750"/>
    <w:rsid w:val="00663815"/>
    <w:rsid w:val="006639AE"/>
    <w:rsid w:val="006666BC"/>
    <w:rsid w:val="00666B67"/>
    <w:rsid w:val="006714B9"/>
    <w:rsid w:val="00672F9A"/>
    <w:rsid w:val="006730A0"/>
    <w:rsid w:val="00673BC8"/>
    <w:rsid w:val="006745D4"/>
    <w:rsid w:val="0067523D"/>
    <w:rsid w:val="00676BD7"/>
    <w:rsid w:val="00676CD0"/>
    <w:rsid w:val="00676E5A"/>
    <w:rsid w:val="0067735E"/>
    <w:rsid w:val="00677980"/>
    <w:rsid w:val="006779E9"/>
    <w:rsid w:val="00677D58"/>
    <w:rsid w:val="0068041E"/>
    <w:rsid w:val="00680B96"/>
    <w:rsid w:val="00684A32"/>
    <w:rsid w:val="00687D09"/>
    <w:rsid w:val="00692CA4"/>
    <w:rsid w:val="00693D96"/>
    <w:rsid w:val="006956A2"/>
    <w:rsid w:val="00695EB9"/>
    <w:rsid w:val="006969F4"/>
    <w:rsid w:val="006A46B3"/>
    <w:rsid w:val="006A50AE"/>
    <w:rsid w:val="006A50C0"/>
    <w:rsid w:val="006A6B84"/>
    <w:rsid w:val="006B0E83"/>
    <w:rsid w:val="006B1173"/>
    <w:rsid w:val="006B2056"/>
    <w:rsid w:val="006B56B4"/>
    <w:rsid w:val="006B5C16"/>
    <w:rsid w:val="006C343A"/>
    <w:rsid w:val="006C3B5A"/>
    <w:rsid w:val="006C524D"/>
    <w:rsid w:val="006C5DFF"/>
    <w:rsid w:val="006C720B"/>
    <w:rsid w:val="006D05C2"/>
    <w:rsid w:val="006D6510"/>
    <w:rsid w:val="006E0922"/>
    <w:rsid w:val="006E1A8D"/>
    <w:rsid w:val="006E3F68"/>
    <w:rsid w:val="006E5974"/>
    <w:rsid w:val="006E6707"/>
    <w:rsid w:val="006F1DD9"/>
    <w:rsid w:val="006F2121"/>
    <w:rsid w:val="006F2297"/>
    <w:rsid w:val="006F25B0"/>
    <w:rsid w:val="006F4CD6"/>
    <w:rsid w:val="0070283E"/>
    <w:rsid w:val="00702C43"/>
    <w:rsid w:val="007034C5"/>
    <w:rsid w:val="007035EF"/>
    <w:rsid w:val="0070473D"/>
    <w:rsid w:val="007048CD"/>
    <w:rsid w:val="00705FB2"/>
    <w:rsid w:val="007064BA"/>
    <w:rsid w:val="00707042"/>
    <w:rsid w:val="00710FE8"/>
    <w:rsid w:val="0071111D"/>
    <w:rsid w:val="007113C8"/>
    <w:rsid w:val="007126F6"/>
    <w:rsid w:val="00712CA2"/>
    <w:rsid w:val="00713530"/>
    <w:rsid w:val="00713770"/>
    <w:rsid w:val="00713D47"/>
    <w:rsid w:val="0071648D"/>
    <w:rsid w:val="007213AF"/>
    <w:rsid w:val="00722576"/>
    <w:rsid w:val="0072382B"/>
    <w:rsid w:val="00724A9C"/>
    <w:rsid w:val="00725FB7"/>
    <w:rsid w:val="00727C47"/>
    <w:rsid w:val="007300AB"/>
    <w:rsid w:val="00730E72"/>
    <w:rsid w:val="00735AB1"/>
    <w:rsid w:val="00743582"/>
    <w:rsid w:val="0074471A"/>
    <w:rsid w:val="00751921"/>
    <w:rsid w:val="00752B89"/>
    <w:rsid w:val="00753BCD"/>
    <w:rsid w:val="00754DBE"/>
    <w:rsid w:val="00755C43"/>
    <w:rsid w:val="007571DB"/>
    <w:rsid w:val="00757601"/>
    <w:rsid w:val="007613F0"/>
    <w:rsid w:val="00763584"/>
    <w:rsid w:val="00764A58"/>
    <w:rsid w:val="00764B73"/>
    <w:rsid w:val="00767D0B"/>
    <w:rsid w:val="00767E0A"/>
    <w:rsid w:val="00767FAE"/>
    <w:rsid w:val="007700F3"/>
    <w:rsid w:val="007710B6"/>
    <w:rsid w:val="0077434F"/>
    <w:rsid w:val="007758EB"/>
    <w:rsid w:val="0078206E"/>
    <w:rsid w:val="007826EC"/>
    <w:rsid w:val="00782D1A"/>
    <w:rsid w:val="0078381B"/>
    <w:rsid w:val="00787383"/>
    <w:rsid w:val="0079059A"/>
    <w:rsid w:val="00791B8F"/>
    <w:rsid w:val="00792084"/>
    <w:rsid w:val="007935E4"/>
    <w:rsid w:val="00796A8C"/>
    <w:rsid w:val="00796FA7"/>
    <w:rsid w:val="0079719A"/>
    <w:rsid w:val="007978A8"/>
    <w:rsid w:val="007A359B"/>
    <w:rsid w:val="007A3909"/>
    <w:rsid w:val="007A40B0"/>
    <w:rsid w:val="007A4D53"/>
    <w:rsid w:val="007A4DAD"/>
    <w:rsid w:val="007A7B85"/>
    <w:rsid w:val="007B02A2"/>
    <w:rsid w:val="007B1E32"/>
    <w:rsid w:val="007B2661"/>
    <w:rsid w:val="007B40B9"/>
    <w:rsid w:val="007B4133"/>
    <w:rsid w:val="007B4644"/>
    <w:rsid w:val="007B592F"/>
    <w:rsid w:val="007B7421"/>
    <w:rsid w:val="007B7F03"/>
    <w:rsid w:val="007C3311"/>
    <w:rsid w:val="007C6403"/>
    <w:rsid w:val="007C6CFE"/>
    <w:rsid w:val="007C7760"/>
    <w:rsid w:val="007C7B46"/>
    <w:rsid w:val="007D0225"/>
    <w:rsid w:val="007D065B"/>
    <w:rsid w:val="007D38DB"/>
    <w:rsid w:val="007D4C6E"/>
    <w:rsid w:val="007D5B59"/>
    <w:rsid w:val="007E08A9"/>
    <w:rsid w:val="007E0AE2"/>
    <w:rsid w:val="007E220A"/>
    <w:rsid w:val="007E2590"/>
    <w:rsid w:val="007E6DD0"/>
    <w:rsid w:val="007E78DC"/>
    <w:rsid w:val="007F0876"/>
    <w:rsid w:val="007F42D6"/>
    <w:rsid w:val="007F588E"/>
    <w:rsid w:val="0080352D"/>
    <w:rsid w:val="00804533"/>
    <w:rsid w:val="00804C93"/>
    <w:rsid w:val="00806270"/>
    <w:rsid w:val="00807386"/>
    <w:rsid w:val="008109A7"/>
    <w:rsid w:val="00811786"/>
    <w:rsid w:val="00814876"/>
    <w:rsid w:val="008152AA"/>
    <w:rsid w:val="00820F4B"/>
    <w:rsid w:val="0082251A"/>
    <w:rsid w:val="00822E2A"/>
    <w:rsid w:val="00822EB2"/>
    <w:rsid w:val="008247E6"/>
    <w:rsid w:val="0082598A"/>
    <w:rsid w:val="0083023C"/>
    <w:rsid w:val="0083042B"/>
    <w:rsid w:val="00830933"/>
    <w:rsid w:val="00830F96"/>
    <w:rsid w:val="008331F8"/>
    <w:rsid w:val="00834A10"/>
    <w:rsid w:val="00836705"/>
    <w:rsid w:val="008377B2"/>
    <w:rsid w:val="0084156A"/>
    <w:rsid w:val="00842862"/>
    <w:rsid w:val="00842F8A"/>
    <w:rsid w:val="00843423"/>
    <w:rsid w:val="00844A73"/>
    <w:rsid w:val="00844DDB"/>
    <w:rsid w:val="00845683"/>
    <w:rsid w:val="008458BF"/>
    <w:rsid w:val="00847241"/>
    <w:rsid w:val="008504FE"/>
    <w:rsid w:val="008508FE"/>
    <w:rsid w:val="00854FA0"/>
    <w:rsid w:val="008558EB"/>
    <w:rsid w:val="0086043F"/>
    <w:rsid w:val="0086127D"/>
    <w:rsid w:val="00863167"/>
    <w:rsid w:val="0086615B"/>
    <w:rsid w:val="00870344"/>
    <w:rsid w:val="00870374"/>
    <w:rsid w:val="00870439"/>
    <w:rsid w:val="00870F5C"/>
    <w:rsid w:val="00871892"/>
    <w:rsid w:val="008748AC"/>
    <w:rsid w:val="008757D0"/>
    <w:rsid w:val="00876892"/>
    <w:rsid w:val="008824BA"/>
    <w:rsid w:val="00884B39"/>
    <w:rsid w:val="00884B4D"/>
    <w:rsid w:val="008874B5"/>
    <w:rsid w:val="00893CE4"/>
    <w:rsid w:val="008965FC"/>
    <w:rsid w:val="00897D3D"/>
    <w:rsid w:val="008A1DD9"/>
    <w:rsid w:val="008A56D0"/>
    <w:rsid w:val="008A5CC9"/>
    <w:rsid w:val="008A695E"/>
    <w:rsid w:val="008B33BE"/>
    <w:rsid w:val="008B5661"/>
    <w:rsid w:val="008B6A08"/>
    <w:rsid w:val="008B7A22"/>
    <w:rsid w:val="008C024E"/>
    <w:rsid w:val="008C0B98"/>
    <w:rsid w:val="008C30A3"/>
    <w:rsid w:val="008C3651"/>
    <w:rsid w:val="008C3A8F"/>
    <w:rsid w:val="008C4A0B"/>
    <w:rsid w:val="008C4A18"/>
    <w:rsid w:val="008C51E5"/>
    <w:rsid w:val="008D6D2F"/>
    <w:rsid w:val="008D798D"/>
    <w:rsid w:val="008E0718"/>
    <w:rsid w:val="008E1A8C"/>
    <w:rsid w:val="008E4C70"/>
    <w:rsid w:val="008E5F3C"/>
    <w:rsid w:val="008F0FAD"/>
    <w:rsid w:val="008F3C4A"/>
    <w:rsid w:val="008F4A1F"/>
    <w:rsid w:val="008F6629"/>
    <w:rsid w:val="008F67F5"/>
    <w:rsid w:val="008F7633"/>
    <w:rsid w:val="0090208C"/>
    <w:rsid w:val="00903280"/>
    <w:rsid w:val="00905C73"/>
    <w:rsid w:val="00912D77"/>
    <w:rsid w:val="00914455"/>
    <w:rsid w:val="00914E2A"/>
    <w:rsid w:val="00921C1E"/>
    <w:rsid w:val="00921E0D"/>
    <w:rsid w:val="009221A5"/>
    <w:rsid w:val="00923430"/>
    <w:rsid w:val="00923C49"/>
    <w:rsid w:val="009245E5"/>
    <w:rsid w:val="00925152"/>
    <w:rsid w:val="00925393"/>
    <w:rsid w:val="0092595A"/>
    <w:rsid w:val="009270CD"/>
    <w:rsid w:val="009271AA"/>
    <w:rsid w:val="00927780"/>
    <w:rsid w:val="009305FA"/>
    <w:rsid w:val="009352C7"/>
    <w:rsid w:val="00936041"/>
    <w:rsid w:val="009365B5"/>
    <w:rsid w:val="00940A63"/>
    <w:rsid w:val="0094403A"/>
    <w:rsid w:val="009447DF"/>
    <w:rsid w:val="00945CEC"/>
    <w:rsid w:val="00945D19"/>
    <w:rsid w:val="00947E5E"/>
    <w:rsid w:val="0095173B"/>
    <w:rsid w:val="00951D16"/>
    <w:rsid w:val="009533B3"/>
    <w:rsid w:val="009573E1"/>
    <w:rsid w:val="0096245A"/>
    <w:rsid w:val="00963484"/>
    <w:rsid w:val="009658DC"/>
    <w:rsid w:val="00965E8A"/>
    <w:rsid w:val="00972E6C"/>
    <w:rsid w:val="0097579C"/>
    <w:rsid w:val="009763F8"/>
    <w:rsid w:val="0097678B"/>
    <w:rsid w:val="00976D26"/>
    <w:rsid w:val="0097772E"/>
    <w:rsid w:val="00980A92"/>
    <w:rsid w:val="0098216E"/>
    <w:rsid w:val="00983A46"/>
    <w:rsid w:val="0098420E"/>
    <w:rsid w:val="00984B0B"/>
    <w:rsid w:val="009853D4"/>
    <w:rsid w:val="00985559"/>
    <w:rsid w:val="00986588"/>
    <w:rsid w:val="00990F58"/>
    <w:rsid w:val="00991C8B"/>
    <w:rsid w:val="009933BE"/>
    <w:rsid w:val="00993486"/>
    <w:rsid w:val="009957C5"/>
    <w:rsid w:val="0099738A"/>
    <w:rsid w:val="009A00DE"/>
    <w:rsid w:val="009A0614"/>
    <w:rsid w:val="009A07B3"/>
    <w:rsid w:val="009A1087"/>
    <w:rsid w:val="009A2626"/>
    <w:rsid w:val="009A2A3B"/>
    <w:rsid w:val="009A2EEA"/>
    <w:rsid w:val="009A4D57"/>
    <w:rsid w:val="009A5F1E"/>
    <w:rsid w:val="009A6011"/>
    <w:rsid w:val="009A6A9D"/>
    <w:rsid w:val="009A6E43"/>
    <w:rsid w:val="009A753B"/>
    <w:rsid w:val="009B1641"/>
    <w:rsid w:val="009B317C"/>
    <w:rsid w:val="009B37DA"/>
    <w:rsid w:val="009B680B"/>
    <w:rsid w:val="009C13C8"/>
    <w:rsid w:val="009C1E7E"/>
    <w:rsid w:val="009C204B"/>
    <w:rsid w:val="009C28FC"/>
    <w:rsid w:val="009C2AFF"/>
    <w:rsid w:val="009C3ADA"/>
    <w:rsid w:val="009C4350"/>
    <w:rsid w:val="009C4815"/>
    <w:rsid w:val="009C55A5"/>
    <w:rsid w:val="009C562C"/>
    <w:rsid w:val="009C7B0B"/>
    <w:rsid w:val="009D1152"/>
    <w:rsid w:val="009D158C"/>
    <w:rsid w:val="009D26D4"/>
    <w:rsid w:val="009D4EA7"/>
    <w:rsid w:val="009D7749"/>
    <w:rsid w:val="009E018A"/>
    <w:rsid w:val="009E05D9"/>
    <w:rsid w:val="009E0B3B"/>
    <w:rsid w:val="009E5730"/>
    <w:rsid w:val="009E59A3"/>
    <w:rsid w:val="009E5F30"/>
    <w:rsid w:val="009F0391"/>
    <w:rsid w:val="009F1F13"/>
    <w:rsid w:val="009F29F6"/>
    <w:rsid w:val="009F2E5B"/>
    <w:rsid w:val="009F32DC"/>
    <w:rsid w:val="009F530D"/>
    <w:rsid w:val="00A02EA4"/>
    <w:rsid w:val="00A0307C"/>
    <w:rsid w:val="00A037AA"/>
    <w:rsid w:val="00A06F2B"/>
    <w:rsid w:val="00A11EB5"/>
    <w:rsid w:val="00A12143"/>
    <w:rsid w:val="00A12590"/>
    <w:rsid w:val="00A14027"/>
    <w:rsid w:val="00A147A0"/>
    <w:rsid w:val="00A149A3"/>
    <w:rsid w:val="00A15D07"/>
    <w:rsid w:val="00A169E7"/>
    <w:rsid w:val="00A20F49"/>
    <w:rsid w:val="00A21BE0"/>
    <w:rsid w:val="00A2421B"/>
    <w:rsid w:val="00A2437C"/>
    <w:rsid w:val="00A253DB"/>
    <w:rsid w:val="00A26A95"/>
    <w:rsid w:val="00A313EE"/>
    <w:rsid w:val="00A33011"/>
    <w:rsid w:val="00A33D96"/>
    <w:rsid w:val="00A3583B"/>
    <w:rsid w:val="00A36984"/>
    <w:rsid w:val="00A4007C"/>
    <w:rsid w:val="00A406A9"/>
    <w:rsid w:val="00A4074B"/>
    <w:rsid w:val="00A41E00"/>
    <w:rsid w:val="00A42762"/>
    <w:rsid w:val="00A42A20"/>
    <w:rsid w:val="00A434B7"/>
    <w:rsid w:val="00A4495A"/>
    <w:rsid w:val="00A46CE8"/>
    <w:rsid w:val="00A47803"/>
    <w:rsid w:val="00A47EAA"/>
    <w:rsid w:val="00A5145E"/>
    <w:rsid w:val="00A51BCC"/>
    <w:rsid w:val="00A577B8"/>
    <w:rsid w:val="00A57FD1"/>
    <w:rsid w:val="00A6267C"/>
    <w:rsid w:val="00A629FB"/>
    <w:rsid w:val="00A63352"/>
    <w:rsid w:val="00A637F9"/>
    <w:rsid w:val="00A64DC1"/>
    <w:rsid w:val="00A65171"/>
    <w:rsid w:val="00A671A6"/>
    <w:rsid w:val="00A70E30"/>
    <w:rsid w:val="00A71663"/>
    <w:rsid w:val="00A72554"/>
    <w:rsid w:val="00A72917"/>
    <w:rsid w:val="00A72D50"/>
    <w:rsid w:val="00A73490"/>
    <w:rsid w:val="00A7625B"/>
    <w:rsid w:val="00A82EBF"/>
    <w:rsid w:val="00A84A88"/>
    <w:rsid w:val="00A84DB1"/>
    <w:rsid w:val="00A85457"/>
    <w:rsid w:val="00A85C74"/>
    <w:rsid w:val="00A86BEF"/>
    <w:rsid w:val="00A900B2"/>
    <w:rsid w:val="00A90665"/>
    <w:rsid w:val="00A9392D"/>
    <w:rsid w:val="00A95E5D"/>
    <w:rsid w:val="00A96FC6"/>
    <w:rsid w:val="00AA01AF"/>
    <w:rsid w:val="00AA24ED"/>
    <w:rsid w:val="00AA3E94"/>
    <w:rsid w:val="00AA4E30"/>
    <w:rsid w:val="00AA6037"/>
    <w:rsid w:val="00AA68D8"/>
    <w:rsid w:val="00AA74EC"/>
    <w:rsid w:val="00AB0403"/>
    <w:rsid w:val="00AB13BA"/>
    <w:rsid w:val="00AB57FA"/>
    <w:rsid w:val="00AB5836"/>
    <w:rsid w:val="00AB5A7E"/>
    <w:rsid w:val="00AC22B4"/>
    <w:rsid w:val="00AC2615"/>
    <w:rsid w:val="00AC6365"/>
    <w:rsid w:val="00AC7F26"/>
    <w:rsid w:val="00AD0A47"/>
    <w:rsid w:val="00AD0E68"/>
    <w:rsid w:val="00AD5046"/>
    <w:rsid w:val="00AD5E94"/>
    <w:rsid w:val="00AE0899"/>
    <w:rsid w:val="00AE1EE6"/>
    <w:rsid w:val="00AE255C"/>
    <w:rsid w:val="00AE2E8E"/>
    <w:rsid w:val="00AE4F1D"/>
    <w:rsid w:val="00AE7961"/>
    <w:rsid w:val="00AF0F96"/>
    <w:rsid w:val="00AF11B5"/>
    <w:rsid w:val="00AF1D3A"/>
    <w:rsid w:val="00AF2A0B"/>
    <w:rsid w:val="00AF49EC"/>
    <w:rsid w:val="00AF7257"/>
    <w:rsid w:val="00B025D2"/>
    <w:rsid w:val="00B03940"/>
    <w:rsid w:val="00B0446C"/>
    <w:rsid w:val="00B06681"/>
    <w:rsid w:val="00B07BE6"/>
    <w:rsid w:val="00B07F27"/>
    <w:rsid w:val="00B102ED"/>
    <w:rsid w:val="00B129D3"/>
    <w:rsid w:val="00B14831"/>
    <w:rsid w:val="00B16970"/>
    <w:rsid w:val="00B20F68"/>
    <w:rsid w:val="00B21D0E"/>
    <w:rsid w:val="00B21EE5"/>
    <w:rsid w:val="00B23EE4"/>
    <w:rsid w:val="00B265B0"/>
    <w:rsid w:val="00B273AE"/>
    <w:rsid w:val="00B2748F"/>
    <w:rsid w:val="00B30C27"/>
    <w:rsid w:val="00B335EE"/>
    <w:rsid w:val="00B339A5"/>
    <w:rsid w:val="00B33CDA"/>
    <w:rsid w:val="00B34186"/>
    <w:rsid w:val="00B34282"/>
    <w:rsid w:val="00B37B13"/>
    <w:rsid w:val="00B411F1"/>
    <w:rsid w:val="00B41CFE"/>
    <w:rsid w:val="00B4251E"/>
    <w:rsid w:val="00B43913"/>
    <w:rsid w:val="00B44B1E"/>
    <w:rsid w:val="00B44E25"/>
    <w:rsid w:val="00B45C51"/>
    <w:rsid w:val="00B45E95"/>
    <w:rsid w:val="00B46478"/>
    <w:rsid w:val="00B47142"/>
    <w:rsid w:val="00B51916"/>
    <w:rsid w:val="00B5393A"/>
    <w:rsid w:val="00B53F20"/>
    <w:rsid w:val="00B5662F"/>
    <w:rsid w:val="00B567F2"/>
    <w:rsid w:val="00B6100E"/>
    <w:rsid w:val="00B63009"/>
    <w:rsid w:val="00B65425"/>
    <w:rsid w:val="00B65D6C"/>
    <w:rsid w:val="00B66AF2"/>
    <w:rsid w:val="00B67005"/>
    <w:rsid w:val="00B672DE"/>
    <w:rsid w:val="00B675A8"/>
    <w:rsid w:val="00B67666"/>
    <w:rsid w:val="00B700A8"/>
    <w:rsid w:val="00B72D4D"/>
    <w:rsid w:val="00B73971"/>
    <w:rsid w:val="00B73A2B"/>
    <w:rsid w:val="00B748E0"/>
    <w:rsid w:val="00B74AE8"/>
    <w:rsid w:val="00B757C1"/>
    <w:rsid w:val="00B802A4"/>
    <w:rsid w:val="00B83103"/>
    <w:rsid w:val="00B8770A"/>
    <w:rsid w:val="00B879D7"/>
    <w:rsid w:val="00B93BB7"/>
    <w:rsid w:val="00B93D74"/>
    <w:rsid w:val="00B957BD"/>
    <w:rsid w:val="00BA16AD"/>
    <w:rsid w:val="00BA1912"/>
    <w:rsid w:val="00BA717E"/>
    <w:rsid w:val="00BA7F18"/>
    <w:rsid w:val="00BA7F5C"/>
    <w:rsid w:val="00BB18C5"/>
    <w:rsid w:val="00BB2700"/>
    <w:rsid w:val="00BB2CE3"/>
    <w:rsid w:val="00BB32A6"/>
    <w:rsid w:val="00BB3861"/>
    <w:rsid w:val="00BB4301"/>
    <w:rsid w:val="00BB4656"/>
    <w:rsid w:val="00BB4FC0"/>
    <w:rsid w:val="00BB60C2"/>
    <w:rsid w:val="00BB6294"/>
    <w:rsid w:val="00BB6CAD"/>
    <w:rsid w:val="00BB794C"/>
    <w:rsid w:val="00BC2F3A"/>
    <w:rsid w:val="00BC3291"/>
    <w:rsid w:val="00BC3650"/>
    <w:rsid w:val="00BC6D3E"/>
    <w:rsid w:val="00BD1A9E"/>
    <w:rsid w:val="00BD26CD"/>
    <w:rsid w:val="00BD2BAE"/>
    <w:rsid w:val="00BD3201"/>
    <w:rsid w:val="00BD3879"/>
    <w:rsid w:val="00BD559F"/>
    <w:rsid w:val="00BE1580"/>
    <w:rsid w:val="00BE211F"/>
    <w:rsid w:val="00BE24B8"/>
    <w:rsid w:val="00BE2626"/>
    <w:rsid w:val="00BE53EF"/>
    <w:rsid w:val="00BF0367"/>
    <w:rsid w:val="00BF067A"/>
    <w:rsid w:val="00BF3354"/>
    <w:rsid w:val="00BF6783"/>
    <w:rsid w:val="00BF78FB"/>
    <w:rsid w:val="00BF7B02"/>
    <w:rsid w:val="00C007B3"/>
    <w:rsid w:val="00C00831"/>
    <w:rsid w:val="00C0206F"/>
    <w:rsid w:val="00C0297C"/>
    <w:rsid w:val="00C03B9E"/>
    <w:rsid w:val="00C03E4F"/>
    <w:rsid w:val="00C06A18"/>
    <w:rsid w:val="00C130A8"/>
    <w:rsid w:val="00C15098"/>
    <w:rsid w:val="00C151DF"/>
    <w:rsid w:val="00C1539D"/>
    <w:rsid w:val="00C15E53"/>
    <w:rsid w:val="00C16589"/>
    <w:rsid w:val="00C168E3"/>
    <w:rsid w:val="00C20346"/>
    <w:rsid w:val="00C22858"/>
    <w:rsid w:val="00C22DCD"/>
    <w:rsid w:val="00C23457"/>
    <w:rsid w:val="00C23ACE"/>
    <w:rsid w:val="00C23B50"/>
    <w:rsid w:val="00C24D88"/>
    <w:rsid w:val="00C26266"/>
    <w:rsid w:val="00C31A64"/>
    <w:rsid w:val="00C33539"/>
    <w:rsid w:val="00C35110"/>
    <w:rsid w:val="00C36F9F"/>
    <w:rsid w:val="00C37B0C"/>
    <w:rsid w:val="00C40AB4"/>
    <w:rsid w:val="00C4296D"/>
    <w:rsid w:val="00C43DA5"/>
    <w:rsid w:val="00C44EE4"/>
    <w:rsid w:val="00C46F43"/>
    <w:rsid w:val="00C4781D"/>
    <w:rsid w:val="00C5018B"/>
    <w:rsid w:val="00C50651"/>
    <w:rsid w:val="00C51C03"/>
    <w:rsid w:val="00C52BD4"/>
    <w:rsid w:val="00C52DE6"/>
    <w:rsid w:val="00C55823"/>
    <w:rsid w:val="00C604CF"/>
    <w:rsid w:val="00C60536"/>
    <w:rsid w:val="00C61806"/>
    <w:rsid w:val="00C61E4B"/>
    <w:rsid w:val="00C64CB7"/>
    <w:rsid w:val="00C6646A"/>
    <w:rsid w:val="00C66870"/>
    <w:rsid w:val="00C7070F"/>
    <w:rsid w:val="00C72438"/>
    <w:rsid w:val="00C727A2"/>
    <w:rsid w:val="00C74049"/>
    <w:rsid w:val="00C74841"/>
    <w:rsid w:val="00C755B2"/>
    <w:rsid w:val="00C76D83"/>
    <w:rsid w:val="00C7773C"/>
    <w:rsid w:val="00C824A1"/>
    <w:rsid w:val="00C82800"/>
    <w:rsid w:val="00C84A11"/>
    <w:rsid w:val="00C86371"/>
    <w:rsid w:val="00C87FBD"/>
    <w:rsid w:val="00C9101A"/>
    <w:rsid w:val="00C935E2"/>
    <w:rsid w:val="00C94A30"/>
    <w:rsid w:val="00C95004"/>
    <w:rsid w:val="00C95E3E"/>
    <w:rsid w:val="00C9706E"/>
    <w:rsid w:val="00C97326"/>
    <w:rsid w:val="00CA0EBC"/>
    <w:rsid w:val="00CA4BCB"/>
    <w:rsid w:val="00CA4C65"/>
    <w:rsid w:val="00CA54A3"/>
    <w:rsid w:val="00CA5C3F"/>
    <w:rsid w:val="00CA7125"/>
    <w:rsid w:val="00CB0FF9"/>
    <w:rsid w:val="00CB1002"/>
    <w:rsid w:val="00CB5D5E"/>
    <w:rsid w:val="00CB6E9C"/>
    <w:rsid w:val="00CC0C37"/>
    <w:rsid w:val="00CC191B"/>
    <w:rsid w:val="00CC338F"/>
    <w:rsid w:val="00CC39D4"/>
    <w:rsid w:val="00CC404F"/>
    <w:rsid w:val="00CC522F"/>
    <w:rsid w:val="00CC66DA"/>
    <w:rsid w:val="00CC7FA7"/>
    <w:rsid w:val="00CD355B"/>
    <w:rsid w:val="00CD3CB5"/>
    <w:rsid w:val="00CD5CF2"/>
    <w:rsid w:val="00CD6587"/>
    <w:rsid w:val="00CE0765"/>
    <w:rsid w:val="00CE1190"/>
    <w:rsid w:val="00CE1ECA"/>
    <w:rsid w:val="00CE5B0F"/>
    <w:rsid w:val="00CE5BB6"/>
    <w:rsid w:val="00CE600F"/>
    <w:rsid w:val="00CE6ABC"/>
    <w:rsid w:val="00CE76D2"/>
    <w:rsid w:val="00CE7797"/>
    <w:rsid w:val="00CF2F66"/>
    <w:rsid w:val="00CF33B7"/>
    <w:rsid w:val="00CF74C7"/>
    <w:rsid w:val="00D0287F"/>
    <w:rsid w:val="00D0313A"/>
    <w:rsid w:val="00D0365D"/>
    <w:rsid w:val="00D0537C"/>
    <w:rsid w:val="00D053DF"/>
    <w:rsid w:val="00D07161"/>
    <w:rsid w:val="00D14F72"/>
    <w:rsid w:val="00D16031"/>
    <w:rsid w:val="00D1612F"/>
    <w:rsid w:val="00D173EF"/>
    <w:rsid w:val="00D17C4A"/>
    <w:rsid w:val="00D202EF"/>
    <w:rsid w:val="00D21922"/>
    <w:rsid w:val="00D22E93"/>
    <w:rsid w:val="00D24906"/>
    <w:rsid w:val="00D256C9"/>
    <w:rsid w:val="00D30D16"/>
    <w:rsid w:val="00D319E9"/>
    <w:rsid w:val="00D35DFF"/>
    <w:rsid w:val="00D366C8"/>
    <w:rsid w:val="00D37FA5"/>
    <w:rsid w:val="00D40B69"/>
    <w:rsid w:val="00D41539"/>
    <w:rsid w:val="00D426A9"/>
    <w:rsid w:val="00D43517"/>
    <w:rsid w:val="00D5186B"/>
    <w:rsid w:val="00D5331C"/>
    <w:rsid w:val="00D53679"/>
    <w:rsid w:val="00D53C3E"/>
    <w:rsid w:val="00D53D95"/>
    <w:rsid w:val="00D56670"/>
    <w:rsid w:val="00D6131E"/>
    <w:rsid w:val="00D613EA"/>
    <w:rsid w:val="00D614C7"/>
    <w:rsid w:val="00D64023"/>
    <w:rsid w:val="00D65B2E"/>
    <w:rsid w:val="00D7021E"/>
    <w:rsid w:val="00D703A6"/>
    <w:rsid w:val="00D70659"/>
    <w:rsid w:val="00D709D0"/>
    <w:rsid w:val="00D70ECE"/>
    <w:rsid w:val="00D71F54"/>
    <w:rsid w:val="00D73EB6"/>
    <w:rsid w:val="00D7420B"/>
    <w:rsid w:val="00D74BB5"/>
    <w:rsid w:val="00D7579E"/>
    <w:rsid w:val="00D76B07"/>
    <w:rsid w:val="00D7751F"/>
    <w:rsid w:val="00D82EFB"/>
    <w:rsid w:val="00D832A6"/>
    <w:rsid w:val="00D83C29"/>
    <w:rsid w:val="00D84079"/>
    <w:rsid w:val="00D84244"/>
    <w:rsid w:val="00D852E5"/>
    <w:rsid w:val="00D875A9"/>
    <w:rsid w:val="00D87E1A"/>
    <w:rsid w:val="00D91393"/>
    <w:rsid w:val="00D91FE1"/>
    <w:rsid w:val="00D92ABA"/>
    <w:rsid w:val="00D94B17"/>
    <w:rsid w:val="00D94B55"/>
    <w:rsid w:val="00D974FC"/>
    <w:rsid w:val="00D97E1D"/>
    <w:rsid w:val="00DA082A"/>
    <w:rsid w:val="00DA0E05"/>
    <w:rsid w:val="00DA0F4F"/>
    <w:rsid w:val="00DA2E26"/>
    <w:rsid w:val="00DA3067"/>
    <w:rsid w:val="00DA562C"/>
    <w:rsid w:val="00DA7B85"/>
    <w:rsid w:val="00DB7A4E"/>
    <w:rsid w:val="00DC2993"/>
    <w:rsid w:val="00DC7F13"/>
    <w:rsid w:val="00DD04CB"/>
    <w:rsid w:val="00DD17D4"/>
    <w:rsid w:val="00DD24D2"/>
    <w:rsid w:val="00DD27B7"/>
    <w:rsid w:val="00DD51E1"/>
    <w:rsid w:val="00DD7D45"/>
    <w:rsid w:val="00DE1EE3"/>
    <w:rsid w:val="00DE2C65"/>
    <w:rsid w:val="00DE3170"/>
    <w:rsid w:val="00DE3497"/>
    <w:rsid w:val="00DE4259"/>
    <w:rsid w:val="00DE472F"/>
    <w:rsid w:val="00DE4B07"/>
    <w:rsid w:val="00DE594A"/>
    <w:rsid w:val="00DF1DE4"/>
    <w:rsid w:val="00DF43D9"/>
    <w:rsid w:val="00DF4D8D"/>
    <w:rsid w:val="00DF66F8"/>
    <w:rsid w:val="00E00EE0"/>
    <w:rsid w:val="00E0261E"/>
    <w:rsid w:val="00E03A95"/>
    <w:rsid w:val="00E04917"/>
    <w:rsid w:val="00E0496E"/>
    <w:rsid w:val="00E05262"/>
    <w:rsid w:val="00E052EA"/>
    <w:rsid w:val="00E0563A"/>
    <w:rsid w:val="00E06257"/>
    <w:rsid w:val="00E06FB3"/>
    <w:rsid w:val="00E07529"/>
    <w:rsid w:val="00E07631"/>
    <w:rsid w:val="00E1079F"/>
    <w:rsid w:val="00E14854"/>
    <w:rsid w:val="00E14B62"/>
    <w:rsid w:val="00E179B8"/>
    <w:rsid w:val="00E22931"/>
    <w:rsid w:val="00E27807"/>
    <w:rsid w:val="00E32080"/>
    <w:rsid w:val="00E32B03"/>
    <w:rsid w:val="00E35CA6"/>
    <w:rsid w:val="00E36E5C"/>
    <w:rsid w:val="00E41598"/>
    <w:rsid w:val="00E41622"/>
    <w:rsid w:val="00E41D11"/>
    <w:rsid w:val="00E41EB5"/>
    <w:rsid w:val="00E45B24"/>
    <w:rsid w:val="00E46371"/>
    <w:rsid w:val="00E470C2"/>
    <w:rsid w:val="00E504B6"/>
    <w:rsid w:val="00E51DD7"/>
    <w:rsid w:val="00E526D2"/>
    <w:rsid w:val="00E610B8"/>
    <w:rsid w:val="00E622FA"/>
    <w:rsid w:val="00E6257D"/>
    <w:rsid w:val="00E64973"/>
    <w:rsid w:val="00E64FF4"/>
    <w:rsid w:val="00E658FD"/>
    <w:rsid w:val="00E65ACB"/>
    <w:rsid w:val="00E65DE3"/>
    <w:rsid w:val="00E6692A"/>
    <w:rsid w:val="00E71D97"/>
    <w:rsid w:val="00E76906"/>
    <w:rsid w:val="00E7772A"/>
    <w:rsid w:val="00E7798A"/>
    <w:rsid w:val="00E800F7"/>
    <w:rsid w:val="00E81403"/>
    <w:rsid w:val="00E83546"/>
    <w:rsid w:val="00E924FE"/>
    <w:rsid w:val="00E92A93"/>
    <w:rsid w:val="00E93742"/>
    <w:rsid w:val="00E96892"/>
    <w:rsid w:val="00E97D8A"/>
    <w:rsid w:val="00EA022E"/>
    <w:rsid w:val="00EA087D"/>
    <w:rsid w:val="00EA0FA5"/>
    <w:rsid w:val="00EA5C11"/>
    <w:rsid w:val="00EA64C6"/>
    <w:rsid w:val="00EA6787"/>
    <w:rsid w:val="00EB05AF"/>
    <w:rsid w:val="00EB1485"/>
    <w:rsid w:val="00EB68F5"/>
    <w:rsid w:val="00EB720A"/>
    <w:rsid w:val="00EB75FC"/>
    <w:rsid w:val="00EB7D8D"/>
    <w:rsid w:val="00EC0733"/>
    <w:rsid w:val="00EC0AC3"/>
    <w:rsid w:val="00EC19FD"/>
    <w:rsid w:val="00EC1E0D"/>
    <w:rsid w:val="00EC3CD2"/>
    <w:rsid w:val="00EC3CEF"/>
    <w:rsid w:val="00ED014C"/>
    <w:rsid w:val="00ED0A72"/>
    <w:rsid w:val="00ED0ABE"/>
    <w:rsid w:val="00ED0C3A"/>
    <w:rsid w:val="00ED3AC8"/>
    <w:rsid w:val="00ED46A5"/>
    <w:rsid w:val="00ED4761"/>
    <w:rsid w:val="00ED5B2A"/>
    <w:rsid w:val="00ED69F6"/>
    <w:rsid w:val="00ED7308"/>
    <w:rsid w:val="00EE1416"/>
    <w:rsid w:val="00EE1931"/>
    <w:rsid w:val="00EE21DD"/>
    <w:rsid w:val="00EE2EF1"/>
    <w:rsid w:val="00EE3DD9"/>
    <w:rsid w:val="00EE48DB"/>
    <w:rsid w:val="00EE5C65"/>
    <w:rsid w:val="00EE75A9"/>
    <w:rsid w:val="00EE7944"/>
    <w:rsid w:val="00EF008A"/>
    <w:rsid w:val="00EF041C"/>
    <w:rsid w:val="00EF1313"/>
    <w:rsid w:val="00EF185A"/>
    <w:rsid w:val="00EF197A"/>
    <w:rsid w:val="00EF1AB4"/>
    <w:rsid w:val="00EF2684"/>
    <w:rsid w:val="00EF3887"/>
    <w:rsid w:val="00EF3936"/>
    <w:rsid w:val="00EF58E0"/>
    <w:rsid w:val="00EF59E7"/>
    <w:rsid w:val="00EF7131"/>
    <w:rsid w:val="00F00D43"/>
    <w:rsid w:val="00F052E4"/>
    <w:rsid w:val="00F06CCD"/>
    <w:rsid w:val="00F06F4F"/>
    <w:rsid w:val="00F13109"/>
    <w:rsid w:val="00F13CAE"/>
    <w:rsid w:val="00F14A10"/>
    <w:rsid w:val="00F179FF"/>
    <w:rsid w:val="00F2177B"/>
    <w:rsid w:val="00F22DDE"/>
    <w:rsid w:val="00F2487A"/>
    <w:rsid w:val="00F25431"/>
    <w:rsid w:val="00F2579F"/>
    <w:rsid w:val="00F26E57"/>
    <w:rsid w:val="00F26E66"/>
    <w:rsid w:val="00F3007E"/>
    <w:rsid w:val="00F30F23"/>
    <w:rsid w:val="00F31815"/>
    <w:rsid w:val="00F32192"/>
    <w:rsid w:val="00F33470"/>
    <w:rsid w:val="00F34707"/>
    <w:rsid w:val="00F36A91"/>
    <w:rsid w:val="00F442B9"/>
    <w:rsid w:val="00F443DC"/>
    <w:rsid w:val="00F44534"/>
    <w:rsid w:val="00F44F76"/>
    <w:rsid w:val="00F45001"/>
    <w:rsid w:val="00F47598"/>
    <w:rsid w:val="00F47920"/>
    <w:rsid w:val="00F53092"/>
    <w:rsid w:val="00F56C23"/>
    <w:rsid w:val="00F6009A"/>
    <w:rsid w:val="00F60B46"/>
    <w:rsid w:val="00F6153F"/>
    <w:rsid w:val="00F618F9"/>
    <w:rsid w:val="00F61E6F"/>
    <w:rsid w:val="00F62C2E"/>
    <w:rsid w:val="00F6437E"/>
    <w:rsid w:val="00F65386"/>
    <w:rsid w:val="00F6645F"/>
    <w:rsid w:val="00F6756D"/>
    <w:rsid w:val="00F71B42"/>
    <w:rsid w:val="00F72A3C"/>
    <w:rsid w:val="00F7322E"/>
    <w:rsid w:val="00F747A3"/>
    <w:rsid w:val="00F75D4F"/>
    <w:rsid w:val="00F7628B"/>
    <w:rsid w:val="00F8064E"/>
    <w:rsid w:val="00F829C8"/>
    <w:rsid w:val="00F84267"/>
    <w:rsid w:val="00F85659"/>
    <w:rsid w:val="00F87523"/>
    <w:rsid w:val="00F90A8E"/>
    <w:rsid w:val="00F93A9B"/>
    <w:rsid w:val="00F9400A"/>
    <w:rsid w:val="00F9661F"/>
    <w:rsid w:val="00FA4D48"/>
    <w:rsid w:val="00FA5F2F"/>
    <w:rsid w:val="00FA6386"/>
    <w:rsid w:val="00FA73C8"/>
    <w:rsid w:val="00FA7B1A"/>
    <w:rsid w:val="00FB0462"/>
    <w:rsid w:val="00FB1347"/>
    <w:rsid w:val="00FB2044"/>
    <w:rsid w:val="00FB2545"/>
    <w:rsid w:val="00FB2C77"/>
    <w:rsid w:val="00FB357E"/>
    <w:rsid w:val="00FB444F"/>
    <w:rsid w:val="00FB4650"/>
    <w:rsid w:val="00FB4732"/>
    <w:rsid w:val="00FB53FD"/>
    <w:rsid w:val="00FB5CBF"/>
    <w:rsid w:val="00FB62D7"/>
    <w:rsid w:val="00FB6EAC"/>
    <w:rsid w:val="00FB7614"/>
    <w:rsid w:val="00FB7E10"/>
    <w:rsid w:val="00FC1F73"/>
    <w:rsid w:val="00FC298A"/>
    <w:rsid w:val="00FC3397"/>
    <w:rsid w:val="00FC3572"/>
    <w:rsid w:val="00FC36A5"/>
    <w:rsid w:val="00FC5540"/>
    <w:rsid w:val="00FC6C61"/>
    <w:rsid w:val="00FC7087"/>
    <w:rsid w:val="00FD01F6"/>
    <w:rsid w:val="00FD0ABE"/>
    <w:rsid w:val="00FD2A0B"/>
    <w:rsid w:val="00FD4CDC"/>
    <w:rsid w:val="00FD746B"/>
    <w:rsid w:val="00FE0469"/>
    <w:rsid w:val="00FE0B60"/>
    <w:rsid w:val="00FE1686"/>
    <w:rsid w:val="00FE2681"/>
    <w:rsid w:val="00FE360E"/>
    <w:rsid w:val="00FE4A61"/>
    <w:rsid w:val="00FF0D5F"/>
    <w:rsid w:val="00FF6AE2"/>
    <w:rsid w:val="00FF7F59"/>
    <w:rsid w:val="69DF35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0" w:semiHidden="0" w:name="Strong"/>
    <w:lsdException w:qFormat="1" w:unhideWhenUsed="0" w:uiPriority="0" w:semiHidden="0" w:name="Emphasis"/>
    <w:lsdException w:uiPriority="99" w:name="Document Map"/>
    <w:lsdException w:uiPriority="99" w:name="Plain Text"/>
    <w:lsdException w:uiPriority="99" w:name="E-mail Signature"/>
    <w:lsdException w:qFormat="1"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25"/>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31"/>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4"/>
    <w:basedOn w:val="1"/>
    <w:next w:val="1"/>
    <w:link w:val="32"/>
    <w:semiHidden/>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3">
    <w:name w:val="Default Paragraph Font"/>
    <w:semiHidden/>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18"/>
    <w:unhideWhenUsed/>
    <w:qFormat/>
    <w:uiPriority w:val="0"/>
    <w:pPr>
      <w:jc w:val="left"/>
    </w:pPr>
  </w:style>
  <w:style w:type="paragraph" w:styleId="6">
    <w:name w:val="Body Text"/>
    <w:basedOn w:val="1"/>
    <w:link w:val="28"/>
    <w:semiHidden/>
    <w:unhideWhenUsed/>
    <w:qFormat/>
    <w:uiPriority w:val="99"/>
    <w:pPr>
      <w:spacing w:after="120"/>
    </w:pPr>
  </w:style>
  <w:style w:type="paragraph" w:styleId="7">
    <w:name w:val="footer"/>
    <w:basedOn w:val="1"/>
    <w:link w:val="22"/>
    <w:unhideWhenUsed/>
    <w:qFormat/>
    <w:uiPriority w:val="99"/>
    <w:pPr>
      <w:tabs>
        <w:tab w:val="center" w:pos="4153"/>
        <w:tab w:val="right" w:pos="8306"/>
      </w:tabs>
      <w:snapToGrid w:val="0"/>
      <w:jc w:val="left"/>
    </w:pPr>
    <w:rPr>
      <w:sz w:val="18"/>
      <w:szCs w:val="18"/>
    </w:rPr>
  </w:style>
  <w:style w:type="paragraph" w:styleId="8">
    <w:name w:val="header"/>
    <w:basedOn w:val="1"/>
    <w:link w:val="21"/>
    <w:unhideWhenUsed/>
    <w:qFormat/>
    <w:uiPriority w:val="99"/>
    <w:pPr>
      <w:tabs>
        <w:tab w:val="center" w:pos="4153"/>
        <w:tab w:val="right" w:pos="8306"/>
      </w:tabs>
      <w:snapToGrid w:val="0"/>
      <w:jc w:val="center"/>
    </w:pPr>
    <w:rPr>
      <w:sz w:val="18"/>
      <w:szCs w:val="18"/>
    </w:rPr>
  </w:style>
  <w:style w:type="paragraph" w:styleId="9">
    <w:name w:val="Normal (Web)"/>
    <w:basedOn w:val="1"/>
    <w:unhideWhenUsed/>
    <w:qFormat/>
    <w:uiPriority w:val="0"/>
    <w:pPr>
      <w:widowControl/>
      <w:spacing w:before="100" w:beforeAutospacing="1" w:after="100" w:afterAutospacing="1"/>
      <w:jc w:val="left"/>
    </w:pPr>
    <w:rPr>
      <w:rFonts w:ascii="宋体" w:hAnsi="宋体" w:eastAsia="宋体" w:cs="宋体"/>
      <w:kern w:val="0"/>
      <w:sz w:val="24"/>
      <w:szCs w:val="24"/>
      <w14:ligatures w14:val="none"/>
    </w:rPr>
  </w:style>
  <w:style w:type="paragraph" w:styleId="10">
    <w:name w:val="annotation subject"/>
    <w:basedOn w:val="5"/>
    <w:next w:val="5"/>
    <w:link w:val="19"/>
    <w:semiHidden/>
    <w:unhideWhenUsed/>
    <w:qFormat/>
    <w:uiPriority w:val="99"/>
    <w:rPr>
      <w:b/>
      <w:bCs/>
    </w:rPr>
  </w:style>
  <w:style w:type="table" w:styleId="12">
    <w:name w:val="Table Grid"/>
    <w:basedOn w:val="11"/>
    <w:qFormat/>
    <w:uiPriority w:val="39"/>
    <w:rPr>
      <w:rFonts w:ascii="Times New Roman" w:hAnsi="Times New Roman" w:eastAsia="宋体" w:cs="Times New Roman"/>
      <w:kern w:val="0"/>
      <w:sz w:val="20"/>
      <w:szCs w:val="20"/>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0"/>
    <w:rPr>
      <w:b/>
    </w:rPr>
  </w:style>
  <w:style w:type="character" w:styleId="15">
    <w:name w:val="Emphasis"/>
    <w:basedOn w:val="13"/>
    <w:qFormat/>
    <w:uiPriority w:val="0"/>
    <w:rPr>
      <w:i/>
    </w:rPr>
  </w:style>
  <w:style w:type="character" w:styleId="16">
    <w:name w:val="Hyperlink"/>
    <w:basedOn w:val="13"/>
    <w:unhideWhenUsed/>
    <w:qFormat/>
    <w:uiPriority w:val="99"/>
    <w:rPr>
      <w:color w:val="0563C1" w:themeColor="hyperlink"/>
      <w:u w:val="single"/>
      <w14:textFill>
        <w14:solidFill>
          <w14:schemeClr w14:val="hlink"/>
        </w14:solidFill>
      </w14:textFill>
    </w:rPr>
  </w:style>
  <w:style w:type="character" w:styleId="17">
    <w:name w:val="annotation reference"/>
    <w:basedOn w:val="13"/>
    <w:semiHidden/>
    <w:unhideWhenUsed/>
    <w:qFormat/>
    <w:uiPriority w:val="99"/>
    <w:rPr>
      <w:sz w:val="21"/>
      <w:szCs w:val="21"/>
    </w:rPr>
  </w:style>
  <w:style w:type="character" w:customStyle="1" w:styleId="18">
    <w:name w:val="批注文字 字符"/>
    <w:basedOn w:val="13"/>
    <w:link w:val="5"/>
    <w:uiPriority w:val="0"/>
  </w:style>
  <w:style w:type="character" w:customStyle="1" w:styleId="19">
    <w:name w:val="批注主题 字符"/>
    <w:basedOn w:val="18"/>
    <w:link w:val="10"/>
    <w:semiHidden/>
    <w:qFormat/>
    <w:uiPriority w:val="99"/>
    <w:rPr>
      <w:b/>
      <w:bCs/>
    </w:rPr>
  </w:style>
  <w:style w:type="character" w:customStyle="1" w:styleId="20">
    <w:name w:val="Unresolved Mention"/>
    <w:basedOn w:val="13"/>
    <w:semiHidden/>
    <w:unhideWhenUsed/>
    <w:qFormat/>
    <w:uiPriority w:val="99"/>
    <w:rPr>
      <w:color w:val="605E5C"/>
      <w:shd w:val="clear" w:color="auto" w:fill="E1DFDD"/>
    </w:rPr>
  </w:style>
  <w:style w:type="character" w:customStyle="1" w:styleId="21">
    <w:name w:val="页眉 字符"/>
    <w:basedOn w:val="13"/>
    <w:link w:val="8"/>
    <w:qFormat/>
    <w:uiPriority w:val="99"/>
    <w:rPr>
      <w:sz w:val="18"/>
      <w:szCs w:val="18"/>
    </w:rPr>
  </w:style>
  <w:style w:type="character" w:customStyle="1" w:styleId="22">
    <w:name w:val="页脚 字符"/>
    <w:basedOn w:val="13"/>
    <w:link w:val="7"/>
    <w:qFormat/>
    <w:uiPriority w:val="99"/>
    <w:rPr>
      <w:sz w:val="18"/>
      <w:szCs w:val="18"/>
    </w:rPr>
  </w:style>
  <w:style w:type="character" w:customStyle="1" w:styleId="23">
    <w:name w:val="EndNote Bibliography 字符"/>
    <w:link w:val="24"/>
    <w:qFormat/>
    <w:uiPriority w:val="0"/>
    <w:rPr>
      <w:rFonts w:ascii="等线" w:hAnsi="等线" w:eastAsia="等线" w:cs="Calibri"/>
      <w:sz w:val="20"/>
      <w:szCs w:val="24"/>
    </w:rPr>
  </w:style>
  <w:style w:type="paragraph" w:customStyle="1" w:styleId="24">
    <w:name w:val="EndNote Bibliography"/>
    <w:basedOn w:val="1"/>
    <w:link w:val="23"/>
    <w:qFormat/>
    <w:uiPriority w:val="0"/>
    <w:pPr>
      <w:autoSpaceDE w:val="0"/>
      <w:autoSpaceDN w:val="0"/>
      <w:adjustRightInd w:val="0"/>
      <w:snapToGrid w:val="0"/>
      <w:ind w:firstLine="480" w:firstLineChars="200"/>
    </w:pPr>
    <w:rPr>
      <w:rFonts w:ascii="等线" w:hAnsi="等线" w:eastAsia="等线" w:cs="Calibri"/>
      <w:sz w:val="20"/>
      <w:szCs w:val="24"/>
    </w:rPr>
  </w:style>
  <w:style w:type="character" w:customStyle="1" w:styleId="25">
    <w:name w:val="标题 1 字符"/>
    <w:basedOn w:val="13"/>
    <w:link w:val="2"/>
    <w:qFormat/>
    <w:uiPriority w:val="9"/>
    <w:rPr>
      <w:b/>
      <w:bCs/>
      <w:kern w:val="44"/>
      <w:sz w:val="44"/>
      <w:szCs w:val="44"/>
    </w:rPr>
  </w:style>
  <w:style w:type="paragraph" w:customStyle="1" w:styleId="26">
    <w:name w:val="acbfdd8b-e11b-4d36-88ff-6049b138f862"/>
    <w:basedOn w:val="6"/>
    <w:link w:val="27"/>
    <w:qFormat/>
    <w:uiPriority w:val="0"/>
    <w:pPr>
      <w:adjustRightInd w:val="0"/>
      <w:spacing w:after="0" w:line="288" w:lineRule="auto"/>
      <w:jc w:val="left"/>
    </w:pPr>
    <w:rPr>
      <w:rFonts w:ascii="微软雅黑" w:hAnsi="微软雅黑" w:eastAsia="微软雅黑"/>
      <w:bCs/>
      <w:color w:val="000000"/>
      <w:sz w:val="22"/>
      <w:szCs w:val="32"/>
    </w:rPr>
  </w:style>
  <w:style w:type="character" w:customStyle="1" w:styleId="27">
    <w:name w:val="acbfdd8b-e11b-4d36-88ff-6049b138f862 字符"/>
    <w:basedOn w:val="13"/>
    <w:link w:val="26"/>
    <w:qFormat/>
    <w:uiPriority w:val="0"/>
    <w:rPr>
      <w:rFonts w:ascii="微软雅黑" w:hAnsi="微软雅黑" w:eastAsia="微软雅黑"/>
      <w:bCs/>
      <w:color w:val="000000"/>
      <w:sz w:val="22"/>
      <w:szCs w:val="32"/>
    </w:rPr>
  </w:style>
  <w:style w:type="character" w:customStyle="1" w:styleId="28">
    <w:name w:val="正文文本 字符"/>
    <w:basedOn w:val="13"/>
    <w:link w:val="6"/>
    <w:semiHidden/>
    <w:qFormat/>
    <w:uiPriority w:val="99"/>
  </w:style>
  <w:style w:type="paragraph" w:styleId="29">
    <w:name w:val="List Paragraph"/>
    <w:basedOn w:val="1"/>
    <w:qFormat/>
    <w:uiPriority w:val="34"/>
    <w:pPr>
      <w:ind w:firstLine="420" w:firstLineChars="200"/>
    </w:pPr>
  </w:style>
  <w:style w:type="table" w:customStyle="1" w:styleId="30">
    <w:name w:val="网格型1"/>
    <w:basedOn w:val="11"/>
    <w:qFormat/>
    <w:uiPriority w:val="0"/>
    <w:pPr>
      <w:widowControl w:val="0"/>
      <w:jc w:val="both"/>
    </w:pPr>
    <w:rPr>
      <w:rFonts w:ascii="Times New Roman" w:hAnsi="Times New Roman" w:eastAsia="宋体" w:cs="Times New Roman"/>
      <w:kern w:val="0"/>
      <w:sz w:val="20"/>
      <w:szCs w:val="20"/>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1">
    <w:name w:val="标题 2 字符"/>
    <w:basedOn w:val="13"/>
    <w:link w:val="3"/>
    <w:semiHidden/>
    <w:qFormat/>
    <w:uiPriority w:val="9"/>
    <w:rPr>
      <w:rFonts w:asciiTheme="majorHAnsi" w:hAnsiTheme="majorHAnsi" w:eastAsiaTheme="majorEastAsia" w:cstheme="majorBidi"/>
      <w:b/>
      <w:bCs/>
      <w:sz w:val="32"/>
      <w:szCs w:val="32"/>
    </w:rPr>
  </w:style>
  <w:style w:type="character" w:customStyle="1" w:styleId="32">
    <w:name w:val="标题 4 字符"/>
    <w:basedOn w:val="13"/>
    <w:link w:val="4"/>
    <w:semiHidden/>
    <w:qFormat/>
    <w:uiPriority w:val="9"/>
    <w:rPr>
      <w:rFonts w:asciiTheme="majorHAnsi" w:hAnsiTheme="majorHAnsi" w:eastAsiaTheme="majorEastAsia" w:cstheme="majorBidi"/>
      <w:b/>
      <w:bCs/>
      <w:sz w:val="28"/>
      <w:szCs w:val="28"/>
    </w:rPr>
  </w:style>
  <w:style w:type="paragraph" w:customStyle="1" w:styleId="33">
    <w:name w:val="Revision"/>
    <w:hidden/>
    <w:semiHidden/>
    <w:qFormat/>
    <w:uiPriority w:val="99"/>
    <w:rPr>
      <w:rFonts w:asciiTheme="minorHAnsi" w:hAnsiTheme="minorHAnsi" w:eastAsiaTheme="minorEastAsia" w:cstheme="minorBidi"/>
      <w:kern w:val="2"/>
      <w:sz w:val="21"/>
      <w:szCs w:val="22"/>
      <w:lang w:val="en-US" w:eastAsia="zh-CN" w:bidi="ar-SA"/>
      <w14:ligatures w14:val="standardContextual"/>
    </w:rPr>
  </w:style>
  <w:style w:type="paragraph" w:customStyle="1" w:styleId="34">
    <w:name w:val="EndNote Bibliography Title"/>
    <w:basedOn w:val="1"/>
    <w:link w:val="35"/>
    <w:qFormat/>
    <w:uiPriority w:val="0"/>
    <w:pPr>
      <w:jc w:val="center"/>
    </w:pPr>
    <w:rPr>
      <w:rFonts w:ascii="等线" w:hAnsi="等线" w:eastAsia="等线"/>
      <w:sz w:val="20"/>
    </w:rPr>
  </w:style>
  <w:style w:type="character" w:customStyle="1" w:styleId="35">
    <w:name w:val="EndNote Bibliography Title 字符"/>
    <w:basedOn w:val="13"/>
    <w:link w:val="34"/>
    <w:qFormat/>
    <w:uiPriority w:val="0"/>
    <w:rPr>
      <w:rFonts w:ascii="等线" w:hAnsi="等线" w:eastAsia="等线"/>
      <w:sz w:val="20"/>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C180F-C10B-4D5C-B02E-C4873BA8FE50}">
  <ds:schemaRefs/>
</ds:datastoreItem>
</file>

<file path=docProps/app.xml><?xml version="1.0" encoding="utf-8"?>
<Properties xmlns="http://schemas.openxmlformats.org/officeDocument/2006/extended-properties" xmlns:vt="http://schemas.openxmlformats.org/officeDocument/2006/docPropsVTypes">
  <Template>Normal</Template>
  <Pages>18</Pages>
  <Words>5004</Words>
  <Characters>7371</Characters>
  <Lines>458</Lines>
  <Paragraphs>129</Paragraphs>
  <TotalTime>955</TotalTime>
  <ScaleCrop>false</ScaleCrop>
  <LinksUpToDate>false</LinksUpToDate>
  <CharactersWithSpaces>7673</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4T11:12:00Z</dcterms:created>
  <dc:creator>shanshan bu</dc:creator>
  <cp:lastModifiedBy>ganxieganxie</cp:lastModifiedBy>
  <dcterms:modified xsi:type="dcterms:W3CDTF">2025-09-21T11:15:40Z</dcterms:modified>
  <cp:revision>1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TBlNWQwYTQ2ZmRiZTFiODdiYTc4ZjJlZTRjZjQ4OGMiLCJ1c2VySWQiOiI0NDI2MTQzMTIifQ==</vt:lpwstr>
  </property>
  <property fmtid="{D5CDD505-2E9C-101B-9397-08002B2CF9AE}" pid="3" name="KSOProductBuildVer">
    <vt:lpwstr>2052-12.1.0.22529</vt:lpwstr>
  </property>
  <property fmtid="{D5CDD505-2E9C-101B-9397-08002B2CF9AE}" pid="4" name="ICV">
    <vt:lpwstr>4B9CEBE3FC9B4BA8AEF974E3DD32A16D_12</vt:lpwstr>
  </property>
</Properties>
</file>